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2D8627" w14:textId="5DED9F76" w:rsidR="004F1A76" w:rsidRDefault="002B5CD2" w:rsidP="001F4ABD">
      <w:pPr>
        <w:pStyle w:val="Titulodeartculo"/>
        <w:rPr>
          <w:rStyle w:val="Nmerodepgina"/>
        </w:rPr>
      </w:pPr>
      <w:r>
        <w:t xml:space="preserve"> </w:t>
      </w:r>
      <w:r w:rsidR="001F4ABD" w:rsidRPr="001F4ABD">
        <w:t>DEVELOPMENT OF SEXUAL ASSERTIVENESS AND ITS FUNCTION FOR HUMAN SEXUALITY: A LITERATURE</w:t>
      </w:r>
      <w:r w:rsidR="001F4ABD" w:rsidRPr="001F4ABD" w:rsidDel="00F75852">
        <w:t xml:space="preserve"> </w:t>
      </w:r>
      <w:r w:rsidR="001F4ABD" w:rsidRPr="001F4ABD">
        <w:t>REVIEW</w:t>
      </w:r>
      <w:r>
        <w:t xml:space="preserve"> </w:t>
      </w:r>
      <w:r>
        <w:rPr>
          <w:rStyle w:val="Nmerodepgina"/>
          <w:noProof/>
          <w:lang w:val="es-EC" w:eastAsia="es-EC"/>
        </w:rPr>
        <w:drawing>
          <wp:inline distT="0" distB="0" distL="0" distR="0" wp14:anchorId="1A52EFBD" wp14:editId="4D9202D9">
            <wp:extent cx="198001" cy="198001"/>
            <wp:effectExtent l="0" t="0" r="5715" b="5715"/>
            <wp:docPr id="1073741826" name="officeArt object" descr="Gráfico 12">
              <a:hlinkClick xmlns:a="http://schemas.openxmlformats.org/drawingml/2006/main" r:id="rId8"/>
            </wp:docPr>
            <wp:cNvGraphicFramePr/>
            <a:graphic xmlns:a="http://schemas.openxmlformats.org/drawingml/2006/main">
              <a:graphicData uri="http://schemas.openxmlformats.org/drawingml/2006/picture">
                <pic:pic xmlns:pic="http://schemas.openxmlformats.org/drawingml/2006/picture">
                  <pic:nvPicPr>
                    <pic:cNvPr id="1073741826" name="officeArt object" descr="Gráfico 12">
                      <a:hlinkClick r:id="rId8"/>
                    </pic:cNvPr>
                    <pic:cNvPicPr>
                      <a:picLocks noChangeAspect="1"/>
                    </pic:cNvPicPr>
                  </pic:nvPicPr>
                  <pic:blipFill>
                    <a:blip r:embed="rId9"/>
                    <a:stretch>
                      <a:fillRect/>
                    </a:stretch>
                  </pic:blipFill>
                  <pic:spPr>
                    <a:xfrm>
                      <a:off x="0" y="0"/>
                      <a:ext cx="198001" cy="198001"/>
                    </a:xfrm>
                    <a:prstGeom prst="rect">
                      <a:avLst/>
                    </a:prstGeom>
                    <a:ln w="12700" cap="flat">
                      <a:noFill/>
                      <a:miter lim="400000"/>
                    </a:ln>
                    <a:effectLst/>
                  </pic:spPr>
                </pic:pic>
              </a:graphicData>
            </a:graphic>
          </wp:inline>
        </w:drawing>
      </w:r>
    </w:p>
    <w:p w14:paraId="0E80554C" w14:textId="77777777" w:rsidR="004F1A76" w:rsidRDefault="004F1A76">
      <w:pPr>
        <w:pStyle w:val="Body"/>
        <w:rPr>
          <w:b/>
          <w:bCs/>
          <w:lang w:val="en-US"/>
        </w:rPr>
      </w:pPr>
    </w:p>
    <w:p w14:paraId="6C54F0E4" w14:textId="77777777" w:rsidR="004F1A76" w:rsidRDefault="004F1A76">
      <w:pPr>
        <w:pStyle w:val="Body"/>
        <w:rPr>
          <w:b/>
          <w:bCs/>
          <w:lang w:val="en-US"/>
        </w:rPr>
      </w:pPr>
    </w:p>
    <w:p w14:paraId="11AA4215" w14:textId="22F34DE1" w:rsidR="004F1A76" w:rsidRPr="006874B7" w:rsidRDefault="00696E07">
      <w:pPr>
        <w:pStyle w:val="Body"/>
        <w:jc w:val="both"/>
        <w:rPr>
          <w:b/>
          <w:bCs/>
          <w:color w:val="222222"/>
          <w:sz w:val="28"/>
          <w:szCs w:val="28"/>
          <w:u w:color="222222"/>
        </w:rPr>
      </w:pPr>
      <w:r w:rsidRPr="00696E07">
        <w:rPr>
          <w:b/>
          <w:bCs/>
          <w:color w:val="222222"/>
          <w:sz w:val="28"/>
          <w:szCs w:val="28"/>
          <w:u w:color="222222"/>
        </w:rPr>
        <w:t>Silvia Lucía López Alvarado</w:t>
      </w:r>
      <w:r w:rsidR="002B5CD2" w:rsidRPr="006874B7">
        <w:rPr>
          <w:b/>
          <w:bCs/>
          <w:color w:val="222222"/>
          <w:sz w:val="28"/>
          <w:szCs w:val="28"/>
          <w:u w:color="222222"/>
        </w:rPr>
        <w:t xml:space="preserve"> </w:t>
      </w:r>
      <w:r w:rsidR="002B5CD2" w:rsidRPr="006874B7">
        <w:rPr>
          <w:b/>
          <w:bCs/>
          <w:color w:val="4472C4"/>
          <w:sz w:val="28"/>
          <w:szCs w:val="28"/>
          <w:u w:color="4472C4"/>
          <w:vertAlign w:val="superscript"/>
        </w:rPr>
        <w:t>a</w:t>
      </w:r>
      <w:ins w:id="0" w:author="Silvia Lucía López Alvarado" w:date="2020-09-10T19:54:00Z">
        <w:r w:rsidR="00E123A5">
          <w:rPr>
            <w:b/>
            <w:bCs/>
            <w:color w:val="4472C4"/>
            <w:sz w:val="28"/>
            <w:szCs w:val="28"/>
            <w:u w:color="4472C4"/>
            <w:vertAlign w:val="superscript"/>
          </w:rPr>
          <w:t xml:space="preserve"> </w:t>
        </w:r>
        <w:r w:rsidR="00E123A5" w:rsidRPr="006874B7">
          <w:rPr>
            <w:b/>
            <w:bCs/>
            <w:color w:val="4472C4"/>
            <w:sz w:val="28"/>
            <w:szCs w:val="28"/>
            <w:u w:color="4472C4"/>
            <w:vertAlign w:val="superscript"/>
          </w:rPr>
          <w:t>&amp; b</w:t>
        </w:r>
      </w:ins>
      <w:r w:rsidR="002B5CD2">
        <w:rPr>
          <w:b/>
          <w:bCs/>
          <w:color w:val="222222"/>
          <w:sz w:val="28"/>
          <w:szCs w:val="28"/>
          <w:u w:color="222222"/>
          <w:vertAlign w:val="superscript"/>
        </w:rPr>
        <w:footnoteReference w:id="2"/>
      </w:r>
      <w:r w:rsidR="002B5CD2">
        <w:rPr>
          <w:b/>
          <w:bCs/>
          <w:noProof/>
          <w:color w:val="222222"/>
          <w:sz w:val="28"/>
          <w:szCs w:val="28"/>
          <w:u w:color="222222"/>
          <w:lang w:val="es-EC" w:eastAsia="es-EC"/>
        </w:rPr>
        <w:drawing>
          <wp:inline distT="0" distB="0" distL="0" distR="0" wp14:anchorId="49AF7FE2" wp14:editId="1D42546B">
            <wp:extent cx="133200" cy="133200"/>
            <wp:effectExtent l="0" t="0" r="0" b="0"/>
            <wp:docPr id="1073741827" name="officeArt object" descr="Imagen 1">
              <a:hlinkClick xmlns:a="http://schemas.openxmlformats.org/drawingml/2006/main" r:id="rId10"/>
            </wp:docPr>
            <wp:cNvGraphicFramePr/>
            <a:graphic xmlns:a="http://schemas.openxmlformats.org/drawingml/2006/main">
              <a:graphicData uri="http://schemas.openxmlformats.org/drawingml/2006/picture">
                <pic:pic xmlns:pic="http://schemas.openxmlformats.org/drawingml/2006/picture">
                  <pic:nvPicPr>
                    <pic:cNvPr id="1073741827" name="officeArt object" descr="Imagen 1">
                      <a:hlinkClick r:id="rId10"/>
                    </pic:cNvPr>
                    <pic:cNvPicPr>
                      <a:picLocks noChangeAspect="1"/>
                    </pic:cNvPicPr>
                  </pic:nvPicPr>
                  <pic:blipFill>
                    <a:blip r:embed="rId11"/>
                    <a:stretch>
                      <a:fillRect/>
                    </a:stretch>
                  </pic:blipFill>
                  <pic:spPr>
                    <a:xfrm>
                      <a:off x="0" y="0"/>
                      <a:ext cx="133200" cy="133200"/>
                    </a:xfrm>
                    <a:prstGeom prst="rect">
                      <a:avLst/>
                    </a:prstGeom>
                    <a:ln w="12700" cap="flat">
                      <a:noFill/>
                      <a:miter lim="400000"/>
                    </a:ln>
                    <a:effectLst/>
                  </pic:spPr>
                </pic:pic>
              </a:graphicData>
            </a:graphic>
          </wp:inline>
        </w:drawing>
      </w:r>
      <w:r w:rsidR="002B5CD2" w:rsidRPr="006874B7">
        <w:rPr>
          <w:b/>
          <w:bCs/>
          <w:color w:val="222222"/>
          <w:sz w:val="28"/>
          <w:szCs w:val="28"/>
          <w:u w:color="222222"/>
        </w:rPr>
        <w:t xml:space="preserve">, </w:t>
      </w:r>
      <w:r w:rsidR="00AB12A4" w:rsidRPr="006874B7">
        <w:rPr>
          <w:b/>
          <w:bCs/>
          <w:color w:val="222222"/>
          <w:sz w:val="28"/>
          <w:szCs w:val="28"/>
          <w:u w:color="222222"/>
        </w:rPr>
        <w:t>Hanna Van</w:t>
      </w:r>
      <w:ins w:id="21" w:author="Silvia Lucía López Alvarado" w:date="2020-09-11T13:14:00Z">
        <w:r w:rsidR="00F50E14">
          <w:rPr>
            <w:b/>
            <w:bCs/>
            <w:color w:val="222222"/>
            <w:sz w:val="28"/>
            <w:szCs w:val="28"/>
            <w:u w:color="222222"/>
          </w:rPr>
          <w:t xml:space="preserve"> Parys</w:t>
        </w:r>
      </w:ins>
      <w:r w:rsidR="00AB12A4" w:rsidRPr="006874B7">
        <w:rPr>
          <w:b/>
          <w:bCs/>
          <w:color w:val="222222"/>
          <w:sz w:val="28"/>
          <w:szCs w:val="28"/>
          <w:u w:color="222222"/>
        </w:rPr>
        <w:t xml:space="preserve"> </w:t>
      </w:r>
      <w:del w:id="22" w:author="Silvia Lucía López Alvarado" w:date="2020-09-10T19:54:00Z">
        <w:r w:rsidR="002B5CD2" w:rsidRPr="006874B7" w:rsidDel="00E123A5">
          <w:rPr>
            <w:b/>
            <w:bCs/>
            <w:color w:val="4472C4"/>
            <w:sz w:val="28"/>
            <w:szCs w:val="28"/>
            <w:u w:color="4472C4"/>
            <w:vertAlign w:val="superscript"/>
          </w:rPr>
          <w:delText>a &amp; b</w:delText>
        </w:r>
      </w:del>
      <w:ins w:id="23" w:author="Silvia Lucía López Alvarado" w:date="2020-09-10T19:54:00Z">
        <w:r w:rsidR="00E123A5">
          <w:rPr>
            <w:b/>
            <w:bCs/>
            <w:color w:val="4472C4"/>
            <w:sz w:val="28"/>
            <w:szCs w:val="28"/>
            <w:u w:color="4472C4"/>
            <w:vertAlign w:val="superscript"/>
          </w:rPr>
          <w:t>c</w:t>
        </w:r>
      </w:ins>
      <w:r w:rsidR="002B5CD2">
        <w:rPr>
          <w:b/>
          <w:bCs/>
          <w:noProof/>
          <w:color w:val="222222"/>
          <w:sz w:val="28"/>
          <w:szCs w:val="28"/>
          <w:u w:color="222222"/>
          <w:lang w:val="es-EC" w:eastAsia="es-EC"/>
        </w:rPr>
        <w:drawing>
          <wp:inline distT="0" distB="0" distL="0" distR="0" wp14:anchorId="15EFAC17" wp14:editId="5500D22E">
            <wp:extent cx="133200" cy="133200"/>
            <wp:effectExtent l="0" t="0" r="0" b="0"/>
            <wp:docPr id="1073741828" name="officeArt object" descr="Imagen 11">
              <a:hlinkClick xmlns:a="http://schemas.openxmlformats.org/drawingml/2006/main" r:id="rId12"/>
            </wp:docPr>
            <wp:cNvGraphicFramePr/>
            <a:graphic xmlns:a="http://schemas.openxmlformats.org/drawingml/2006/main">
              <a:graphicData uri="http://schemas.openxmlformats.org/drawingml/2006/picture">
                <pic:pic xmlns:pic="http://schemas.openxmlformats.org/drawingml/2006/picture">
                  <pic:nvPicPr>
                    <pic:cNvPr id="1073741828" name="officeArt object" descr="Imagen 11">
                      <a:hlinkClick r:id="rId12"/>
                    </pic:cNvPr>
                    <pic:cNvPicPr>
                      <a:picLocks noChangeAspect="1"/>
                    </pic:cNvPicPr>
                  </pic:nvPicPr>
                  <pic:blipFill>
                    <a:blip r:embed="rId11"/>
                    <a:stretch>
                      <a:fillRect/>
                    </a:stretch>
                  </pic:blipFill>
                  <pic:spPr>
                    <a:xfrm>
                      <a:off x="0" y="0"/>
                      <a:ext cx="133200" cy="133200"/>
                    </a:xfrm>
                    <a:prstGeom prst="rect">
                      <a:avLst/>
                    </a:prstGeom>
                    <a:ln w="12700" cap="flat">
                      <a:noFill/>
                      <a:miter lim="400000"/>
                    </a:ln>
                    <a:effectLst/>
                  </pic:spPr>
                </pic:pic>
              </a:graphicData>
            </a:graphic>
          </wp:inline>
        </w:drawing>
      </w:r>
      <w:r w:rsidR="002B5CD2" w:rsidRPr="006874B7">
        <w:rPr>
          <w:b/>
          <w:bCs/>
          <w:color w:val="222222"/>
          <w:sz w:val="28"/>
          <w:szCs w:val="28"/>
          <w:u w:color="222222"/>
        </w:rPr>
        <w:t xml:space="preserve">, </w:t>
      </w:r>
      <w:r w:rsidR="00AB12A4" w:rsidRPr="006874B7">
        <w:rPr>
          <w:b/>
          <w:bCs/>
          <w:color w:val="222222"/>
          <w:sz w:val="28"/>
          <w:szCs w:val="28"/>
          <w:u w:color="222222"/>
        </w:rPr>
        <w:t xml:space="preserve">Elena Jerves </w:t>
      </w:r>
      <w:r w:rsidR="002B5CD2" w:rsidRPr="006874B7">
        <w:rPr>
          <w:b/>
          <w:bCs/>
          <w:color w:val="4472C4"/>
          <w:sz w:val="28"/>
          <w:szCs w:val="28"/>
          <w:u w:color="4472C4"/>
          <w:vertAlign w:val="superscript"/>
        </w:rPr>
        <w:t>a</w:t>
      </w:r>
      <w:del w:id="24" w:author="Silvia Lucía López Alvarado" w:date="2020-09-10T19:55:00Z">
        <w:r w:rsidR="002B5CD2" w:rsidRPr="006874B7" w:rsidDel="00E123A5">
          <w:rPr>
            <w:b/>
            <w:bCs/>
            <w:color w:val="4472C4"/>
            <w:sz w:val="28"/>
            <w:szCs w:val="28"/>
            <w:u w:color="4472C4"/>
            <w:vertAlign w:val="superscript"/>
          </w:rPr>
          <w:delText xml:space="preserve"> &amp; b</w:delText>
        </w:r>
      </w:del>
      <w:r w:rsidR="002B5CD2">
        <w:rPr>
          <w:b/>
          <w:bCs/>
          <w:noProof/>
          <w:color w:val="222222"/>
          <w:sz w:val="28"/>
          <w:szCs w:val="28"/>
          <w:u w:color="222222"/>
          <w:lang w:val="es-EC" w:eastAsia="es-EC"/>
        </w:rPr>
        <w:drawing>
          <wp:inline distT="0" distB="0" distL="0" distR="0" wp14:anchorId="54C93904" wp14:editId="3200ABA7">
            <wp:extent cx="133200" cy="133200"/>
            <wp:effectExtent l="0" t="0" r="0" b="0"/>
            <wp:docPr id="1073741829" name="officeArt object" descr="Imagen 14">
              <a:hlinkClick xmlns:a="http://schemas.openxmlformats.org/drawingml/2006/main" r:id="rId13"/>
            </wp:docPr>
            <wp:cNvGraphicFramePr/>
            <a:graphic xmlns:a="http://schemas.openxmlformats.org/drawingml/2006/main">
              <a:graphicData uri="http://schemas.openxmlformats.org/drawingml/2006/picture">
                <pic:pic xmlns:pic="http://schemas.openxmlformats.org/drawingml/2006/picture">
                  <pic:nvPicPr>
                    <pic:cNvPr id="1073741829" name="officeArt object" descr="Imagen 14">
                      <a:hlinkClick r:id="rId13"/>
                    </pic:cNvPr>
                    <pic:cNvPicPr>
                      <a:picLocks noChangeAspect="1"/>
                    </pic:cNvPicPr>
                  </pic:nvPicPr>
                  <pic:blipFill>
                    <a:blip r:embed="rId11"/>
                    <a:stretch>
                      <a:fillRect/>
                    </a:stretch>
                  </pic:blipFill>
                  <pic:spPr>
                    <a:xfrm>
                      <a:off x="0" y="0"/>
                      <a:ext cx="133200" cy="133200"/>
                    </a:xfrm>
                    <a:prstGeom prst="rect">
                      <a:avLst/>
                    </a:prstGeom>
                    <a:ln w="12700" cap="flat">
                      <a:noFill/>
                      <a:miter lim="400000"/>
                    </a:ln>
                    <a:effectLst/>
                  </pic:spPr>
                </pic:pic>
              </a:graphicData>
            </a:graphic>
          </wp:inline>
        </w:drawing>
      </w:r>
      <w:r w:rsidR="002B5CD2" w:rsidRPr="006874B7">
        <w:rPr>
          <w:b/>
          <w:bCs/>
          <w:color w:val="222222"/>
          <w:sz w:val="28"/>
          <w:szCs w:val="28"/>
          <w:u w:color="222222"/>
        </w:rPr>
        <w:t xml:space="preserve">, &amp; </w:t>
      </w:r>
      <w:r w:rsidR="00AB12A4" w:rsidRPr="00AB12A4">
        <w:rPr>
          <w:b/>
          <w:bCs/>
          <w:color w:val="222222"/>
          <w:sz w:val="28"/>
          <w:szCs w:val="28"/>
          <w:u w:color="222222"/>
        </w:rPr>
        <w:t>Paul Enzlin</w:t>
      </w:r>
      <w:r w:rsidR="00AB12A4" w:rsidRPr="006874B7">
        <w:rPr>
          <w:b/>
          <w:bCs/>
          <w:color w:val="222222"/>
          <w:sz w:val="28"/>
          <w:szCs w:val="28"/>
          <w:u w:color="222222"/>
          <w:vertAlign w:val="superscript"/>
        </w:rPr>
        <w:t xml:space="preserve"> </w:t>
      </w:r>
      <w:del w:id="25" w:author="Silvia Lucía López Alvarado" w:date="2020-09-10T19:48:00Z">
        <w:r w:rsidR="002B5CD2" w:rsidRPr="006874B7" w:rsidDel="00E123A5">
          <w:rPr>
            <w:b/>
            <w:bCs/>
            <w:color w:val="4472C4"/>
            <w:sz w:val="28"/>
            <w:szCs w:val="28"/>
            <w:u w:color="4472C4"/>
            <w:vertAlign w:val="superscript"/>
          </w:rPr>
          <w:delText xml:space="preserve">a &amp; </w:delText>
        </w:r>
      </w:del>
      <w:r w:rsidR="002B5CD2" w:rsidRPr="006874B7">
        <w:rPr>
          <w:b/>
          <w:bCs/>
          <w:color w:val="4472C4"/>
          <w:sz w:val="28"/>
          <w:szCs w:val="28"/>
          <w:u w:color="4472C4"/>
          <w:vertAlign w:val="superscript"/>
        </w:rPr>
        <w:t>b</w:t>
      </w:r>
      <w:r w:rsidR="002B5CD2">
        <w:rPr>
          <w:b/>
          <w:bCs/>
          <w:noProof/>
          <w:color w:val="222222"/>
          <w:sz w:val="28"/>
          <w:szCs w:val="28"/>
          <w:u w:color="222222"/>
          <w:lang w:val="es-EC" w:eastAsia="es-EC"/>
        </w:rPr>
        <w:drawing>
          <wp:inline distT="0" distB="0" distL="0" distR="0" wp14:anchorId="3EC89644" wp14:editId="4C310235">
            <wp:extent cx="133200" cy="133200"/>
            <wp:effectExtent l="0" t="0" r="0" b="0"/>
            <wp:docPr id="1073741832" name="officeArt object" descr="Imagen 7">
              <a:hlinkClick xmlns:a="http://schemas.openxmlformats.org/drawingml/2006/main" r:id="rId14"/>
            </wp:docPr>
            <wp:cNvGraphicFramePr/>
            <a:graphic xmlns:a="http://schemas.openxmlformats.org/drawingml/2006/main">
              <a:graphicData uri="http://schemas.openxmlformats.org/drawingml/2006/picture">
                <pic:pic xmlns:pic="http://schemas.openxmlformats.org/drawingml/2006/picture">
                  <pic:nvPicPr>
                    <pic:cNvPr id="1073741832" name="officeArt object" descr="Imagen 7">
                      <a:hlinkClick r:id="rId14"/>
                    </pic:cNvPr>
                    <pic:cNvPicPr>
                      <a:picLocks noChangeAspect="1"/>
                    </pic:cNvPicPr>
                  </pic:nvPicPr>
                  <pic:blipFill>
                    <a:blip r:embed="rId11"/>
                    <a:stretch>
                      <a:fillRect/>
                    </a:stretch>
                  </pic:blipFill>
                  <pic:spPr>
                    <a:xfrm>
                      <a:off x="0" y="0"/>
                      <a:ext cx="133200" cy="133200"/>
                    </a:xfrm>
                    <a:prstGeom prst="rect">
                      <a:avLst/>
                    </a:prstGeom>
                    <a:ln w="12700" cap="flat">
                      <a:noFill/>
                      <a:miter lim="400000"/>
                    </a:ln>
                    <a:effectLst/>
                  </pic:spPr>
                </pic:pic>
              </a:graphicData>
            </a:graphic>
          </wp:inline>
        </w:drawing>
      </w:r>
      <w:r w:rsidR="002B5CD2" w:rsidRPr="006874B7">
        <w:rPr>
          <w:b/>
          <w:bCs/>
          <w:color w:val="222222"/>
          <w:sz w:val="28"/>
          <w:szCs w:val="28"/>
          <w:u w:color="222222"/>
        </w:rPr>
        <w:t xml:space="preserve"> </w:t>
      </w:r>
    </w:p>
    <w:p w14:paraId="4BB5DECB" w14:textId="77777777" w:rsidR="004F1A76" w:rsidRPr="006874B7" w:rsidRDefault="004F1A76">
      <w:pPr>
        <w:pStyle w:val="Body"/>
        <w:rPr>
          <w:i/>
          <w:iCs/>
          <w:sz w:val="28"/>
          <w:szCs w:val="28"/>
        </w:rPr>
      </w:pPr>
    </w:p>
    <w:p w14:paraId="3F7FC304" w14:textId="6EEFBE1C" w:rsidR="004F1A76" w:rsidRDefault="00086231">
      <w:pPr>
        <w:pStyle w:val="Body"/>
        <w:rPr>
          <w:rFonts w:cs="Arial Unicode MS"/>
          <w:i/>
          <w:iCs/>
          <w:sz w:val="28"/>
          <w:szCs w:val="28"/>
        </w:rPr>
      </w:pPr>
      <w:r w:rsidRPr="00086231">
        <w:rPr>
          <w:rFonts w:eastAsia="Arial Unicode MS" w:cs="Arial Unicode MS"/>
          <w:i/>
          <w:iCs/>
          <w:sz w:val="28"/>
          <w:szCs w:val="28"/>
          <w:lang w:val="es-ES_tradnl"/>
        </w:rPr>
        <w:t>Universidad De Cuenca</w:t>
      </w:r>
      <w:r>
        <w:rPr>
          <w:rFonts w:eastAsia="Arial Unicode MS" w:cs="Arial Unicode MS"/>
          <w:i/>
          <w:iCs/>
          <w:sz w:val="28"/>
          <w:szCs w:val="28"/>
          <w:lang w:val="es-ES_tradnl"/>
        </w:rPr>
        <w:t xml:space="preserve">, Cuenca, Ecuador; </w:t>
      </w:r>
      <w:r w:rsidRPr="00086231">
        <w:rPr>
          <w:rFonts w:cs="Arial Unicode MS"/>
          <w:i/>
          <w:iCs/>
          <w:sz w:val="28"/>
          <w:szCs w:val="28"/>
        </w:rPr>
        <w:t>K</w:t>
      </w:r>
      <w:ins w:id="26" w:author="Reviewer" w:date="2020-09-12T22:26:00Z">
        <w:r w:rsidR="0075585A">
          <w:rPr>
            <w:rFonts w:cs="Arial Unicode MS"/>
            <w:i/>
            <w:iCs/>
            <w:sz w:val="28"/>
            <w:szCs w:val="28"/>
          </w:rPr>
          <w:t xml:space="preserve">U </w:t>
        </w:r>
      </w:ins>
      <w:del w:id="27" w:author="Reviewer" w:date="2020-09-12T22:26:00Z">
        <w:r w:rsidRPr="00086231" w:rsidDel="0075585A">
          <w:rPr>
            <w:rFonts w:cs="Arial Unicode MS"/>
            <w:i/>
            <w:iCs/>
            <w:sz w:val="28"/>
            <w:szCs w:val="28"/>
          </w:rPr>
          <w:delText xml:space="preserve">atholieke Universiteit te </w:delText>
        </w:r>
      </w:del>
      <w:r w:rsidRPr="00086231">
        <w:rPr>
          <w:rFonts w:cs="Arial Unicode MS"/>
          <w:i/>
          <w:iCs/>
          <w:sz w:val="28"/>
          <w:szCs w:val="28"/>
        </w:rPr>
        <w:t>Leuven</w:t>
      </w:r>
      <w:r>
        <w:rPr>
          <w:rFonts w:cs="Arial Unicode MS"/>
          <w:i/>
          <w:iCs/>
          <w:sz w:val="28"/>
          <w:szCs w:val="28"/>
        </w:rPr>
        <w:t xml:space="preserve">, Leuven, </w:t>
      </w:r>
      <w:r w:rsidRPr="00086231">
        <w:rPr>
          <w:rFonts w:cs="Arial Unicode MS"/>
          <w:i/>
          <w:iCs/>
          <w:sz w:val="28"/>
          <w:szCs w:val="28"/>
        </w:rPr>
        <w:t>België</w:t>
      </w:r>
      <w:r>
        <w:rPr>
          <w:rFonts w:cs="Arial Unicode MS"/>
          <w:i/>
          <w:iCs/>
          <w:sz w:val="28"/>
          <w:szCs w:val="28"/>
        </w:rPr>
        <w:t xml:space="preserve">; </w:t>
      </w:r>
      <w:ins w:id="28" w:author="Silvia Lucía López Alvarado" w:date="2020-09-14T15:47:00Z">
        <w:r w:rsidR="00190E61" w:rsidRPr="00190E61">
          <w:rPr>
            <w:rFonts w:cs="Arial Unicode MS"/>
            <w:i/>
            <w:iCs/>
            <w:sz w:val="28"/>
            <w:szCs w:val="28"/>
          </w:rPr>
          <w:t>Universitair Ziekenhuis Gent</w:t>
        </w:r>
      </w:ins>
      <w:del w:id="29" w:author="Silvia Lucía López Alvarado" w:date="2020-09-14T15:47:00Z">
        <w:r w:rsidR="00AB12A4" w:rsidRPr="00AB12A4" w:rsidDel="00190E61">
          <w:rPr>
            <w:rFonts w:cs="Arial Unicode MS"/>
            <w:i/>
            <w:iCs/>
            <w:sz w:val="28"/>
            <w:szCs w:val="28"/>
          </w:rPr>
          <w:delText>Universiteit Gent</w:delText>
        </w:r>
      </w:del>
      <w:r w:rsidR="00AB12A4">
        <w:rPr>
          <w:rFonts w:cs="Arial Unicode MS"/>
          <w:i/>
          <w:iCs/>
          <w:sz w:val="28"/>
          <w:szCs w:val="28"/>
        </w:rPr>
        <w:t xml:space="preserve">, </w:t>
      </w:r>
      <w:r w:rsidR="00AB12A4" w:rsidRPr="00AB12A4">
        <w:rPr>
          <w:rFonts w:cs="Arial Unicode MS"/>
          <w:i/>
          <w:iCs/>
          <w:sz w:val="28"/>
          <w:szCs w:val="28"/>
        </w:rPr>
        <w:t>Gent</w:t>
      </w:r>
      <w:r w:rsidR="00AB12A4">
        <w:rPr>
          <w:rFonts w:cs="Arial Unicode MS"/>
          <w:i/>
          <w:iCs/>
          <w:sz w:val="28"/>
          <w:szCs w:val="28"/>
        </w:rPr>
        <w:t xml:space="preserve">, </w:t>
      </w:r>
      <w:r w:rsidR="00AB12A4" w:rsidRPr="00086231">
        <w:rPr>
          <w:rFonts w:cs="Arial Unicode MS"/>
          <w:i/>
          <w:iCs/>
          <w:sz w:val="28"/>
          <w:szCs w:val="28"/>
        </w:rPr>
        <w:t>België</w:t>
      </w:r>
      <w:r w:rsidR="002B5CD2">
        <w:rPr>
          <w:rFonts w:eastAsia="Arial Unicode MS" w:cs="Arial Unicode MS"/>
          <w:i/>
          <w:iCs/>
          <w:sz w:val="28"/>
          <w:szCs w:val="28"/>
          <w:lang w:val="es-ES_tradnl"/>
        </w:rPr>
        <w:t>.</w:t>
      </w:r>
    </w:p>
    <w:p w14:paraId="30357B81" w14:textId="77777777" w:rsidR="006874B7" w:rsidRDefault="006874B7">
      <w:pPr>
        <w:pStyle w:val="Body"/>
        <w:rPr>
          <w:i/>
          <w:iCs/>
          <w:sz w:val="28"/>
          <w:szCs w:val="28"/>
          <w:lang w:val="es-ES_tradnl"/>
        </w:rPr>
      </w:pPr>
    </w:p>
    <w:p w14:paraId="236952C3" w14:textId="77777777" w:rsidR="004F1A76" w:rsidRDefault="002B5CD2">
      <w:pPr>
        <w:pStyle w:val="Body"/>
        <w:rPr>
          <w:rFonts w:ascii="Times" w:eastAsia="Times" w:hAnsi="Times" w:cs="Times"/>
          <w:i/>
          <w:iCs/>
          <w:sz w:val="28"/>
          <w:szCs w:val="28"/>
        </w:rPr>
      </w:pPr>
      <w:r>
        <w:rPr>
          <w:rStyle w:val="Nmerodepgina"/>
          <w:noProof/>
          <w:lang w:val="es-EC" w:eastAsia="es-EC"/>
        </w:rPr>
        <mc:AlternateContent>
          <mc:Choice Requires="wps">
            <w:drawing>
              <wp:anchor distT="0" distB="0" distL="0" distR="0" simplePos="0" relativeHeight="251659264" behindDoc="0" locked="0" layoutInCell="1" allowOverlap="1" wp14:anchorId="26CE357C" wp14:editId="4FE6A240">
                <wp:simplePos x="0" y="0"/>
                <wp:positionH relativeFrom="column">
                  <wp:posOffset>12700</wp:posOffset>
                </wp:positionH>
                <wp:positionV relativeFrom="line">
                  <wp:posOffset>53974</wp:posOffset>
                </wp:positionV>
                <wp:extent cx="6172201" cy="0"/>
                <wp:effectExtent l="0" t="0" r="0" b="0"/>
                <wp:wrapNone/>
                <wp:docPr id="1073741833" name="officeArt object" descr="Straight Connector 8"/>
                <wp:cNvGraphicFramePr/>
                <a:graphic xmlns:a="http://schemas.openxmlformats.org/drawingml/2006/main">
                  <a:graphicData uri="http://schemas.microsoft.com/office/word/2010/wordprocessingShape">
                    <wps:wsp>
                      <wps:cNvCnPr/>
                      <wps:spPr>
                        <a:xfrm>
                          <a:off x="0" y="0"/>
                          <a:ext cx="6172201" cy="0"/>
                        </a:xfrm>
                        <a:prstGeom prst="line">
                          <a:avLst/>
                        </a:prstGeom>
                        <a:noFill/>
                        <a:ln w="25400" cap="flat">
                          <a:solidFill>
                            <a:srgbClr val="000000"/>
                          </a:solidFill>
                          <a:prstDash val="solid"/>
                          <a:round/>
                        </a:ln>
                        <a:effec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6="http://schemas.microsoft.com/office/word/2018/wordml" xmlns:w16cex="http://schemas.microsoft.com/office/word/2018/wordml/cex">
            <w:pict>
              <v:line id="_x0000_s1026" style="visibility:visible;position:absolute;margin-left:1.0pt;margin-top:4.2pt;width:486.0pt;height:0.0pt;z-index:251659264;mso-position-horizontal:absolute;mso-position-horizontal-relative:text;mso-position-vertical:absolute;mso-position-vertical-relative:line;mso-wrap-distance-left:0.0pt;mso-wrap-distance-top:0.0pt;mso-wrap-distance-right:0.0pt;mso-wrap-distance-bottom:0.0pt;">
                <v:fill on="f"/>
                <v:stroke filltype="solid" color="#000000" opacity="100.0%" weight="2.0pt" dashstyle="solid" endcap="flat" joinstyle="round" linestyle="single" startarrow="none" startarrowwidth="medium" startarrowlength="medium" endarrow="none" endarrowwidth="medium" endarrowlength="medium"/>
                <w10:wrap type="none" side="bothSides" anchorx="text"/>
              </v:line>
            </w:pict>
          </mc:Fallback>
        </mc:AlternateContent>
      </w:r>
    </w:p>
    <w:p w14:paraId="1A98C24F" w14:textId="77777777" w:rsidR="004F1A76" w:rsidRDefault="004F1A76">
      <w:pPr>
        <w:pStyle w:val="Body"/>
        <w:rPr>
          <w:b/>
          <w:bCs/>
          <w:sz w:val="20"/>
          <w:szCs w:val="20"/>
          <w:lang w:val="es-ES_tradnl"/>
        </w:rPr>
      </w:pPr>
    </w:p>
    <w:p w14:paraId="7162FE67" w14:textId="77777777" w:rsidR="004F1A76" w:rsidRDefault="002B5CD2">
      <w:pPr>
        <w:pStyle w:val="TtuloResumen"/>
        <w:rPr>
          <w:lang w:val="en-US"/>
        </w:rPr>
      </w:pPr>
      <w:r>
        <w:rPr>
          <w:lang w:val="en-US"/>
        </w:rPr>
        <w:t>Abstract</w:t>
      </w:r>
    </w:p>
    <w:p w14:paraId="7DC6ADF9" w14:textId="35496D07" w:rsidR="004F1A76" w:rsidRPr="008F68F7" w:rsidRDefault="00AE57B8">
      <w:pPr>
        <w:pStyle w:val="Body"/>
        <w:jc w:val="both"/>
        <w:rPr>
          <w:sz w:val="20"/>
          <w:szCs w:val="20"/>
          <w:lang w:val="en-US"/>
        </w:rPr>
      </w:pPr>
      <w:r w:rsidRPr="00AE57B8">
        <w:rPr>
          <w:sz w:val="20"/>
          <w:szCs w:val="20"/>
          <w:lang w:val="en-US"/>
        </w:rPr>
        <w:t xml:space="preserve">The aim of this paper was to present a literature review on sexual assertiveness (SA), on factors and life experiences that are associated with its development, and on its function in human sexuality. It was found that demographic variables (e.g., age, education, gender), sexual experiences (e.g., type of partnership, sexual victimization), psychosexual issues (e.g., sexual functioning, body self-esteem, emotion regulation, resourcefulness) and cultural factors (e.g., sexual scripts, gender stereotypes) might positively or negatively contribute to SA. Furthermore, the </w:t>
      </w:r>
      <w:proofErr w:type="gramStart"/>
      <w:r w:rsidRPr="00AE57B8">
        <w:rPr>
          <w:sz w:val="20"/>
          <w:szCs w:val="20"/>
          <w:lang w:val="en-US"/>
        </w:rPr>
        <w:t>outcomes</w:t>
      </w:r>
      <w:proofErr w:type="gramEnd"/>
      <w:r w:rsidRPr="00AE57B8">
        <w:rPr>
          <w:sz w:val="20"/>
          <w:szCs w:val="20"/>
          <w:lang w:val="en-US"/>
        </w:rPr>
        <w:t xml:space="preserve"> of SA for both individuals and intimate relationships are presented. Based on this review, it is concluded that although SA could be fostered by training programs, cultural factors still withhold many individuals from reaching a satisfactory level of SA. Finally, recommendations about how to further the study of SA are presented.</w:t>
      </w:r>
    </w:p>
    <w:p w14:paraId="4A0D33B3" w14:textId="77777777" w:rsidR="004F1A76" w:rsidRDefault="004F1A76">
      <w:pPr>
        <w:pStyle w:val="Body"/>
        <w:rPr>
          <w:rStyle w:val="Nmerodepgina"/>
          <w:sz w:val="20"/>
          <w:szCs w:val="20"/>
          <w:lang w:val="en-US"/>
        </w:rPr>
      </w:pPr>
    </w:p>
    <w:p w14:paraId="778538CF" w14:textId="77777777" w:rsidR="004F1A76" w:rsidRPr="008F68F7" w:rsidRDefault="002B5CD2">
      <w:pPr>
        <w:pStyle w:val="Body"/>
        <w:rPr>
          <w:b/>
          <w:bCs/>
          <w:sz w:val="20"/>
          <w:szCs w:val="20"/>
          <w:lang w:val="en-US"/>
        </w:rPr>
      </w:pPr>
      <w:r>
        <w:rPr>
          <w:rFonts w:eastAsia="Arial Unicode MS" w:cs="Arial Unicode MS"/>
          <w:b/>
          <w:bCs/>
          <w:sz w:val="20"/>
          <w:szCs w:val="20"/>
          <w:lang w:val="en-US"/>
        </w:rPr>
        <w:t>Keywords</w:t>
      </w:r>
    </w:p>
    <w:p w14:paraId="4CE154C9" w14:textId="0ADC23C6" w:rsidR="004F1A76" w:rsidRPr="008F68F7" w:rsidRDefault="00AE57B8">
      <w:pPr>
        <w:pStyle w:val="Body"/>
        <w:jc w:val="both"/>
        <w:rPr>
          <w:sz w:val="20"/>
          <w:szCs w:val="20"/>
          <w:lang w:val="en-US"/>
        </w:rPr>
      </w:pPr>
      <w:proofErr w:type="gramStart"/>
      <w:r>
        <w:rPr>
          <w:sz w:val="20"/>
          <w:szCs w:val="20"/>
          <w:lang w:val="en-US"/>
        </w:rPr>
        <w:t>s</w:t>
      </w:r>
      <w:r w:rsidRPr="00AE57B8">
        <w:rPr>
          <w:sz w:val="20"/>
          <w:szCs w:val="20"/>
          <w:lang w:val="en-US"/>
        </w:rPr>
        <w:t>exual</w:t>
      </w:r>
      <w:proofErr w:type="gramEnd"/>
      <w:r w:rsidRPr="00AE57B8">
        <w:rPr>
          <w:sz w:val="20"/>
          <w:szCs w:val="20"/>
          <w:lang w:val="en-US"/>
        </w:rPr>
        <w:t xml:space="preserve"> assertiveness</w:t>
      </w:r>
      <w:r>
        <w:rPr>
          <w:sz w:val="20"/>
          <w:szCs w:val="20"/>
          <w:lang w:val="en-US"/>
        </w:rPr>
        <w:t>;</w:t>
      </w:r>
      <w:r w:rsidRPr="00AE57B8">
        <w:rPr>
          <w:sz w:val="20"/>
          <w:szCs w:val="20"/>
          <w:lang w:val="en-US"/>
        </w:rPr>
        <w:t xml:space="preserve"> human sexuality</w:t>
      </w:r>
      <w:r>
        <w:rPr>
          <w:sz w:val="20"/>
          <w:szCs w:val="20"/>
          <w:lang w:val="en-US"/>
        </w:rPr>
        <w:t>;</w:t>
      </w:r>
      <w:r w:rsidRPr="00AE57B8">
        <w:rPr>
          <w:sz w:val="20"/>
          <w:szCs w:val="20"/>
          <w:lang w:val="en-US"/>
        </w:rPr>
        <w:t xml:space="preserve"> associated factors</w:t>
      </w:r>
      <w:r>
        <w:rPr>
          <w:sz w:val="20"/>
          <w:szCs w:val="20"/>
          <w:lang w:val="en-US"/>
        </w:rPr>
        <w:t>;</w:t>
      </w:r>
      <w:r w:rsidRPr="00AE57B8">
        <w:rPr>
          <w:sz w:val="20"/>
          <w:szCs w:val="20"/>
          <w:lang w:val="en-US"/>
        </w:rPr>
        <w:t xml:space="preserve"> literature review</w:t>
      </w:r>
    </w:p>
    <w:p w14:paraId="7B7E78F5" w14:textId="77777777" w:rsidR="004F1A76" w:rsidRDefault="004F1A76">
      <w:pPr>
        <w:pStyle w:val="Body"/>
        <w:jc w:val="both"/>
        <w:rPr>
          <w:rStyle w:val="Nmerodepgina"/>
          <w:sz w:val="20"/>
          <w:szCs w:val="20"/>
          <w:lang w:val="en-US"/>
        </w:rPr>
      </w:pPr>
    </w:p>
    <w:p w14:paraId="3DF35C52" w14:textId="77777777" w:rsidR="004F1A76" w:rsidRDefault="004F1A76">
      <w:pPr>
        <w:pStyle w:val="Body"/>
        <w:jc w:val="both"/>
        <w:rPr>
          <w:rStyle w:val="Nmerodepgina"/>
          <w:sz w:val="20"/>
          <w:szCs w:val="20"/>
          <w:lang w:val="en-US"/>
        </w:rPr>
      </w:pPr>
    </w:p>
    <w:p w14:paraId="3C297F72" w14:textId="77777777" w:rsidR="004F1A76" w:rsidRDefault="002B5CD2">
      <w:pPr>
        <w:pStyle w:val="TtuloResumen"/>
        <w:rPr>
          <w:lang w:val="es-ES_tradnl"/>
        </w:rPr>
      </w:pPr>
      <w:r>
        <w:rPr>
          <w:lang w:val="es-ES_tradnl"/>
        </w:rPr>
        <w:t>Resumen</w:t>
      </w:r>
    </w:p>
    <w:p w14:paraId="1F0B0119" w14:textId="5E0C8268" w:rsidR="004F1A76" w:rsidRDefault="00B07E0B">
      <w:pPr>
        <w:pStyle w:val="Body"/>
        <w:jc w:val="both"/>
        <w:rPr>
          <w:i/>
          <w:iCs/>
          <w:sz w:val="20"/>
          <w:szCs w:val="20"/>
        </w:rPr>
      </w:pPr>
      <w:r w:rsidRPr="00B07E0B">
        <w:rPr>
          <w:sz w:val="20"/>
          <w:szCs w:val="20"/>
          <w:lang w:val="es-EC"/>
        </w:rPr>
        <w:t>El objetivo de este estudio fue presentar una revisión de literatura sobre la asertividad sexual (AS), sobre los factores y experiencias de vida aso</w:t>
      </w:r>
      <w:bookmarkStart w:id="30" w:name="_GoBack"/>
      <w:bookmarkEnd w:id="30"/>
      <w:r w:rsidRPr="00B07E0B">
        <w:rPr>
          <w:sz w:val="20"/>
          <w:szCs w:val="20"/>
          <w:lang w:val="es-EC"/>
        </w:rPr>
        <w:t>ciados con su desarrollo, y sobre su función en la sexualidad humana. Se encontró que, variables demográficas (ej. edad, educación, género), experiencias sexuales (ej. tipo de pareja, victimización sexual), aspectos psicosexuales (ej. funcionamiento sexual, autoestima con la imagen corporal, regulación de emociones, inventiva) y factores culturales (ej. guiones sexuales, estereotipos de género) podrían contribuir positiva o negativamente a la AS. Asimismo, se presentan los efectos de la AS tanto en los individuos como en las relaciones de pareja. Basados en esta revisión se concluye que, pese a que la AS puede ser entrenada, el contexto cultural aun dificulta a algunos individuos a alcanzar niveles satisfactorios de AS. Finalmente, se presentan recomendaciones sobre cómo continuar estudiando la AS.</w:t>
      </w:r>
    </w:p>
    <w:p w14:paraId="0435D6E8" w14:textId="77777777" w:rsidR="004F1A76" w:rsidRDefault="004F1A76">
      <w:pPr>
        <w:pStyle w:val="Body"/>
        <w:rPr>
          <w:rStyle w:val="Nmerodepgina"/>
          <w:sz w:val="20"/>
          <w:szCs w:val="20"/>
          <w:lang w:val="es-ES_tradnl"/>
        </w:rPr>
      </w:pPr>
    </w:p>
    <w:p w14:paraId="208225F3" w14:textId="77777777" w:rsidR="004F1A76" w:rsidRDefault="002B5CD2">
      <w:pPr>
        <w:pStyle w:val="Body"/>
        <w:jc w:val="both"/>
        <w:rPr>
          <w:b/>
          <w:bCs/>
          <w:sz w:val="20"/>
          <w:szCs w:val="20"/>
        </w:rPr>
      </w:pPr>
      <w:r>
        <w:rPr>
          <w:b/>
          <w:bCs/>
          <w:sz w:val="20"/>
          <w:szCs w:val="20"/>
          <w:lang w:val="es-ES_tradnl"/>
        </w:rPr>
        <w:t>Palabras clave</w:t>
      </w:r>
    </w:p>
    <w:p w14:paraId="3BF6A070" w14:textId="3710B7ED" w:rsidR="004F1A76" w:rsidDel="004F5BC0" w:rsidRDefault="00B07E0B">
      <w:pPr>
        <w:pStyle w:val="Body"/>
        <w:jc w:val="both"/>
        <w:rPr>
          <w:del w:id="31" w:author="Silvia Lucía López Alvarado" w:date="2020-09-14T13:26:00Z"/>
          <w:sz w:val="20"/>
          <w:szCs w:val="20"/>
        </w:rPr>
      </w:pPr>
      <w:proofErr w:type="gramStart"/>
      <w:r>
        <w:rPr>
          <w:sz w:val="20"/>
          <w:szCs w:val="20"/>
          <w:lang w:val="es-EC"/>
        </w:rPr>
        <w:t>a</w:t>
      </w:r>
      <w:r w:rsidRPr="00B07E0B">
        <w:rPr>
          <w:sz w:val="20"/>
          <w:szCs w:val="20"/>
          <w:lang w:val="es-EC"/>
        </w:rPr>
        <w:t>sertividad</w:t>
      </w:r>
      <w:proofErr w:type="gramEnd"/>
      <w:r w:rsidRPr="00B07E0B">
        <w:rPr>
          <w:sz w:val="20"/>
          <w:szCs w:val="20"/>
          <w:lang w:val="es-EC"/>
        </w:rPr>
        <w:t xml:space="preserve"> sexual</w:t>
      </w:r>
      <w:r>
        <w:rPr>
          <w:sz w:val="20"/>
          <w:szCs w:val="20"/>
          <w:lang w:val="es-EC"/>
        </w:rPr>
        <w:t>;</w:t>
      </w:r>
      <w:r w:rsidRPr="00B07E0B">
        <w:rPr>
          <w:sz w:val="20"/>
          <w:szCs w:val="20"/>
          <w:lang w:val="es-EC"/>
        </w:rPr>
        <w:t xml:space="preserve"> sexualidad humana</w:t>
      </w:r>
      <w:r>
        <w:rPr>
          <w:sz w:val="20"/>
          <w:szCs w:val="20"/>
          <w:lang w:val="es-EC"/>
        </w:rPr>
        <w:t>;</w:t>
      </w:r>
      <w:r w:rsidRPr="00B07E0B">
        <w:rPr>
          <w:sz w:val="20"/>
          <w:szCs w:val="20"/>
          <w:lang w:val="es-EC"/>
        </w:rPr>
        <w:t xml:space="preserve"> factores asociados</w:t>
      </w:r>
      <w:r>
        <w:rPr>
          <w:sz w:val="20"/>
          <w:szCs w:val="20"/>
          <w:lang w:val="es-EC"/>
        </w:rPr>
        <w:t>;</w:t>
      </w:r>
      <w:r w:rsidRPr="00B07E0B">
        <w:rPr>
          <w:sz w:val="20"/>
          <w:szCs w:val="20"/>
          <w:lang w:val="es-EC"/>
        </w:rPr>
        <w:t xml:space="preserve"> revisión de literatura</w:t>
      </w:r>
    </w:p>
    <w:p w14:paraId="4B5B5DDA" w14:textId="77777777" w:rsidR="006874B7" w:rsidRDefault="006874B7">
      <w:pPr>
        <w:pStyle w:val="Body"/>
        <w:jc w:val="both"/>
        <w:pPrChange w:id="32" w:author="Silvia Lucía López Alvarado" w:date="2020-09-14T13:26:00Z">
          <w:pPr>
            <w:pBdr>
              <w:top w:val="nil"/>
              <w:left w:val="nil"/>
              <w:bottom w:val="nil"/>
              <w:right w:val="nil"/>
              <w:between w:val="nil"/>
              <w:bar w:val="nil"/>
            </w:pBdr>
          </w:pPr>
        </w:pPrChange>
      </w:pPr>
      <w:del w:id="33" w:author="Silvia Lucía López Alvarado" w:date="2020-09-14T13:26:00Z">
        <w:r w:rsidDel="004F5BC0">
          <w:lastRenderedPageBreak/>
          <w:br w:type="page"/>
        </w:r>
      </w:del>
    </w:p>
    <w:p w14:paraId="7F75B543" w14:textId="26FCCD43" w:rsidR="004F1A76" w:rsidRDefault="002B5CD2">
      <w:pPr>
        <w:pStyle w:val="Body"/>
        <w:jc w:val="both"/>
        <w:rPr>
          <w:sz w:val="20"/>
          <w:szCs w:val="20"/>
        </w:rPr>
      </w:pPr>
      <w:r>
        <w:rPr>
          <w:noProof/>
          <w:sz w:val="20"/>
          <w:szCs w:val="20"/>
          <w:lang w:val="es-EC" w:eastAsia="es-EC"/>
        </w:rPr>
        <w:lastRenderedPageBreak/>
        <w:drawing>
          <wp:anchor distT="0" distB="0" distL="0" distR="0" simplePos="0" relativeHeight="251660288" behindDoc="0" locked="0" layoutInCell="1" allowOverlap="1" wp14:anchorId="5DEB40AC" wp14:editId="251CF501">
            <wp:simplePos x="0" y="0"/>
            <wp:positionH relativeFrom="column">
              <wp:posOffset>5400675</wp:posOffset>
            </wp:positionH>
            <wp:positionV relativeFrom="page">
              <wp:posOffset>9181465</wp:posOffset>
            </wp:positionV>
            <wp:extent cx="396001" cy="259200"/>
            <wp:effectExtent l="0" t="0" r="0" b="0"/>
            <wp:wrapNone/>
            <wp:docPr id="1073741834" name="officeArt object" descr="Gráfico 3"/>
            <wp:cNvGraphicFramePr/>
            <a:graphic xmlns:a="http://schemas.openxmlformats.org/drawingml/2006/main">
              <a:graphicData uri="http://schemas.openxmlformats.org/drawingml/2006/picture">
                <pic:pic xmlns:pic="http://schemas.openxmlformats.org/drawingml/2006/picture">
                  <pic:nvPicPr>
                    <pic:cNvPr id="1073741834" name="Gráfico 3" descr="Gráfico 3"/>
                    <pic:cNvPicPr>
                      <a:picLocks noChangeAspect="1"/>
                    </pic:cNvPicPr>
                  </pic:nvPicPr>
                  <pic:blipFill>
                    <a:blip r:embed="rId15"/>
                    <a:stretch>
                      <a:fillRect/>
                    </a:stretch>
                  </pic:blipFill>
                  <pic:spPr>
                    <a:xfrm>
                      <a:off x="0" y="0"/>
                      <a:ext cx="396001" cy="259200"/>
                    </a:xfrm>
                    <a:prstGeom prst="rect">
                      <a:avLst/>
                    </a:prstGeom>
                    <a:ln w="12700" cap="flat">
                      <a:noFill/>
                      <a:miter lim="400000"/>
                    </a:ln>
                    <a:effectLst/>
                  </pic:spPr>
                </pic:pic>
              </a:graphicData>
            </a:graphic>
          </wp:anchor>
        </w:drawing>
      </w:r>
    </w:p>
    <w:p w14:paraId="34F7EC38" w14:textId="448F984B" w:rsidR="004F1A76" w:rsidRDefault="008F559A">
      <w:pPr>
        <w:pStyle w:val="Ttuloprincipiodeartculo"/>
        <w:rPr>
          <w:lang w:val="es-ES_tradnl"/>
        </w:rPr>
      </w:pPr>
      <w:r w:rsidRPr="008F559A">
        <w:rPr>
          <w:lang w:val="es-ES_tradnl"/>
        </w:rPr>
        <w:t>EL DESARROLLO DE LA ASERTIVIDAD SEXUAL Y SU FUNCIÓN PARA LA SEXUALIDAD HUMANA: UNA REVISIÓN DE LA LITERATURA</w:t>
      </w:r>
    </w:p>
    <w:p w14:paraId="262DF17E" w14:textId="77777777" w:rsidR="004F1A76" w:rsidRDefault="002B5CD2">
      <w:pPr>
        <w:pStyle w:val="Ttulosinternos"/>
        <w:rPr>
          <w:rStyle w:val="Nmerodepgina"/>
        </w:rPr>
      </w:pPr>
      <w:r>
        <w:rPr>
          <w:rStyle w:val="Nmerodepgina"/>
        </w:rPr>
        <w:t>Introduction</w:t>
      </w:r>
    </w:p>
    <w:p w14:paraId="7DC1E6F6" w14:textId="77777777" w:rsidR="008F559A" w:rsidRPr="008F559A" w:rsidRDefault="008F559A" w:rsidP="008F559A">
      <w:pPr>
        <w:pStyle w:val="Prrafocomn"/>
      </w:pPr>
      <w:r w:rsidRPr="008F559A">
        <w:t xml:space="preserve">Sexual assertiveness (SA) has been identified as an important construct in the context of human sexuality </w:t>
      </w:r>
      <w:r w:rsidRPr="008F559A">
        <w:fldChar w:fldCharType="begin"/>
      </w:r>
      <w:r w:rsidRPr="008F559A">
        <w:instrText xml:space="preserve"> ADDIN ZOTERO_ITEM CSL_CITATION {"citationID":"aqbcce71n","properties":{"formattedCitation":"(Santos-Iglesias &amp; Sierra, 2010)","plainCitation":"(Santos-Iglesias &amp; Sierra, 2010)"},"citationItems":[{"id":86,"uris":["http://zotero.org/users/local/pLf8T0PY/items/T2IWKC7V"],"uri":["http://zotero.org/users/local/pLf8T0PY/items/T2IWKC7V"],"itemData":{"id":86,"type":"article-journal","title":"El papel de la asertividad sexual en la sexualidad humana: una revisión sistemática","container-title":"International Journal of Clinical and Health Psychology","page":"553-577","volume":"10","issue":"3","source":"www.redalyc.org","abstract":"El estudio de la asertividad sexual ha generado resultados que demuestran su importancia y su papel fundamental en la sexualidad humana. En este estudio teór...","ISSN":"1697-2600,","shortTitle":"El papel de la asertividad sexual en la sexualidad humana","language":"es","author":[{"family":"Santos-Iglesias","given":"Pablo"},{"family":"Sierra","given":"Juan Carlos"}],"issued":{"date-parts":[["2010"]]}}}],"schema":"https://github.com/citation-style-language/schema/raw/master/csl-citation.json"} </w:instrText>
      </w:r>
      <w:r w:rsidRPr="008F559A">
        <w:fldChar w:fldCharType="separate"/>
      </w:r>
      <w:r w:rsidRPr="008F559A">
        <w:t>(Santos-Iglesias &amp; Sierra, 2010)</w:t>
      </w:r>
      <w:r w:rsidRPr="008F559A">
        <w:fldChar w:fldCharType="end"/>
      </w:r>
      <w:r w:rsidRPr="008F559A">
        <w:t xml:space="preserve"> and is defined in various ways. These definitions comprise many elements including the ability to initiate or to refuse sexual activity with a partner, the capacity to negotiate the use of condoms or other contraceptive methods, the ability to discuss with a partner about each other´s sexual history, and the communication of sexual desires and satisfaction </w:t>
      </w:r>
      <w:r w:rsidRPr="008F559A">
        <w:fldChar w:fldCharType="begin"/>
      </w:r>
      <w:r w:rsidRPr="008F559A">
        <w:instrText xml:space="preserve"> ADDIN ZOTERO_ITEM CSL_CITATION {"citationID":"a1gh2mvksq5","properties":{"formattedCitation":"(Greene &amp; Faulkner, 2005; Loshek &amp; Terrell, 2015; Morokoff et al., 1997; Noar, Morokoff, &amp; Harlow, 2002)","plainCitation":"(Greene &amp; Faulkner, 2005; Loshek &amp; Terrell, 2015; Morokoff et al., 1997; Noar, Morokoff, &amp; Harlow, 2002)"},"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id":33,"uris":["http://zotero.org/users/local/pLf8T0PY/items/7DW66KNI"],"uri":["http://zotero.org/users/local/pLf8T0PY/items/7DW66KNI"],"itemData":{"id":33,"type":"article-journal","title":"The Development of the Sexual Assertiveness Questionnaire (SAQ): A Comprehensive Measure of Sexual Assertiveness for Women","container-title":"Journal of Sex Research","page":"1017-1027","volume":"52","issue":"9","source":"PubMed","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DOI":"10.1080/00224499.2014.944970","ISSN":"1559-8519","note":"PMID: 25211014","shortTitle":"The Development of the Sexual Assertiveness Questionnaire (SAQ)","journalAbbreviation":"J Sex Res","language":"eng","author":[{"family":"Loshek","given":"Eevett"},{"family":"Terrell","given":"Heather K."}],"issued":{"date-parts":[["2015"]]},"PMID":"25211014"}},{"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Pr="008F559A">
        <w:fldChar w:fldCharType="separate"/>
      </w:r>
      <w:r w:rsidRPr="008F559A">
        <w:t>(Loshek &amp; Terrell, 2014; Morokoff et al., 1997; Noar, Morokoff, &amp; Harlow, 2002)</w:t>
      </w:r>
      <w:r w:rsidRPr="008F559A">
        <w:fldChar w:fldCharType="end"/>
      </w:r>
      <w:r w:rsidRPr="008F559A">
        <w:t xml:space="preserve">. </w:t>
      </w:r>
    </w:p>
    <w:p w14:paraId="12C65817" w14:textId="77777777" w:rsidR="008F559A" w:rsidRPr="008F559A" w:rsidRDefault="008F559A" w:rsidP="008F559A">
      <w:pPr>
        <w:pStyle w:val="Prrafocomn"/>
      </w:pPr>
      <w:r w:rsidRPr="008F559A">
        <w:t xml:space="preserve">Previous research has shown that SA may have positive outcomes for both individuals and their relationships. It was shown that SA positively affects the level of satisfaction with oneself as well as with a partner </w:t>
      </w:r>
      <w:r w:rsidRPr="008F559A">
        <w:fldChar w:fldCharType="begin"/>
      </w:r>
      <w:r w:rsidRPr="008F559A">
        <w:instrText xml:space="preserve"> ADDIN ZOTERO_ITEM CSL_CITATION {"citationID":"a24g80o1aoi","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Pr="008F559A">
        <w:fldChar w:fldCharType="separate"/>
      </w:r>
      <w:r w:rsidRPr="008F559A">
        <w:t>(Greene &amp; Faulkner, 2005)</w:t>
      </w:r>
      <w:r w:rsidRPr="008F559A">
        <w:fldChar w:fldCharType="end"/>
      </w:r>
      <w:r w:rsidRPr="008F559A">
        <w:t xml:space="preserve">, that it contributes to sexual functioning </w:t>
      </w:r>
      <w:r w:rsidRPr="008F559A">
        <w:fldChar w:fldCharType="begin"/>
      </w:r>
      <w:r w:rsidRPr="008F559A">
        <w:instrText xml:space="preserve"> ADDIN ZOTERO_ITEM CSL_CITATION {"citationID":"iOWiONcx","properties":{"formattedCitation":"{\\rtf (S\\uc0\\u225{}nchez-Bravo, Morales-Carmona, Carre\\uc0\\u241{}o-Mel\\uc0\\u233{}ndez, &amp; Mart\\uc0\\u237{}nez-Ram\\uc0\\u237{}rez, 2005; Santos-Iglesias, Sierra, &amp; Vallejo-Medina, 2013)}","plainCitation":"(Sánchez-Bravo, Morales-Carmona, Carreño-Meléndez, &amp; Martínez-Ramírez, 2005; Santos-Iglesias, Sierra, &amp; Vallejo-Medina, 2013)"},"citationItems":[{"id":148,"uris":["http://zotero.org/users/local/pLf8T0PY/items/2V96MB6H"],"uri":["http://zotero.org/users/local/pLf8T0PY/items/2V96MB6H"],"itemData":{"id":148,"type":"article-journal","title":"Disfunción sexual femenina su relación con el rol de género y la asertividad","container-title":"Perinatología y reproducción humana","page":"152-160","volume":"19","issue":"3-4","source":"scielo.unam.mx","ISSN":"0187-5337","author":[{"family":"Sánchez-Bravo","given":"Claudia"},{"family":"Morales-Carmona","given":"Francisco"},{"family":"Carreño-Meléndez","given":"Jorge"},{"family":"Martínez-Ramírez","given":"Susana"}],"issued":{"date-parts":[["2005"]]}}},{"id":89,"uris":["http://zotero.org/users/local/pLf8T0PY/items/7DIJM8W4"],"uri":["http://zotero.org/users/local/pLf8T0PY/items/7DIJM8W4"],"itemData":{"id":89,"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schema":"https://github.com/citation-style-language/schema/raw/master/csl-citation.json"} </w:instrText>
      </w:r>
      <w:r w:rsidRPr="008F559A">
        <w:fldChar w:fldCharType="separate"/>
      </w:r>
      <w:r w:rsidRPr="008F559A">
        <w:t>(Sánchez-Bravo, Morales-Carmona, Carreño-Meléndez, &amp; Martínez-Ramírez, 2005; Santos-Iglesias, Sierra, &amp; Vallejo-Medina, 2013)</w:t>
      </w:r>
      <w:r w:rsidRPr="008F559A">
        <w:fldChar w:fldCharType="end"/>
      </w:r>
      <w:r w:rsidRPr="008F559A">
        <w:t xml:space="preserve">, and constitutes a possible prevention strategy for unwanted pregnancies, sexually transmitted infections (STI) and sexual victimization </w:t>
      </w:r>
      <w:r w:rsidRPr="008F559A">
        <w:fldChar w:fldCharType="begin"/>
      </w:r>
      <w:r w:rsidRPr="008F559A">
        <w:instrText xml:space="preserve"> ADDIN ZOTERO_ITEM CSL_CITATION {"citationID":"al3a84l1jn","properties":{"formattedCitation":"(Livingston, Testa, &amp; VanZile-Tamsen, 2007; Noar, Carlyle, &amp; Cole, 2006; Noar et al., 2002)","plainCitation":"(Livingston, Testa, &amp; VanZile-Tamsen, 2007; Noar, Carlyle, &amp; Cole, 2006; Noar et al., 2002)"},"citationItems":[{"id":95,"uris":["http://zotero.org/users/local/pLf8T0PY/items/ZWMKKBEB"],"uri":["http://zotero.org/users/local/pLf8T0PY/items/ZWMKKBEB"],"itemData":{"id":95,"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id":29,"uris":["http://zotero.org/users/local/pLf8T0PY/items/3PMB2PBJ"],"uri":["http://zotero.org/users/local/pLf8T0PY/items/3PMB2PBJ"],"itemData":{"id":29,"type":"article-journal","title":"Why Communication Is Crucial: Meta-Analysis of the Relationship Between Safer Sexual Communication and Condom Use","container-title":"Journal of Health Communication","page":"365-390","volume":"11","issue":"4","source":"Taylor and Francis+NEJM","abstract":"The purpose of this study was to quantitatively synthesize the growing literature on the relationship between safer sexual communication (SSC) among sexual partners and condom use, and to systematically examine a number of conceptual and methodological moderators of this relationship. Data from 53 articles published in 27 journals met criteria for the study. Fifty-five independent effect sizes coded from samples totaling N = 18,529 were meta-analyzed. Results indicate that the mean sample-size weighted effect size of the SSC-condom use relation was r = .22, and a number of conceptual variables were found to moderate this relationship. Specifically, communication about condom use (r = .25) and sexual history (r = .23) had significantly (p &lt; .05) larger effect sizes than communication about safer sex (r = .18). In addition, SSC measures operationalized differently had significantly (p &lt; .05) different effect sizes. From largest to smallest, these were behavioral format (r = .29), intentional format (r = .18), and self-efficacy format (r = .13). Measures that tried to assess persuasion attempts as compared with informational exchanges were not found to have significantly different effect sizes (p &gt; .05). Further, methodological moderators tended to be unrelated to effect size. Implications for the future study of safer sexual communication as well as the importance of emphasizing communication skills in HIV preventive interventions are discussed.","DOI":"10.1080/10810730600671862","ISSN":"1081-0730","note":"PMID: 16720536","shortTitle":"Why Communication Is Crucial","author":[{"family":"Noar","given":"Seth M."},{"family":"Carlyle","given":"Kellie"},{"family":"Cole","given":"Christi"}],"issued":{"date-parts":[["2006",5,1]]},"PMID":"16720536"}},{"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Pr="008F559A">
        <w:fldChar w:fldCharType="separate"/>
      </w:r>
      <w:r w:rsidRPr="008F559A">
        <w:t>(Livingston, Testa, &amp; VanZile-Tamsen, 2007; Noar, Carlyle, &amp; Cole, 2006; Noar et al., 2002)</w:t>
      </w:r>
      <w:r w:rsidRPr="008F559A">
        <w:fldChar w:fldCharType="end"/>
      </w:r>
      <w:r w:rsidRPr="008F559A">
        <w:t>.</w:t>
      </w:r>
    </w:p>
    <w:p w14:paraId="5E2E3369" w14:textId="77777777" w:rsidR="008F559A" w:rsidRPr="008F559A" w:rsidRDefault="008F559A" w:rsidP="008F559A">
      <w:pPr>
        <w:pStyle w:val="Prrafocomn"/>
      </w:pPr>
      <w:r w:rsidRPr="008F559A">
        <w:t xml:space="preserve">The recognition of the importance of SA in human sexuality has resulted in an increased research interest in the topic that started in the 1970s </w:t>
      </w:r>
      <w:r w:rsidRPr="008F559A">
        <w:fldChar w:fldCharType="begin"/>
      </w:r>
      <w:r w:rsidRPr="008F559A">
        <w:instrText xml:space="preserve"> ADDIN ZOTERO_ITEM CSL_CITATION {"citationID":"a9k5fcorja","properties":{"formattedCitation":"(Santos-Iglesias &amp; Sierra, 2010)","plainCitation":"(Santos-Iglesias &amp; Sierra, 2010)"},"citationItems":[{"id":"flkwdRIO/XsAgmrBr","uris":["http://zotero.org/users/local/pLf8T0PY/items/T2IWKC7V"],"uri":["http://zotero.org/users/local/pLf8T0PY/items/T2IWKC7V"],"itemData":{"id":"flkwdRIO/XsAgmrBr","type":"article-journal","title":"El papel de la asertividad sexual en la sexualidad humana: una revisión sistemática","container-title":"International Journal of Clinical and Health Psychology","page":"553-577","volume":"10","issue":"3","source":"www.redalyc.org","abstract":"El estudio de la asertividad sexual ha generado resultados que demuestran su importancia y su papel fundamental en la sexualidad humana. En este estudio teór...","ISSN":"1697-2600,","shortTitle":"El papel de la asertividad sexual en la sexualidad humana","language":"es","author":[{"family":"Santos-Iglesias","given":"Pablo"},{"family":"Sierra","given":"Juan Carlos"}],"issued":{"date-parts":[["2010"]]}}}],"schema":"https://github.com/citation-style-language/schema/raw/master/csl-citation.json"} </w:instrText>
      </w:r>
      <w:r w:rsidRPr="008F559A">
        <w:fldChar w:fldCharType="separate"/>
      </w:r>
      <w:r w:rsidRPr="008F559A">
        <w:t>(Santos-Iglesias &amp; Sierra, 2010)</w:t>
      </w:r>
      <w:r w:rsidRPr="008F559A">
        <w:fldChar w:fldCharType="end"/>
      </w:r>
      <w:r w:rsidRPr="008F559A">
        <w:t xml:space="preserve">. Initial research into SA viewed it as one of the overall categories of general assertiveness  </w:t>
      </w:r>
      <w:r w:rsidRPr="008F559A">
        <w:fldChar w:fldCharType="begin"/>
      </w:r>
      <w:r w:rsidRPr="008F559A">
        <w:instrText xml:space="preserve"> ADDIN ZOTERO_ITEM CSL_CITATION {"citationID":"a1bhpk8riq2","properties":{"formattedCitation":"(Gambrill &amp; Richey, 1975)","plainCitation":"(Gambrill &amp; Richey, 1975)"},"citationItems":[{"id":186,"uris":["http://zotero.org/users/2406116/items/BF4PYGD3"],"uri":["http://zotero.org/users/2406116/items/BF4PYGD3"],"itemData":{"id":186,"type":"article-journal","title":"An assertion inventory for use in assessment and research","container-title":"Behavior Therapy","page":"550-561","volume":"6","issue":"4","source":"ScienceDirect","abstract":"The Assertion Inventory is a 40 item self-report inventory which permits respondents to note for each item their degree of discomfort, their probability of engaging in the behavior, and situations they would like to handle more assertively. Normative data from a college population as well as data from women taking part in assertion training groups are included. Comparative distributions of these populations over four combinations of response probability and discomfort scores are presented as well as reliability and validity data. The value of the Inventory both in clinical settings and in research is discussed.","DOI":"10.1016/S0005-7894(75)80013-X","ISSN":"0005-7894","journalAbbreviation":"Behavior Therapy","author":[{"family":"Gambrill","given":"Eileen D."},{"family":"Richey","given":"Cheryl A."}],"issued":{"date-parts":[["1975",7,1]]}}}],"schema":"https://github.com/citation-style-language/schema/raw/master/csl-citation.json"} </w:instrText>
      </w:r>
      <w:r w:rsidRPr="008F559A">
        <w:fldChar w:fldCharType="separate"/>
      </w:r>
      <w:r w:rsidRPr="008F559A">
        <w:t>(Gambrill &amp; Richey, 1975)</w:t>
      </w:r>
      <w:r w:rsidRPr="008F559A">
        <w:fldChar w:fldCharType="end"/>
      </w:r>
      <w:r w:rsidRPr="008F559A">
        <w:t xml:space="preserve">. However, it was found that an assertive person is not necessarily assertive in a sexual context </w:t>
      </w:r>
      <w:r w:rsidRPr="008F559A">
        <w:fldChar w:fldCharType="begin"/>
      </w:r>
      <w:r w:rsidRPr="008F559A">
        <w:instrText xml:space="preserve"> ADDIN ZOTERO_ITEM CSL_CITATION {"citationID":"aqlcp4dd2","properties":{"formattedCitation":"(Onuoha &amp; Munakata, 2005)","plainCitation":"(Onuoha &amp; Munakata, 2005)"},"citationItems":[{"id":141,"uris":["http://zotero.org/users/local/pLf8T0PY/items/VCKKWQ3Z"],"uri":["http://zotero.org/users/local/pLf8T0PY/items/VCKKWQ3Z"],"itemData":{"id":141,"type":"article-journal","title":"Correlates of Adolescent Assertiveness with Hiv Avoidance in a Four-Nation Sample","container-title":"Adolescence; Roslyn Heights","page":"525-32","volume":"40","issue":"159","source":"ProQuest","abstract":"Adolescents are frequently admonished to be socially assertive in order to confront negative interpersonal peer influences. Since the advent of HIV/AIDS in human social chemistry, the admonition has become more critical than ever. But the warning is often proffered in the misguided presumption that social assertiveness is the all-required psycho-structure against risk. The present cross-national study examines social and sexual assertiveness in four-country adolescent samples of Nigerian, Thai, Chinese, and Japanese college students. The findings reveal that sexual rather than social assertiveness was the sine qua non against risk, cross-culturally. [PUBLICATION ABSTRACT]","ISSN":"00018449","language":"English","author":[{"family":"Onuoha","given":"Francis N."},{"family":"Munakata","given":"Tsunetsugu"}],"issued":{"date-parts":[["2005"]]}}}],"schema":"https://github.com/citation-style-language/schema/raw/master/csl-citation.json"} </w:instrText>
      </w:r>
      <w:r w:rsidRPr="008F559A">
        <w:fldChar w:fldCharType="separate"/>
      </w:r>
      <w:r w:rsidRPr="008F559A">
        <w:t>(Onuoha &amp; Munakata, 2005)</w:t>
      </w:r>
      <w:r w:rsidRPr="008F559A">
        <w:fldChar w:fldCharType="end"/>
      </w:r>
      <w:r w:rsidRPr="008F559A">
        <w:t xml:space="preserve">, which led to the assumption that SA is more difficult to develop than general assertiveness </w:t>
      </w:r>
      <w:r w:rsidRPr="008F559A">
        <w:fldChar w:fldCharType="begin"/>
      </w:r>
      <w:r w:rsidRPr="008F559A">
        <w:instrText xml:space="preserve"> ADDIN ZOTERO_ITEM CSL_CITATION {"citationID":"avcegipui1","properties":{"formattedCitation":"(Morokoff et al., 1997; Noar et al., 2002)","plainCitation":"(Morokoff et al., 1997; Noar et al., 2002)"},"citationItems":[{"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Pr="008F559A">
        <w:fldChar w:fldCharType="separate"/>
      </w:r>
      <w:r w:rsidRPr="008F559A">
        <w:t>(Morokoff et al., 1997; Noar et al., 2002)</w:t>
      </w:r>
      <w:r w:rsidRPr="008F559A">
        <w:fldChar w:fldCharType="end"/>
      </w:r>
      <w:r w:rsidRPr="008F559A">
        <w:t xml:space="preserve">. Since the 1990s, more studies have focused on sexual assertiveness as a construct in its own right and have attempted to better understand it </w:t>
      </w:r>
      <w:r w:rsidRPr="008F559A">
        <w:fldChar w:fldCharType="begin"/>
      </w:r>
      <w:r w:rsidRPr="008F559A">
        <w:instrText xml:space="preserve"> ADDIN ZOTERO_ITEM CSL_CITATION {"citationID":"a2hofs8eu7a","properties":{"formattedCitation":"(Loshek &amp; Terrell, 2014; Morokoff et al., 1997)","plainCitation":"(Loshek &amp; Terrell, 2014; Morokoff et al., 1997)"},"citationItems":[{"id":22,"uris":["http://zotero.org/users/2406116/items/IAMPWN9X"],"uri":["http://zotero.org/users/2406116/items/IAMPWN9X"],"itemData":{"id":22,"type":"article-journal","title":"The Development of the Sexual Assertiveness Questionnaire (SAQ): A Comprehensive Measure of Sexual Assertiveness for Women","container-title":"The Journal of Sex Research","page":"1-11","volume":"0","issue":"0","source":"Taylor and Francis+NEJM","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DOI":"10.1080/00224499.2014.944970","ISSN":"0022-4499","note":"PMID: 25211014","shortTitle":"The Development of the Sexual Assertiveness Questionnaire (SAQ)","author":[{"family":"Loshek","given":"Eevett"},{"family":"Terrell","given":"Heather K."}],"issued":{"date-parts":[["2014",9,11]]}}},{"id":"flkwdRIO/6sYcAjsT","uris":["http://zotero.org/users/local/pLf8T0PY/items/BX5IT7SG"],"uri":["http://zotero.org/users/local/pLf8T0PY/items/BX5IT7SG"],"itemData":{"id":"flkwdRIO/6sYcAjsT","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Pr="008F559A">
        <w:fldChar w:fldCharType="separate"/>
      </w:r>
      <w:r w:rsidRPr="008F559A">
        <w:t>(Loshek &amp; Terrell, 2014; Morokoff et al., 1997)</w:t>
      </w:r>
      <w:r w:rsidRPr="008F559A">
        <w:fldChar w:fldCharType="end"/>
      </w:r>
      <w:r w:rsidRPr="008F559A">
        <w:t xml:space="preserve">. </w:t>
      </w:r>
    </w:p>
    <w:p w14:paraId="2D7720CE" w14:textId="77777777" w:rsidR="008F559A" w:rsidRPr="008F559A" w:rsidRDefault="008F559A" w:rsidP="008F559A">
      <w:pPr>
        <w:pStyle w:val="Prrafocomn"/>
      </w:pPr>
      <w:r w:rsidRPr="008F559A">
        <w:t xml:space="preserve">Moreover, based on the positive outcomes of SA, it is suggested that further study into SA will be helpful in unravelling the reasons behind unwanted and unsafe sexual activities. This might be especially important in social contexts in which, as a result of cultural norms, indicators of sexual and reproductive health are problematic, i.e., having to consent to unwanted sexual intercourse </w:t>
      </w:r>
      <w:r w:rsidRPr="008F559A">
        <w:fldChar w:fldCharType="begin"/>
      </w:r>
      <w:r w:rsidRPr="008F559A">
        <w:instrText xml:space="preserve"> ADDIN ZOTERO_ITEM CSL_CITATION {"citationID":"a1pl03hh5du","properties":{"formattedCitation":"(Bay-Cheng &amp; Eliseo-Arras, 2008)","plainCitation":"(Bay-Cheng &amp; Eliseo-Arras, 2008)"},"citationItems":[{"id":63,"uris":["http://zotero.org/users/local/pLf8T0PY/items/PFJXFKFE"],"uri":["http://zotero.org/users/local/pLf8T0PY/items/PFJXFKFE"],"itemData":{"id":63,"type":"article-journal","title":"The Making of Unwanted Sex: Gendered and Neoliberal Norms in College Women's Unwanted Sexual Experiences","container-title":"The Journal of Sex Research","page":"386-397","volume":"45","issue":"4","source":"Taylor and Francis+NEJM","abstract":"Building on extant research regarding the role of gendered norms in women's consent to unwanted sex with male partners as well as recent studies of how the sociopolitical discourse of neoliberalism shapes sexuality at the individual level, we conducted a thematic analysis of undergraduate women's (N = 22) descriptions of their experiences of unwanted sex. In accordance with previous research (Gavey, 2005; Martin, 1996; Phillips, 2000; Tolman, 2002), gendered norms (e.g., women's sexual passivity; subordination of women's sexual interests to those of men) played important roles (a) laying the foundation for unwanted sex, and (b) in-the-moment negotiations between partners. In an extension of the established literature regarding unwanted sex, we also noted the emergence of neoliberal norms (e.g., personal responsibility) in participants' discussions of unwanted sex after the fact. We use these results to argue that gender and neoliberal ideologies work in tandem to (re)produce women's consent to unwanted sex.","DOI":"10.1080/00224490802398381","ISSN":"0022-4499","note":"PMID: 18937130","shortTitle":"The Making of Unwanted Sex","author":[{"family":"Bay-Cheng","given":"Laina Y."},{"family":"Eliseo-Arras","given":"Rebecca K."}],"issued":{"date-parts":[["2008",11,3]]},"PMID":"18937130"}}],"schema":"https://github.com/citation-style-language/schema/raw/master/csl-citation.json"} </w:instrText>
      </w:r>
      <w:r w:rsidRPr="008F559A">
        <w:fldChar w:fldCharType="separate"/>
      </w:r>
      <w:r w:rsidRPr="008F559A">
        <w:t>(Bay-Cheng &amp; Eliseo-Arras, 2008)</w:t>
      </w:r>
      <w:r w:rsidRPr="008F559A">
        <w:fldChar w:fldCharType="end"/>
      </w:r>
      <w:r w:rsidRPr="008F559A">
        <w:t xml:space="preserve"> because one is not able to refuse </w:t>
      </w:r>
      <w:r w:rsidRPr="008F559A">
        <w:fldChar w:fldCharType="begin"/>
      </w:r>
      <w:r w:rsidRPr="008F559A">
        <w:instrText xml:space="preserve"> ADDIN ZOTERO_ITEM CSL_CITATION {"citationID":"GTy57yft","properties":{"formattedCitation":"(Bay-Cheng &amp; Eliseo-Arras, 2008; Santos-Iglesias, Vallejo-Medina, &amp; Sierra, 2013)","plainCitation":"(Bay-Cheng &amp; Eliseo-Arras, 2008; Santos-Iglesias, Vallejo-Medina, &amp; Sierra, 2013)"},"citationItems":[{"id":63,"uris":["http://zotero.org/users/local/pLf8T0PY/items/PFJXFKFE"],"uri":["http://zotero.org/users/local/pLf8T0PY/items/PFJXFKFE"],"itemData":{"id":63,"type":"article-journal","title":"The Making of Unwanted Sex: Gendered and Neoliberal Norms in College Women's Unwanted Sexual Experiences","container-title":"The Journal of Sex Research","page":"386-397","volume":"45","issue":"4","source":"Taylor and Francis+NEJM","abstract":"Building on extant research regarding the role of gendered norms in women's consent to unwanted sex with male partners as well as recent studies of how the sociopolitical discourse of neoliberalism shapes sexuality at the individual level, we conducted a thematic analysis of undergraduate women's (N = 22) descriptions of their experiences of unwanted sex. In accordance with previous research (Gavey, 2005; Martin, 1996; Phillips, 2000; Tolman, 2002), gendered norms (e.g., women's sexual passivity; subordination of women's sexual interests to those of men) played important roles (a) laying the foundation for unwanted sex, and (b) in-the-moment negotiations between partners. In an extension of the established literature regarding unwanted sex, we also noted the emergence of neoliberal norms (e.g., personal responsibility) in participants' discussions of unwanted sex after the fact. We use these results to argue that gender and neoliberal ideologies work in tandem to (re)produce women's consent to unwanted sex.","DOI":"10.1080/00224490802398381","ISSN":"0022-4499","note":"PMID: 18937130","shortTitle":"The Making of Unwanted Sex","author":[{"family":"Bay-Cheng","given":"Laina Y."},{"family":"Eliseo-Arras","given":"Rebecca K."}],"issued":{"date-parts":[["2008",11,3]]},"PMID":"18937130"}},{"id":158,"uris":["http://zotero.org/users/local/pLf8T0PY/items/SU3STHPA"],"uri":["http://zotero.org/users/local/pLf8T0PY/items/SU3STHPA"],"itemData":{"id":158,"type":"article-journal","title":"Equivalence and Standard Scores of the Hurlbert Index of Sexual Assertiveness Across Spanish Men and Women","container-title":"Anales de Psicología / Annals of Psychology","page":"232-237","volume":"30","issue":"1","source":"revistas.um.es","abstract":"The purpose of the present study was to analyze the measurement invariance and differential item functioning of the Spanish version of the Hurlbert Index of Sexual Assertiveness across gender. The sample was composed of 1,600 women and 1,598 men from Spain, with ages ranging from 18 to 84 years old. The Hurlbert Index of Sexual Assertiveness showed partial strong invariance for men and women, as items 2, 9, and 13 had different intercept values between groups. The differential item functioning analysis showed that only item 2 (“I feel that I am shy when it comes to sex”) flagged moderate uniform differential item functioning. More specifically, women tended to respond “Always” to this item more frequently than did men. Results strongly suggested eliminating those three items (2, 9, and 13), resulting in a final version with 16 items clustered into two dimensions. Standard scores for both Initiation and No Shyness/Refusal reflected traditional sexual scripts for men and women.","DOI":"10.6018/analesps.30.1.143321","ISSN":"1695-2294","language":"en","author":[{"family":"Santos-Iglesias","given":"Pablo"},{"family":"Vallejo-Medina","given":"Pablo"},{"family":"Sierra","given":"Juan C."}],"issued":{"date-parts":[["2013",12,8]]}}}],"schema":"https://github.com/citation-style-language/schema/raw/master/csl-citation.json"} </w:instrText>
      </w:r>
      <w:r w:rsidRPr="008F559A">
        <w:fldChar w:fldCharType="separate"/>
      </w:r>
      <w:r w:rsidRPr="008F559A">
        <w:t>(Santos-Iglesias, Vallejo-Medina, &amp; Sierra, 2013)</w:t>
      </w:r>
      <w:r w:rsidRPr="008F559A">
        <w:fldChar w:fldCharType="end"/>
      </w:r>
      <w:r w:rsidRPr="008F559A">
        <w:t>.</w:t>
      </w:r>
    </w:p>
    <w:p w14:paraId="4E325A9F" w14:textId="77777777" w:rsidR="008F559A" w:rsidRPr="008F559A" w:rsidRDefault="008F559A" w:rsidP="008F559A">
      <w:pPr>
        <w:pStyle w:val="Prrafocomn"/>
      </w:pPr>
      <w:r w:rsidRPr="008F559A">
        <w:lastRenderedPageBreak/>
        <w:t xml:space="preserve">Previous studies have suggested that SA is developed throughout the life of a person and is seemingly due to a combination of facilitating and inhibiting factors </w:t>
      </w:r>
      <w:r w:rsidRPr="008F559A">
        <w:fldChar w:fldCharType="begin"/>
      </w:r>
      <w:r w:rsidRPr="008F559A">
        <w:instrText xml:space="preserve"> ADDIN ZOTERO_ITEM CSL_CITATION {"citationID":"as5a1pug50","properties":{"formattedCitation":"(Zerubavel &amp; Messman-Moore, 2013a)","plainCitation":"(Zerubavel &amp; Messman-Moore, 2013a)","dontUpdate":true,"noteIndex":0},"citationItems":[{"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Pr="008F559A">
        <w:fldChar w:fldCharType="separate"/>
      </w:r>
      <w:r w:rsidRPr="008F559A">
        <w:t>(Zerubavel &amp; Messman-Moore, 2013)</w:t>
      </w:r>
      <w:r w:rsidRPr="008F559A">
        <w:fldChar w:fldCharType="end"/>
      </w:r>
      <w:r w:rsidRPr="008F559A">
        <w:t xml:space="preserve">. However, studies suggest that there are conceptual differences in SA across sociocultural contexts, highlighting the importance of taking contextual factors into account when studying SA </w:t>
      </w:r>
      <w:r w:rsidRPr="008F559A">
        <w:fldChar w:fldCharType="begin"/>
      </w:r>
      <w:r w:rsidRPr="008F559A">
        <w:instrText xml:space="preserve"> ADDIN ZOTERO_ITEM CSL_CITATION {"citationID":"a1nft6hve6d","properties":{"formattedCitation":"(Yoshioka, 2000)","plainCitation":"(Yoshioka, 2000)"},"citationItems":[{"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Pr="008F559A">
        <w:fldChar w:fldCharType="separate"/>
      </w:r>
      <w:r w:rsidRPr="008F559A">
        <w:t>(Yoshioka, 2000)</w:t>
      </w:r>
      <w:r w:rsidRPr="008F559A">
        <w:fldChar w:fldCharType="end"/>
      </w:r>
      <w:r w:rsidRPr="008F559A">
        <w:t xml:space="preserve">. </w:t>
      </w:r>
    </w:p>
    <w:p w14:paraId="2642C55F" w14:textId="7CCB7327" w:rsidR="004F1A76" w:rsidRPr="008F559A" w:rsidRDefault="008F559A" w:rsidP="008F559A">
      <w:pPr>
        <w:pStyle w:val="Prrafocomn"/>
      </w:pPr>
      <w:r w:rsidRPr="008F559A">
        <w:t xml:space="preserve">Historically, most studies have focused on understanding the importance of SA in human sexuality both theoretically </w:t>
      </w:r>
      <w:r w:rsidRPr="008F559A">
        <w:fldChar w:fldCharType="begin"/>
      </w:r>
      <w:r w:rsidRPr="008F559A">
        <w:instrText xml:space="preserve"> ADDIN ZOTERO_ITEM CSL_CITATION {"citationID":"a1cppeklpm4","properties":{"formattedCitation":"(Santos-Iglesias &amp; Sierra, 2010)","plainCitation":"(Santos-Iglesias &amp; Sierra, 2010)"},"citationItems":[{"id":"flkwdRIO/XsAgmrBr","uris":["http://zotero.org/users/local/pLf8T0PY/items/T2IWKC7V"],"uri":["http://zotero.org/users/local/pLf8T0PY/items/T2IWKC7V"],"itemData":{"id":"flkwdRIO/XsAgmrBr","type":"article-journal","title":"El papel de la asertividad sexual en la sexualidad humana: una revisión sistemática","container-title":"International Journal of Clinical and Health Psychology","page":"553-577","volume":"10","issue":"3","source":"www.redalyc.org","abstract":"El estudio de la asertividad sexual ha generado resultados que demuestran su importancia y su papel fundamental en la sexualidad humana. En este estudio teór...","ISSN":"1697-2600,","shortTitle":"El papel de la asertividad sexual en la sexualidad humana","language":"es","author":[{"family":"Santos-Iglesias","given":"Pablo"},{"family":"Sierra","given":"Juan Carlos"}],"issued":{"date-parts":[["2010"]]}}}],"schema":"https://github.com/citation-style-language/schema/raw/master/csl-citation.json"} </w:instrText>
      </w:r>
      <w:r w:rsidRPr="008F559A">
        <w:fldChar w:fldCharType="separate"/>
      </w:r>
      <w:r w:rsidRPr="008F559A">
        <w:t>(Santos-Iglesias &amp; Sierra, 2010)</w:t>
      </w:r>
      <w:r w:rsidRPr="008F559A">
        <w:fldChar w:fldCharType="end"/>
      </w:r>
      <w:r w:rsidRPr="008F559A">
        <w:t xml:space="preserve"> and empirically </w:t>
      </w:r>
      <w:r w:rsidRPr="008F559A">
        <w:fldChar w:fldCharType="begin"/>
      </w:r>
      <w:r w:rsidRPr="008F559A">
        <w:instrText xml:space="preserve"> ADDIN ZOTERO_ITEM CSL_CITATION {"citationID":"G4NuzwJH","properties":{"formattedCitation":"(Greene &amp; Faulkner, 2005; Morokoff et al., 1997; Santos-Iglesias, Sierra, et al., 2013)","plainCitation":"(Greene &amp; Faulkner, 2005; Morokoff et al., 1997; Santos-Iglesias, Sierra, et al., 2013)","noteIndex":0},"citationItems":[{"id":"hI67UH91/XV8wYXoi","uris":["http://zotero.org/users/local/pLf8T0PY/items/CDD9WC48"],"uri":["http://zotero.org/users/local/pLf8T0PY/items/CDD9WC48"],"itemData":{"id":"hI67UH91/XV8wYXoi","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id":"hI67UH91/f5pO7wYd","uris":["http://zotero.org/users/local/pLf8T0PY/items/BX5IT7SG"],"uri":["http://zotero.org/users/local/pLf8T0PY/items/BX5IT7SG"],"itemData":{"id":"hI67UH91/f5pO7wYd","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id":"hI67UH91/tVnyQjmU","uris":["http://zotero.org/users/local/pLf8T0PY/items/7DIJM8W4"],"uri":["http://zotero.org/users/local/pLf8T0PY/items/7DIJM8W4"],"itemData":{"id":"hI67UH91/tVnyQjmU","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schema":"https://github.com/citation-style-language/schema/raw/master/csl-citation.json"} </w:instrText>
      </w:r>
      <w:r w:rsidRPr="008F559A">
        <w:fldChar w:fldCharType="separate"/>
      </w:r>
      <w:r w:rsidRPr="008F559A">
        <w:t>(Greene &amp; Faulkner, 2005; Morokoff et al., 1997; Santos-Iglesias et al., 2013)</w:t>
      </w:r>
      <w:r w:rsidRPr="008F559A">
        <w:fldChar w:fldCharType="end"/>
      </w:r>
      <w:r w:rsidRPr="008F559A">
        <w:t>. While this approach has led to a good foundation in understanding SA, a broader, more global understanding of the development of SA in both sexes that takes into account the associated factors and cultural context is needed. The aim of this paper is to present a literature review on sexual assertiveness (SA), on factors and life experiences that are associated with its development, and on its function in human sexuality.</w:t>
      </w:r>
    </w:p>
    <w:p w14:paraId="6A9A94EB" w14:textId="77777777" w:rsidR="004F1A76" w:rsidRDefault="002B5CD2">
      <w:pPr>
        <w:pStyle w:val="Ttulosinternos"/>
      </w:pPr>
      <w:r>
        <w:rPr>
          <w:rStyle w:val="Nmerodepgina"/>
        </w:rPr>
        <w:t>Method</w:t>
      </w:r>
    </w:p>
    <w:p w14:paraId="186C074D" w14:textId="77777777" w:rsidR="008F559A" w:rsidRPr="008F559A" w:rsidRDefault="008F559A" w:rsidP="008F559A">
      <w:pPr>
        <w:pStyle w:val="SubtituloInterno"/>
      </w:pPr>
      <w:r w:rsidRPr="008F559A">
        <w:t>Article Retrieval</w:t>
      </w:r>
    </w:p>
    <w:p w14:paraId="5D4BA36F" w14:textId="28DAD998" w:rsidR="004F1A76" w:rsidRDefault="008F559A" w:rsidP="008F559A">
      <w:pPr>
        <w:pStyle w:val="Prrafocomn"/>
        <w:rPr>
          <w:rStyle w:val="Nmerodepgina"/>
        </w:rPr>
      </w:pPr>
      <w:r w:rsidRPr="008F559A">
        <w:t xml:space="preserve">To find relevant sources pertaining to SA, a search for scientific articles was conducted using the search engines PubMed, Limo and Google Scholar. The following keywords were included: (Sexual) Assertiveness, Negotiation Strategies, Communication, Sexual Agency, and the Spanish term </w:t>
      </w:r>
      <w:r w:rsidRPr="008F559A">
        <w:rPr>
          <w:i/>
        </w:rPr>
        <w:t>Asertividad Sexual</w:t>
      </w:r>
      <w:r w:rsidRPr="008F559A">
        <w:t xml:space="preserve">. </w:t>
      </w:r>
      <w:r w:rsidRPr="008F559A">
        <w:rPr>
          <w:lang w:val="en-GB"/>
        </w:rPr>
        <w:t>These keywords also brought up other key words related to the topic, and facilitated the retrieval of relevant literature.</w:t>
      </w:r>
    </w:p>
    <w:p w14:paraId="39C9BE7A" w14:textId="47B3F368" w:rsidR="004F1A76" w:rsidRDefault="008F559A">
      <w:pPr>
        <w:pStyle w:val="SubtituloInterno"/>
      </w:pPr>
      <w:r w:rsidRPr="008F559A">
        <w:t>Inclusion criteria</w:t>
      </w:r>
    </w:p>
    <w:p w14:paraId="565681DF" w14:textId="7642B9BB" w:rsidR="004F1A76" w:rsidRDefault="008F559A" w:rsidP="008F559A">
      <w:pPr>
        <w:pStyle w:val="Prrafocomn"/>
      </w:pPr>
      <w:r w:rsidRPr="008F559A">
        <w:t>Scientific articles were included if they were: (1) published in an English or Spanish peer-reviewed journal; (2) based on an empirical study on sexual assertiveness or any of its associated factors; and (3) published in the last 15 years. Studies that were published more than 15 years ago were only included when they were frequently mentioned in the literature and were presented as important to the field, i.e. authors that made important contributions and articles containing information on useful instruments that are relevant to empirically studying SA (Appendix 1).</w:t>
      </w:r>
    </w:p>
    <w:p w14:paraId="4FC1328F" w14:textId="77777777" w:rsidR="004F1A76" w:rsidRDefault="002B5CD2">
      <w:pPr>
        <w:pStyle w:val="Ttulosinternos"/>
      </w:pPr>
      <w:r>
        <w:rPr>
          <w:rStyle w:val="Nmerodepgina"/>
        </w:rPr>
        <w:t>Results</w:t>
      </w:r>
    </w:p>
    <w:p w14:paraId="3279AF30" w14:textId="77777777" w:rsidR="008F559A" w:rsidRPr="008F559A" w:rsidRDefault="008F559A" w:rsidP="008F559A">
      <w:pPr>
        <w:pStyle w:val="SubtituloInterno"/>
      </w:pPr>
      <w:r w:rsidRPr="008F559A">
        <w:t>Characteristics of the studies</w:t>
      </w:r>
    </w:p>
    <w:p w14:paraId="0EE7B373" w14:textId="77777777" w:rsidR="00080C06" w:rsidRPr="00080C06" w:rsidRDefault="00080C06" w:rsidP="00080C06">
      <w:pPr>
        <w:pStyle w:val="Body"/>
        <w:spacing w:after="240" w:line="360" w:lineRule="auto"/>
        <w:ind w:firstLine="708"/>
        <w:jc w:val="both"/>
        <w:rPr>
          <w:lang w:val="en-US"/>
        </w:rPr>
      </w:pPr>
      <w:r w:rsidRPr="00080C06">
        <w:rPr>
          <w:lang w:val="en-US"/>
        </w:rPr>
        <w:t xml:space="preserve">In total, 46 scientific articles (see Table 1) met the inclusion criteria and a content analysis revealed that they covered several topics related to SA; including cultural context, sexual </w:t>
      </w:r>
      <w:r w:rsidRPr="00080C06">
        <w:rPr>
          <w:lang w:val="en-US"/>
        </w:rPr>
        <w:lastRenderedPageBreak/>
        <w:t xml:space="preserve">experiences and psychosexual factors. The majority of articles (n=33; 71.73%) had SA as their primary focus. The inclusion of articles that featured SA as a secondary or tertiary focus allowed for a more contextualized understanding of the dynamics related to SA. </w:t>
      </w:r>
    </w:p>
    <w:p w14:paraId="69DBEDDC" w14:textId="77777777" w:rsidR="00080C06" w:rsidRPr="00080C06" w:rsidRDefault="00080C06" w:rsidP="00080C06">
      <w:pPr>
        <w:pStyle w:val="Body"/>
        <w:spacing w:after="240" w:line="360" w:lineRule="auto"/>
        <w:ind w:firstLine="708"/>
        <w:jc w:val="both"/>
        <w:rPr>
          <w:lang w:val="en-US"/>
        </w:rPr>
      </w:pPr>
      <w:r w:rsidRPr="00080C06">
        <w:rPr>
          <w:lang w:val="en-US"/>
        </w:rPr>
        <w:t>Most studies were conducted in the United States of America (USA) (n=29; 63.04%), but others were from Europe (n=6; 13.04%), Canada (n=6; 13.04%), and South America (n=3; 6.52%), as well as cross-cultural studies conducted in China, Japan, Thailand and various African nations (n=2; 4.34%). It is important to mention that although most studies were conducted in the USA, samples often included migrants, mostly from Latin America.</w:t>
      </w:r>
    </w:p>
    <w:p w14:paraId="1230726C" w14:textId="4FCDEDF6" w:rsidR="004F1A76" w:rsidRPr="00E123A5" w:rsidRDefault="00080C06" w:rsidP="00080C06">
      <w:pPr>
        <w:pStyle w:val="Body"/>
        <w:spacing w:after="240" w:line="360" w:lineRule="auto"/>
        <w:ind w:firstLine="708"/>
        <w:jc w:val="both"/>
        <w:rPr>
          <w:lang w:val="en-US"/>
          <w:rPrChange w:id="34" w:author="Silvia Lucía López Alvarado" w:date="2020-09-10T19:46:00Z">
            <w:rPr/>
          </w:rPrChange>
        </w:rPr>
      </w:pPr>
      <w:r w:rsidRPr="00080C06">
        <w:rPr>
          <w:lang w:val="en-US"/>
        </w:rPr>
        <w:t xml:space="preserve">The majority of research (n=34, 73.91%) used a quantitative methodology including surveys, questionnaires and validated scales, and aimed to explore how SA was influenced by variables such as victimization experiences, gender roles, and psychosexual factors. Other authors focused on the development and validation of scales to evaluate different aspects of SA </w:t>
      </w:r>
      <w:r w:rsidRPr="00080C06">
        <w:rPr>
          <w:lang w:val="en-US"/>
        </w:rPr>
        <w:fldChar w:fldCharType="begin"/>
      </w:r>
      <w:r w:rsidRPr="00080C06">
        <w:rPr>
          <w:lang w:val="en-US"/>
        </w:rPr>
        <w:instrText xml:space="preserve"> ADDIN ZOTERO_ITEM CSL_CITATION {"citationID":"NJgcB6KC","properties":{"formattedCitation":"(Loshek &amp; Terrell, 2014; Morokoff et al., 1997)","plainCitation":"(Loshek &amp; Terrell, 2014; Morokoff et al., 1997)"},"citationItems":[{"id":22,"uris":["http://zotero.org/users/2406116/items/IAMPWN9X"],"uri":["http://zotero.org/users/2406116/items/IAMPWN9X"],"itemData":{"id":22,"type":"article-journal","title":"The Development of the Sexual Assertiveness Questionnaire (SAQ): A Comprehensive Measure of Sexual Assertiveness for Women","container-title":"The Journal of Sex Research","page":"1-11","volume":"0","issue":"0","source":"Taylor and Francis+NEJM","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DOI":"10.1080/00224499.2014.944970","ISSN":"0022-4499","note":"PMID: 25211014","shortTitle":"The Development of the Sexual Assertiveness Questionnaire (SAQ)","author":[{"family":"Loshek","given":"Eevett"},{"family":"Terrell","given":"Heather K."}],"issued":{"date-parts":[["2014",9,11]]}}},{"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Pr="00080C06">
        <w:rPr>
          <w:lang w:val="en-US"/>
        </w:rPr>
        <w:fldChar w:fldCharType="separate"/>
      </w:r>
      <w:r w:rsidRPr="00080C06">
        <w:rPr>
          <w:lang w:val="en-US"/>
        </w:rPr>
        <w:t>(Loshek &amp; Terrell, 2014; Morokoff et al., 1997)</w:t>
      </w:r>
      <w:r w:rsidRPr="00080C06">
        <w:rPr>
          <w:lang w:val="en-US"/>
        </w:rPr>
        <w:fldChar w:fldCharType="end"/>
      </w:r>
      <w:r w:rsidRPr="00080C06">
        <w:rPr>
          <w:lang w:val="en-US"/>
        </w:rPr>
        <w:t>. Finally, there were some intervention studies that aimed to evaluate the impact of training programs on levels of sexual assertiveness in certain populations</w:t>
      </w:r>
      <w:r w:rsidR="002B5CD2">
        <w:rPr>
          <w:lang w:val="en-US"/>
        </w:rPr>
        <w:t>.</w:t>
      </w:r>
    </w:p>
    <w:p w14:paraId="2A2EC86A" w14:textId="77777777" w:rsidR="00080C06" w:rsidRPr="00080C06" w:rsidRDefault="00080C06" w:rsidP="00080C06">
      <w:pPr>
        <w:pStyle w:val="SubtituloInterno"/>
      </w:pPr>
      <w:r w:rsidRPr="00080C06">
        <w:t>Findings</w:t>
      </w:r>
    </w:p>
    <w:p w14:paraId="11AE995A" w14:textId="77777777" w:rsidR="00080C06" w:rsidRDefault="00080C06" w:rsidP="00080C06">
      <w:pPr>
        <w:pStyle w:val="Prrafocomn"/>
      </w:pPr>
      <w:r w:rsidRPr="00080C06">
        <w:t>The results of this review revealed that SA is influenced by a combination of several aspects. The importance of and extent to which each aspect influences SA is presented around the description of several topics, i.e., demographic characteristics, cultural context, sexual experiences, and psychosexual factors.</w:t>
      </w:r>
    </w:p>
    <w:p w14:paraId="7A44EA4F" w14:textId="1B547238" w:rsidR="004F1A76" w:rsidRDefault="002B5CD2" w:rsidP="00080C06">
      <w:pPr>
        <w:pStyle w:val="Prrafocomn"/>
        <w:rPr>
          <w:rStyle w:val="Nmerodepgina"/>
        </w:rPr>
      </w:pPr>
      <w:r>
        <w:rPr>
          <w:rStyle w:val="Nmerodepgina"/>
        </w:rPr>
        <w:t xml:space="preserve">Regression analyses are presented in Table 3. A significant effect of IU on anxiety and on depressive symptoms was observed. The variance explained was larger for anxiety than for depressive symptoms. Thus, the more the IU over the pandemic, the higher the anxiety and the depression. A minor effect of age and gender was also found, although the </w:t>
      </w:r>
      <w:r>
        <w:rPr>
          <w:i/>
          <w:iCs/>
        </w:rPr>
        <w:t>β</w:t>
      </w:r>
      <w:r>
        <w:rPr>
          <w:rStyle w:val="Nmerodepgina"/>
        </w:rPr>
        <w:t xml:space="preserve"> coefficients were low and, for gender, close to zero. The effect size and the power of both models was very large, although it was larger for anxiety levels.</w:t>
      </w:r>
    </w:p>
    <w:p w14:paraId="0351917C" w14:textId="3A92D2E1" w:rsidR="00080C06" w:rsidRDefault="00080C06" w:rsidP="00080C06">
      <w:pPr>
        <w:pStyle w:val="SubtituloInterno"/>
      </w:pPr>
      <w:r w:rsidRPr="00877C09">
        <w:t>Demographic characteristics</w:t>
      </w:r>
    </w:p>
    <w:p w14:paraId="7456A758" w14:textId="77777777" w:rsidR="00080C06" w:rsidRPr="00080C06" w:rsidRDefault="00080C06" w:rsidP="00080C06">
      <w:pPr>
        <w:pStyle w:val="Prrafocomn"/>
        <w:rPr>
          <w:b/>
        </w:rPr>
      </w:pPr>
      <w:r w:rsidRPr="00080C06">
        <w:t>As presented below, demographic characteristics, such as age, education and gender, have been shown to be associated with the development of SA.</w:t>
      </w:r>
    </w:p>
    <w:p w14:paraId="3B5ED2EE" w14:textId="77777777" w:rsidR="00080C06" w:rsidRPr="00080C06" w:rsidRDefault="00080C06" w:rsidP="00080C06">
      <w:pPr>
        <w:pStyle w:val="Prrafocomn"/>
      </w:pPr>
    </w:p>
    <w:p w14:paraId="3FCEC6F5" w14:textId="77777777" w:rsidR="00080C06" w:rsidRPr="00E123A5" w:rsidRDefault="00080C06" w:rsidP="00080C06">
      <w:pPr>
        <w:pStyle w:val="SubtituloInterno1"/>
        <w:rPr>
          <w:lang w:val="en-US"/>
          <w:rPrChange w:id="35" w:author="Silvia Lucía López Alvarado" w:date="2020-09-10T19:46:00Z">
            <w:rPr/>
          </w:rPrChange>
        </w:rPr>
      </w:pPr>
      <w:r w:rsidRPr="00E123A5">
        <w:rPr>
          <w:lang w:val="en-US"/>
          <w:rPrChange w:id="36" w:author="Silvia Lucía López Alvarado" w:date="2020-09-10T19:46:00Z">
            <w:rPr/>
          </w:rPrChange>
        </w:rPr>
        <w:lastRenderedPageBreak/>
        <w:t>Age</w:t>
      </w:r>
    </w:p>
    <w:p w14:paraId="5301D70C" w14:textId="590C81A4" w:rsidR="00080C06" w:rsidRPr="00080C06" w:rsidRDefault="00080C06" w:rsidP="00080C06">
      <w:pPr>
        <w:pStyle w:val="Prrafocomn"/>
        <w:rPr>
          <w:i/>
        </w:rPr>
      </w:pPr>
      <w:r w:rsidRPr="00080C06">
        <w:t xml:space="preserve">Although SA can develop throughout one’s life, there are key periods in which this development is most likely to occur and thus, deserved research attention. During adolescence and emerging adulthood, romantic relationships and sexual activity are normative. This means that this is an important key period for both sexes to develop the necessary skills to attain a healthy sexual life  </w:t>
      </w:r>
      <w:r w:rsidRPr="00080C06">
        <w:fldChar w:fldCharType="begin"/>
      </w:r>
      <w:r w:rsidRPr="00080C06">
        <w:instrText xml:space="preserve"> ADDIN ZOTERO_ITEM CSL_CITATION {"citationID":"a1vdig5hkk4","properties":{"formattedCitation":"(Shulman &amp; Connolly, 2013)","plainCitation":"(Shulman &amp; Connolly, 2013)"},"citationItems":[{"id":125,"uris":["http://zotero.org/users/local/pLf8T0PY/items/H7746ZAB"],"uri":["http://zotero.org/users/local/pLf8T0PY/items/H7746ZAB"],"itemData":{"id":125,"type":"article-journal","title":"The Challenge of Romantic Relationships in Emerging Adulthood: Reconceptualization of the Field","container-title":"Emerging Adulthood","page":"27-39","volume":"1","issue":"1","source":"SAGE Journals","abstract":"Although theories of romantic stage development suggest that youth in the period of emerging adulthood are fully capable of commitment to an intimate romantic relationship, recent research suggests that the relationships of many young people are quite different. Marriage and other forms of deep commitment are delayed while many youth engage in short-term casual encounters or in noncommitted relationships. In this article, we suggest that these data pose a challenge to stage theories that can be reconciled by considering the developmental life tasks that emerging adults must simultaneously resolve. We propose a transitional emerging adult romantic stage, coordinating romance and life plans, in which young people strive to integrate their career paths and life plans with those of a romantic partner. Resolution of this stage provides the grounding for long-term commitment to a life partner. This proposal is discussed within the perspective of life cycle and evolutionary life history theories.","DOI":"10.1177/2167696812467330","ISSN":"2167-6968","shortTitle":"The Challenge of Romantic Relationships in Emerging Adulthood","journalAbbreviation":"Emerging Adulthood","language":"en","author":[{"family":"Shulman","given":"Shmuel"},{"family":"Connolly","given":"Jennifer"}],"issued":{"date-parts":[["2013",3,1]]}}}],"schema":"https://github.com/citation-style-language/schema/raw/master/csl-citation.json"} </w:instrText>
      </w:r>
      <w:r w:rsidRPr="00080C06">
        <w:fldChar w:fldCharType="separate"/>
      </w:r>
      <w:r w:rsidRPr="00080C06">
        <w:t>(Shulman &amp; Connolly, 2013</w:t>
      </w:r>
      <w:r w:rsidRPr="00080C06">
        <w:fldChar w:fldCharType="end"/>
      </w:r>
      <w:r w:rsidRPr="00080C06">
        <w:t>; Manlove, Franzetta, Ryan, &amp; Moore, 2006). Therefore, in these periods there is a need to understand the various types of relationships individuals have</w:t>
      </w:r>
      <w:sdt>
        <w:sdtPr>
          <w:id w:val="-866916590"/>
          <w:citation/>
        </w:sdtPr>
        <w:sdtEndPr/>
        <w:sdtContent>
          <w:r w:rsidRPr="00080C06">
            <w:fldChar w:fldCharType="begin"/>
          </w:r>
          <w:r w:rsidRPr="00080C06">
            <w:instrText xml:space="preserve"> CITATION Kan06 \l 12298 </w:instrText>
          </w:r>
          <w:r w:rsidRPr="00080C06">
            <w:fldChar w:fldCharType="separate"/>
          </w:r>
          <w:r w:rsidRPr="00080C06">
            <w:t xml:space="preserve"> (Kan &amp; Cares, 2006)</w:t>
          </w:r>
          <w:r w:rsidRPr="00080C06">
            <w:fldChar w:fldCharType="end"/>
          </w:r>
        </w:sdtContent>
      </w:sdt>
      <w:r w:rsidRPr="00080C06">
        <w:t xml:space="preserve">, but also how they transition from being single (individualistic processes) to becoming a couple (dyadic processes) </w:t>
      </w:r>
      <w:r w:rsidRPr="00080C06">
        <w:fldChar w:fldCharType="begin"/>
      </w:r>
      <w:r w:rsidRPr="00080C06">
        <w:instrText xml:space="preserve"> ADDIN ZOTERO_ITEM CSL_CITATION {"citationID":"a10ks94st23","properties":{"formattedCitation":"(Shulman &amp; Connolly, 2013)","plainCitation":"(Shulman &amp; Connolly, 2013)"},"citationItems":[{"id":125,"uris":["http://zotero.org/users/local/pLf8T0PY/items/H7746ZAB"],"uri":["http://zotero.org/users/local/pLf8T0PY/items/H7746ZAB"],"itemData":{"id":125,"type":"article-journal","title":"The Challenge of Romantic Relationships in Emerging Adulthood: Reconceptualization of the Field","container-title":"Emerging Adulthood","page":"27-39","volume":"1","issue":"1","source":"SAGE Journals","abstract":"Although theories of romantic stage development suggest that youth in the period of emerging adulthood are fully capable of commitment to an intimate romantic relationship, recent research suggests that the relationships of many young people are quite different. Marriage and other forms of deep commitment are delayed while many youth engage in short-term casual encounters or in noncommitted relationships. In this article, we suggest that these data pose a challenge to stage theories that can be reconciled by considering the developmental life tasks that emerging adults must simultaneously resolve. We propose a transitional emerging adult romantic stage, coordinating romance and life plans, in which young people strive to integrate their career paths and life plans with those of a romantic partner. Resolution of this stage provides the grounding for long-term commitment to a life partner. This proposal is discussed within the perspective of life cycle and evolutionary life history theories.","DOI":"10.1177/2167696812467330","ISSN":"2167-6968","shortTitle":"The Challenge of Romantic Relationships in Emerging Adulthood","journalAbbreviation":"Emerging Adulthood","language":"en","author":[{"family":"Shulman","given":"Shmuel"},{"family":"Connolly","given":"Jennifer"}],"issued":{"date-parts":[["2013",3,1]]}}}],"schema":"https://github.com/citation-style-language/schema/raw/master/csl-citation.json"} </w:instrText>
      </w:r>
      <w:r w:rsidRPr="00080C06">
        <w:fldChar w:fldCharType="separate"/>
      </w:r>
      <w:r w:rsidRPr="00080C06">
        <w:t>(Shulman &amp; Connolly, 2013)</w:t>
      </w:r>
      <w:r w:rsidRPr="00080C06">
        <w:fldChar w:fldCharType="end"/>
      </w:r>
      <w:r w:rsidRPr="00080C06">
        <w:t xml:space="preserve">. In this period, challenges to the development of SA are related to a lack of experience in negotiating sexual activity </w:t>
      </w:r>
      <w:r w:rsidRPr="00080C06">
        <w:fldChar w:fldCharType="begin"/>
      </w:r>
      <w:r w:rsidRPr="00080C06">
        <w:instrText xml:space="preserve"> ADDIN ZOTERO_ITEM CSL_CITATION {"citationID":"a2aemsv8set","properties":{"formattedCitation":"(Beres, 2010)","plainCitation":"(Beres, 2010)"},"citationItems":[{"id":9,"uris":["http://zotero.org/users/local/pLf8T0PY/items/KB4AS5WD"],"uri":["http://zotero.org/users/local/pLf8T0PY/items/KB4AS5WD"],"itemData":{"id":9,"type":"article-journal","title":"Sexual miscommunication? Untangling assumptions about sexual communication between casual sex partners","container-title":"Culture, health &amp; sexuality","page":"1–14","volume":"12","issue":"1","source":"Google Scholar","shortTitle":"Sexual miscommunication?","author":[{"family":"Beres","given":"Melanie"}],"issued":{"date-parts":[["2010"]]}}}],"schema":"https://github.com/citation-style-language/schema/raw/master/csl-citation.json"} </w:instrText>
      </w:r>
      <w:r w:rsidRPr="00080C06">
        <w:fldChar w:fldCharType="separate"/>
      </w:r>
      <w:r w:rsidRPr="00080C06">
        <w:t>(Beres, 2010)</w:t>
      </w:r>
      <w:r w:rsidRPr="00080C06">
        <w:fldChar w:fldCharType="end"/>
      </w:r>
      <w:r w:rsidRPr="00080C06">
        <w:t xml:space="preserve">, a low awareness of their sexual and reproductive rights </w:t>
      </w:r>
      <w:sdt>
        <w:sdtPr>
          <w:id w:val="-1982525229"/>
          <w:citation/>
        </w:sdtPr>
        <w:sdtEndPr/>
        <w:sdtContent>
          <w:r w:rsidRPr="00080C06">
            <w:fldChar w:fldCharType="begin"/>
          </w:r>
          <w:r w:rsidRPr="00080C06">
            <w:instrText xml:space="preserve"> CITATION Ric02 \l 12298 </w:instrText>
          </w:r>
          <w:r w:rsidRPr="00080C06">
            <w:fldChar w:fldCharType="separate"/>
          </w:r>
          <w:r w:rsidRPr="00080C06">
            <w:t>(Rickert, Sanghvi, &amp; Wietmann, 2002)</w:t>
          </w:r>
          <w:r w:rsidRPr="00080C06">
            <w:fldChar w:fldCharType="end"/>
          </w:r>
        </w:sdtContent>
      </w:sdt>
      <w:r w:rsidRPr="00080C06">
        <w:t xml:space="preserve">, and an increased vulnerability to act under pressure (e.g., comply in unwanted sexual activities to keep their partner) </w:t>
      </w:r>
      <w:r w:rsidRPr="00080C06">
        <w:fldChar w:fldCharType="begin"/>
      </w:r>
      <w:r w:rsidRPr="00080C06">
        <w:instrText xml:space="preserve"> ADDIN ZOTERO_ITEM CSL_CITATION {"citationID":"a4b7p4he6r","properties":{"formattedCitation":"(Bay-Cheng &amp; Eliseo-Arras, 2008)","plainCitation":"(Bay-Cheng &amp; Eliseo-Arras, 2008)"},"citationItems":[{"id":63,"uris":["http://zotero.org/users/local/pLf8T0PY/items/PFJXFKFE"],"uri":["http://zotero.org/users/local/pLf8T0PY/items/PFJXFKFE"],"itemData":{"id":63,"type":"article-journal","title":"The Making of Unwanted Sex: Gendered and Neoliberal Norms in College Women's Unwanted Sexual Experiences","container-title":"The Journal of Sex Research","page":"386-397","volume":"45","issue":"4","source":"Taylor and Francis+NEJM","abstract":"Building on extant research regarding the role of gendered norms in women's consent to unwanted sex with male partners as well as recent studies of how the sociopolitical discourse of neoliberalism shapes sexuality at the individual level, we conducted a thematic analysis of undergraduate women's (N = 22) descriptions of their experiences of unwanted sex. In accordance with previous research (Gavey, 2005; Martin, 1996; Phillips, 2000; Tolman, 2002), gendered norms (e.g., women's sexual passivity; subordination of women's sexual interests to those of men) played important roles (a) laying the foundation for unwanted sex, and (b) in-the-moment negotiations between partners. In an extension of the established literature regarding unwanted sex, we also noted the emergence of neoliberal norms (e.g., personal responsibility) in participants' discussions of unwanted sex after the fact. We use these results to argue that gender and neoliberal ideologies work in tandem to (re)produce women's consent to unwanted sex.","DOI":"10.1080/00224490802398381","ISSN":"0022-4499","note":"PMID: 18937130","shortTitle":"The Making of Unwanted Sex","author":[{"family":"Bay-Cheng","given":"Laina Y."},{"family":"Eliseo-Arras","given":"Rebecca K."}],"issued":{"date-parts":[["2008",11,3]]},"PMID":"18937130"}}],"schema":"https://github.com/citation-style-language/schema/raw/master/csl-citation.json"} </w:instrText>
      </w:r>
      <w:r w:rsidRPr="00080C06">
        <w:fldChar w:fldCharType="separate"/>
      </w:r>
      <w:r w:rsidRPr="00080C06">
        <w:t>(Bay-Cheng &amp; Eliseo-Arras, 2008)</w:t>
      </w:r>
      <w:r w:rsidRPr="00080C06">
        <w:fldChar w:fldCharType="end"/>
      </w:r>
      <w:r w:rsidRPr="00080C06">
        <w:t xml:space="preserve">. Additionally, in an effort to have a ‘successful’ relationship, individuals at this age often put their partner’s needs before their own, even if this may be detrimental to their own physical and mental health (Rickert et al., 2002). </w:t>
      </w:r>
    </w:p>
    <w:p w14:paraId="08A3B750" w14:textId="77777777" w:rsidR="00080C06" w:rsidRPr="00E123A5" w:rsidRDefault="00080C06" w:rsidP="00080C06">
      <w:pPr>
        <w:pStyle w:val="SubtituloInterno1"/>
        <w:rPr>
          <w:lang w:val="en-US"/>
          <w:rPrChange w:id="37" w:author="Silvia Lucía López Alvarado" w:date="2020-09-10T19:46:00Z">
            <w:rPr/>
          </w:rPrChange>
        </w:rPr>
      </w:pPr>
      <w:r w:rsidRPr="00E123A5">
        <w:rPr>
          <w:lang w:val="en-US"/>
          <w:rPrChange w:id="38" w:author="Silvia Lucía López Alvarado" w:date="2020-09-10T19:46:00Z">
            <w:rPr/>
          </w:rPrChange>
        </w:rPr>
        <w:t xml:space="preserve">Education </w:t>
      </w:r>
    </w:p>
    <w:p w14:paraId="4BC84B59" w14:textId="4FD664F1" w:rsidR="00080C06" w:rsidRPr="00080C06" w:rsidRDefault="00080C06" w:rsidP="00080C06">
      <w:pPr>
        <w:pStyle w:val="Prrafocomn"/>
        <w:rPr>
          <w:i/>
        </w:rPr>
      </w:pPr>
      <w:r w:rsidRPr="00080C06">
        <w:t xml:space="preserve">Level of education was considered in some studies as this element also typically increases with age. A study comparing graduate and undergraduate female students found an association between higher levels of education and greater SA </w:t>
      </w:r>
      <w:r w:rsidRPr="00080C06">
        <w:fldChar w:fldCharType="begin"/>
      </w:r>
      <w:r w:rsidRPr="00080C06">
        <w:instrText xml:space="preserve"> ADDIN ZOTERO_ITEM CSL_CITATION {"citationID":"a9480u8e7q","properties":{"formattedCitation":"(Rodriquez, Johnson, &amp; Combs, 2001)","plainCitation":"(Rodriquez, Johnson, &amp; Combs, 2001)"},"citationItems":[{"id":183,"uris":["http://zotero.org/users/local/pLf8T0PY/items/PMCIINHC"],"uri":["http://zotero.org/users/local/pLf8T0PY/items/PMCIINHC"],"itemData":{"id":183,"type":"article-journal","title":"Significant Variables Associated with Assertiveness Among Hispanic College Women","container-title":"Journal of Instructional Psychology; Milwaukee, Wis.","volume":"28","issue":"3","source":"ProQuest","URL":"https://search.proquest.com/docview/1416363519?pq-origsite=gscholar","ISSN":"0094-1956","language":"English","author":[{"family":"Rodriquez","given":"Geraldine"},{"family":"Johnson","given":"Steve W."},{"family":"Combs","given":"Don C."}],"issued":{"date-parts":[["2001"]]},"accessed":{"date-parts":[["2017",8,3]]}}}],"schema":"https://github.com/citation-style-language/schema/raw/master/csl-citation.json"} </w:instrText>
      </w:r>
      <w:r w:rsidRPr="00080C06">
        <w:fldChar w:fldCharType="separate"/>
      </w:r>
      <w:r w:rsidRPr="00080C06">
        <w:t>(Rodriquez, Johnson, &amp; Combs, 2001)</w:t>
      </w:r>
      <w:r w:rsidRPr="00080C06">
        <w:fldChar w:fldCharType="end"/>
      </w:r>
      <w:r w:rsidRPr="00080C06">
        <w:t xml:space="preserve">. In addition to the level of education, it is also important to take into account the exposure, or lack thereof, to sex education programs that stimulate the development of SA in individuals. </w:t>
      </w:r>
      <w:r w:rsidRPr="00080C06">
        <w:fldChar w:fldCharType="begin"/>
      </w:r>
      <w:r w:rsidRPr="00080C06">
        <w:instrText xml:space="preserve"> ADDIN ZOTERO_ITEM CSL_CITATION {"citationID":"a41d84qhka","properties":{"formattedCitation":"(Hirst, 2008)","plainCitation":"(Hirst, 2008)"},"citationItems":[{"id":194,"uris":["http://zotero.org/users/local/pLf8T0PY/items/6IVMA6KF"],"uri":["http://zotero.org/users/local/pLf8T0PY/items/6IVMA6KF"],"itemData":{"id":194,"type":"article-journal","title":"Developing sexual competence? Exploring strategies for the provision of effective sexualities and relationships education","container-title":"Sex Education","page":"399-413","volume":"8","issue":"4","source":"Taylor and Francis+NEJM","abstract":"School‐based sexualities and relationships education (SRE) offers one of the most promising means of improving young people's sexual health through developing ‘sexual competence’. In the absence of evidence on whether the term holds the same meanings for young people and adults (e.g. teachers, researchers, policy‐makers), the paper explores ‘adult’ notions of sexual competence as construed in research data and alluded to in UK Government guidance on SRE, then draws on empirical research with young people on factors that affect the contexts, motivations and outcomes of sexual encounters, and therefore have implications for sexual competence. These data from young people also challenge more traditional approaches to sexualities education in highlighting disjunctions between the content of school‐based input and their reported sexual experience. The paper concludes by considering the implications of these insights for developing a shared notion of what SRE is trying to achieve and suggestions for recognition in the content and approaches to SRE.","DOI":"10.1080/14681810802433929","ISSN":"1468-1811","shortTitle":"Developing sexual competence?","author":[{"family":"Hirst","given":"Julia"}],"issued":{"date-parts":[["2008",11,1]]}}}],"schema":"https://github.com/citation-style-language/schema/raw/master/csl-citation.json"} </w:instrText>
      </w:r>
      <w:r w:rsidRPr="00080C06">
        <w:fldChar w:fldCharType="separate"/>
      </w:r>
      <w:r w:rsidRPr="00080C06">
        <w:t>Hirst (2008</w:t>
      </w:r>
      <w:r w:rsidRPr="00080C06">
        <w:fldChar w:fldCharType="end"/>
      </w:r>
      <w:r w:rsidRPr="00080C06">
        <w:t xml:space="preserve">) highlighted the importance of sex education and training programs in improving factors that have an impact on the contexts, motivations and outcomes of sexual encounters and therefore have implications for SA. Importantly, there are dimensions of SA that are more easily fostered by training programs, such as a sense of empowerment and self-efficacy to resist pressure from a sexual partner to have sexual intercourse </w:t>
      </w:r>
      <w:r w:rsidRPr="00080C06">
        <w:fldChar w:fldCharType="begin"/>
      </w:r>
      <w:r w:rsidRPr="00080C06">
        <w:instrText xml:space="preserve"> ADDIN ZOTERO_ITEM CSL_CITATION {"citationID":"aub92q6jsb","properties":{"formattedCitation":"(Kelley, Orchowski, &amp; Gidycz, 2016)","plainCitation":"(Kelley, Orchowski, &amp; Gidycz, 2016)"},"citationItems":[{"id":186,"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schema":"https://github.com/citation-style-language/schema/raw/master/csl-citation.json"} </w:instrText>
      </w:r>
      <w:r w:rsidRPr="00080C06">
        <w:fldChar w:fldCharType="separate"/>
      </w:r>
      <w:r w:rsidRPr="00080C06">
        <w:t>(Kelley, Orchowski, &amp; Gidycz, 2016)</w:t>
      </w:r>
      <w:r w:rsidRPr="00080C06">
        <w:fldChar w:fldCharType="end"/>
      </w:r>
      <w:r w:rsidRPr="00080C06">
        <w:t>.</w:t>
      </w:r>
    </w:p>
    <w:p w14:paraId="5DFF7ED4" w14:textId="77777777" w:rsidR="00080C06" w:rsidRPr="004F5BC0" w:rsidRDefault="00080C06" w:rsidP="00080C06">
      <w:pPr>
        <w:pStyle w:val="SubtituloInterno1"/>
        <w:rPr>
          <w:lang w:val="en-US"/>
          <w:rPrChange w:id="39" w:author="Silvia Lucía López Alvarado" w:date="2020-09-14T13:25:00Z">
            <w:rPr/>
          </w:rPrChange>
        </w:rPr>
      </w:pPr>
      <w:r w:rsidRPr="004F5BC0">
        <w:rPr>
          <w:lang w:val="en-US"/>
          <w:rPrChange w:id="40" w:author="Silvia Lucía López Alvarado" w:date="2020-09-14T13:25:00Z">
            <w:rPr/>
          </w:rPrChange>
        </w:rPr>
        <w:t xml:space="preserve">Gender </w:t>
      </w:r>
    </w:p>
    <w:p w14:paraId="0DC6C593" w14:textId="5AA2E02A" w:rsidR="00080C06" w:rsidRPr="00080C06" w:rsidRDefault="00080C06" w:rsidP="00080C06">
      <w:pPr>
        <w:pStyle w:val="Prrafocomn"/>
        <w:rPr>
          <w:i/>
        </w:rPr>
      </w:pPr>
      <w:r w:rsidRPr="00080C06">
        <w:lastRenderedPageBreak/>
        <w:t xml:space="preserve">There are specific gender-based norms that influence sexual behavior in intimate relationships and these norms are discussed in some studies on SA. Men and women seem to assert their sexual thoughts in different ways </w:t>
      </w:r>
      <w:r w:rsidRPr="00080C06">
        <w:fldChar w:fldCharType="begin"/>
      </w:r>
      <w:r w:rsidRPr="00080C06">
        <w:instrText xml:space="preserve"> ADDIN ZOTERO_ITEM CSL_CITATION {"citationID":"a17ev2i0aji","properties":{"formattedCitation":"(Santos-Iglesias, Vallejo-Medina, et al., 2013)","plainCitation":"(Santos-Iglesias, Vallejo-Medina, et al., 2013)","noteIndex":0},"citationItems":[{"id":"BO1M67GT/SkFZFzM6","uris":["http://zotero.org/users/local/pLf8T0PY/items/SU3STHPA"],"uri":["http://zotero.org/users/local/pLf8T0PY/items/SU3STHPA"],"itemData":{"id":"BO1M67GT/SkFZFzM6","type":"article-journal","title":"Equivalence and Standard Scores of the Hurlbert Index of Sexual Assertiveness Across Spanish Men and Women","container-title":"Anales de Psicología / Annals of Psychology","page":"232-237","volume":"30","issue":"1","source":"revistas.um.es","abstract":"The purpose of the present study was to analyze the measurement invariance and differential item functioning of the Spanish version of the Hurlbert Index of Sexual Assertiveness across gender. The sample was composed of 1,600 women and 1,598 men from Spain, with ages ranging from 18 to 84 years old. The Hurlbert Index of Sexual Assertiveness showed partial strong invariance for men and women, as items 2, 9, and 13 had different intercept values between groups. The differential item functioning analysis showed that only item 2 (“I feel that I am shy when it comes to sex”) flagged moderate uniform differential item functioning. More specifically, women tended to respond “Always” to this item more frequently than did men. Results strongly suggested eliminating those three items (2, 9, and 13), resulting in a final version with 16 items clustered into two dimensions. Standard scores for both Initiation and No Shyness/Refusal reflected traditional sexual scripts for men and women.","DOI":"10.6018/analesps.30.1.143321","ISSN":"1695-2294","language":"en","author":[{"family":"Santos-Iglesias","given":"Pablo"},{"family":"Vallejo-Medina","given":"Pablo"},{"family":"Sierra","given":"Juan C."}],"issued":{"date-parts":[["2013",12,8]]}}}],"schema":"https://github.com/citation-style-language/schema/raw/master/csl-citation.json"} </w:instrText>
      </w:r>
      <w:r w:rsidRPr="00080C06">
        <w:fldChar w:fldCharType="separate"/>
      </w:r>
      <w:r w:rsidRPr="00080C06">
        <w:t>(Santos-Iglesias et al., 2013)</w:t>
      </w:r>
      <w:r w:rsidRPr="00080C06">
        <w:fldChar w:fldCharType="end"/>
      </w:r>
      <w:r w:rsidRPr="00080C06">
        <w:t xml:space="preserve">. Research has shown that men and women are expected to derive their specific roles from social scripts and that they act in accordance with these gendered standards </w:t>
      </w:r>
      <w:r w:rsidRPr="00080C06">
        <w:fldChar w:fldCharType="begin"/>
      </w:r>
      <w:r w:rsidRPr="00080C06">
        <w:instrText xml:space="preserve"> ADDIN ZOTERO_ITEM CSL_CITATION {"citationID":"a3fq6m5ni9","properties":{"formattedCitation":"(Fetterolf &amp; Sanchez, 2015)","plainCitation":"(Fetterolf &amp; Sanchez, 2015)","noteIndex":0},"citationItems":[{"id":"hI67UH91/lbrsi9X5","uris":["http://zotero.org/users/local/pLf8T0PY/items/5WCSTJ39"],"uri":["http://zotero.org/users/local/pLf8T0PY/items/5WCSTJ39"],"itemData":{"id":57,"type":"article-journal","title":"The costs and benefits of perceived sexual agency for men and women","container-title":"Archives of sexual Behavior","page":"961–970","volume":"44","issue":"4","source":"Google Scholar","author":[{"family":"Fetterolf","given":"Janell C."},{"family":"Sanchez","given":"Diana T."}],"issued":{"date-parts":[["2015"]]}}}],"schema":"https://github.com/citation-style-language/schema/raw/master/csl-citation.json"} </w:instrText>
      </w:r>
      <w:r w:rsidRPr="00080C06">
        <w:fldChar w:fldCharType="separate"/>
      </w:r>
      <w:r w:rsidRPr="00080C06">
        <w:t>(Fetterolf &amp; Sanchez, 2015)</w:t>
      </w:r>
      <w:r w:rsidRPr="00080C06">
        <w:fldChar w:fldCharType="end"/>
      </w:r>
      <w:r w:rsidRPr="00080C06">
        <w:t xml:space="preserve">. Social scripts for men often include seeking pleasure and fun, and so they should regularly initiate sexual intercourse </w:t>
      </w:r>
      <w:r w:rsidRPr="00080C06">
        <w:fldChar w:fldCharType="begin"/>
      </w:r>
      <w:r w:rsidRPr="00080C06">
        <w:instrText xml:space="preserve"> ADDIN ZOTERO_ITEM CSL_CITATION {"citationID":"LN7e1fgS","properties":{"formattedCitation":"(Manago, Ward, &amp; Aldana, 2015a; Vannier &amp; O\\uc0\\u8217{}Sullivan, 2011)","plainCitation":"(Manago, Ward, &amp; Aldana, 2015a; Vannier &amp; O’Sullivan, 2011)","dontUpdate":true,"noteIndex":0},"citationItems":[{"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id":"m4jttSpY/1x3fjtNc","uris":["http://zotero.org/users/local/pLf8T0PY/items/KTAXA4JC"],"uri":["http://zotero.org/users/local/pLf8T0PY/items/KTAXA4JC"],"itemData":{"id":137,"type":"article-journal","title":"Communicating Interest in Sex: Verbal and Nonverbal Initiation of Sexual Activity in Young Adults’ Romantic Dating Relationships","container-title":"Archives of Sexual Behavior","page":"961-969","volume":"40","issue":"5","source":"link.springer.com","abstract":"Relatively little is known about the day-to-day initiation of sexual activity between young adults in committed relationships, notably the ways in which young people communicate interest in sexual activity. Sexual script theory (Simon and Gagnon, Society 22:53–60, 1984) posits that men are traditionally the initiators and women the restrictors of sexual activity early in relationships. However, research suggests that these patterns may be different for individuals in committed relationships. The current study used a diary method to examine verbal/nonverbal and indirect/direct initiation strategies, responses to initiations, and patterns between initiations and responses. Participants included 31 men and 32 women between the ages of 18 and 24 years who were involved in committed heterosexual relationships. Men initiated more frequently than did women and most initiations were nonverbal initiation (91%) rather than verbal (65%). Responses to initiations tended to match the initiators’ choice of strategies, suggesting that synchrony plays an important role in initiation patterns. The findings have implications for understanding sexual communication as well as relationship and sexual satisfaction among young adults.","DOI":"10.1007/s10508-010-9663-7","ISSN":"0004-0002, 1573-2800","shortTitle":"Communicating Interest in Sex","journalAbbreviation":"Arch Sex Behav","language":"en","author":[{"family":"Vannier","given":"Sarah A."},{"family":"O’Sullivan","given":"Lucia F."}],"issued":{"date-parts":[["2011",10,1]]}}}],"schema":"https://github.com/citation-style-language/schema/raw/master/csl-citation.json"} </w:instrText>
      </w:r>
      <w:r w:rsidRPr="00080C06">
        <w:fldChar w:fldCharType="separate"/>
      </w:r>
      <w:r w:rsidRPr="00080C06">
        <w:t>(Manago, Ward, &amp; Aldana, 2015; Vannier &amp; O’Sullivan, 2011)</w:t>
      </w:r>
      <w:r w:rsidRPr="00080C06">
        <w:fldChar w:fldCharType="end"/>
      </w:r>
      <w:r w:rsidRPr="00080C06">
        <w:t xml:space="preserve">, whereas scripts for women regarding sex refer to love and affection, and, as ‘gatekeepers of sex’, women need to develop skills to refuse and prevent sexual intercourse </w:t>
      </w:r>
      <w:r w:rsidRPr="00080C06">
        <w:fldChar w:fldCharType="begin"/>
      </w:r>
      <w:r w:rsidRPr="00080C06">
        <w:instrText xml:space="preserve"> ADDIN ZOTERO_ITEM CSL_CITATION {"citationID":"AHCcAS9C","properties":{"formattedCitation":"(Bourdeau, Thomas, &amp; Long, 2008; Manago, Ward, &amp; Aldana, 2015; Santos-Iglesias, Vallejo-Medina, et al., 2013)","plainCitation":"(Bourdeau, Thomas, &amp; Long, 2008; Manago, Ward, &amp; Aldana, 2015; Santos-Iglesias, Vallejo-Medina, et al., 2013)","dontUpdate":true,"noteIndex":0},"citationItems":[{"id":"m4jttSpY/tZbNfa2l","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id":"m4jttSpY/00hQJY9D","uris":["http://zotero.org/users/local/pLf8T0PY/items/SU3STHPA"],"uri":["http://zotero.org/users/local/pLf8T0PY/items/SU3STHPA"],"itemData":{"id":158,"type":"article-journal","title":"Equivalence and Standard Scores of the Hurlbert Index of Sexual Assertiveness Across Spanish Men and Women","container-title":"Anales de Psicología / Annals of Psychology","page":"232-237","volume":"30","issue":"1","source":"revistas.um.es","abstract":"The purpose of the present study was to analyze the measurement invariance and differential item functioning of the Spanish version of the Hurlbert Index of Sexual Assertiveness across gender. The sample was composed of 1,600 women and 1,598 men from Spain, with ages ranging from 18 to 84 years old. The Hurlbert Index of Sexual Assertiveness showed partial strong invariance for men and women, as items 2, 9, and 13 had different intercept values between groups. The differential item functioning analysis showed that only item 2 (“I feel that I am shy when it comes to sex”) flagged moderate uniform differential item functioning. More specifically, women tended to respond “Always” to this item more frequently than did men. Results strongly suggested eliminating those three items (2, 9, and 13), resulting in a final version with 16 items clustered into two dimensions. Standard scores for both Initiation and No Shyness/Refusal reflected traditional sexual scripts for men and women.","DOI":"10.6018/analesps.30.1.143321","ISSN":"1695-2294","language":"en","author":[{"family":"Santos-Iglesias","given":"Pablo"},{"family":"Vallejo-Medina","given":"Pablo"},{"family":"Sierra","given":"Juan C."}],"issued":{"date-parts":[["2013",12,8]]}}}],"schema":"https://github.com/citation-style-language/schema/raw/master/csl-citation.json"} </w:instrText>
      </w:r>
      <w:r w:rsidRPr="00080C06">
        <w:fldChar w:fldCharType="separate"/>
      </w:r>
      <w:r w:rsidRPr="00080C06">
        <w:t>(Bourdeau, Thomas, &amp; Long, 2008; Manago, Ward &amp; Aldana, 2015; Santos-Iglesias et al., 2013)</w:t>
      </w:r>
      <w:r w:rsidRPr="00080C06">
        <w:fldChar w:fldCharType="end"/>
      </w:r>
      <w:r w:rsidRPr="00080C06">
        <w:t xml:space="preserve">. Given the importance of gender scripts in SA, it is necessary to consider the current differences, but also how they can be changed and adapted in the modern era. An important new challenge is to study how social media and an online ‘messages’ affect the development of SA in women and men </w:t>
      </w:r>
      <w:r w:rsidRPr="00080C06">
        <w:fldChar w:fldCharType="begin"/>
      </w:r>
      <w:r w:rsidRPr="00080C06">
        <w:instrText xml:space="preserve"> ADDIN ZOTERO_ITEM CSL_CITATION {"citationID":"a2kd0gf9krg","properties":{"formattedCitation":"(Manago, Ward, Lemm, Reed, &amp; Seabrook, 2015)","plainCitation":"(Manago, Ward, Lemm, Reed, &amp; Seabrook, 2015)","noteIndex":0},"citationItems":[{"id":"m4jttSpY/08hrZSf1","uris":["http://zotero.org/users/local/pLf8T0PY/items/48TPPPER"],"uri":["http://zotero.org/users/local/pLf8T0PY/items/48TPPPER"],"itemData":{"id":165,"type":"article-journal","title":"Facebook Involvement, Objectified Body Consciousness, Body Shame, and Sexual Assertiveness in College Women and Men","container-title":"Sex Roles","page":"1-14","volume":"72","issue":"1-2","source":"link.springer.com","abstract":"Given the heightened attention to visual impression management on social media websites, previous research has demonstrated an association between Facebook use and objectified body consciousness among adolescent girls and young women in various Western countries, including the U.S. (e.g., Meier and Gray 2013). The current study aimed to test whether both young women and men using social networking sites are vulnerable to objectified body consciousness, and to extend this line of research to sexual health outcomes. We tested a path model of Facebook involvement, objectified body consciousness, body shame, and sexual assertiveness and examined whether the negative health consequences of objectified body consciousness were greater in magnitude for women than men. Participants in this study were U.S. college students in the Midwest, 467 women and 348 men, who on average reported using social networking sites for 6 years. They completed survey measures assessing their involvement in Facebook, body surveillance, appearance self-worth, and enjoyment of sexualization. They also reported on feelings of body shame and sexual assertiveness. For both women and men, Facebook involvement predicted objectified body consciousness, which in turn predicted greater body shame and decreased sexual assertiveness. The link between objectified body consciousness and body shame was greater in magnitude for women, but no gender difference was found in the association between body shame and sexual assertiveness. We suggest that social media foster a heightened experience of the self from an observer’s point of view, which has consequences for body image and sexual agency among women as well as men.","DOI":"10.1007/s11199-014-0441-1","ISSN":"0360-0025, 1573-2762","journalAbbreviation":"Sex Roles","language":"en","author":[{"family":"Manago","given":"Adriana M."},{"family":"Ward","given":"L. Monique"},{"family":"Lemm","given":"Kristi M."},{"family":"Reed","given":"Lauren"},{"family":"Seabrook","given":"Rita"}],"issued":{"date-parts":[["2015",1,1]]}}}],"schema":"https://github.com/citation-style-language/schema/raw/master/csl-citation.json"} </w:instrText>
      </w:r>
      <w:r w:rsidRPr="00080C06">
        <w:fldChar w:fldCharType="separate"/>
      </w:r>
      <w:r w:rsidRPr="00080C06">
        <w:t>(Manago, Ward, Lemm, Reed, &amp; Seabrook, 2015)</w:t>
      </w:r>
      <w:r w:rsidRPr="00080C06">
        <w:fldChar w:fldCharType="end"/>
      </w:r>
      <w:r w:rsidRPr="00080C06">
        <w:t xml:space="preserve">. </w:t>
      </w:r>
    </w:p>
    <w:p w14:paraId="1D9641D7" w14:textId="77777777" w:rsidR="00080C06" w:rsidRPr="00080C06" w:rsidRDefault="00080C06" w:rsidP="00080C06">
      <w:pPr>
        <w:pStyle w:val="SubtituloInterno"/>
      </w:pPr>
      <w:r w:rsidRPr="00080C06">
        <w:t>Cultural context</w:t>
      </w:r>
    </w:p>
    <w:p w14:paraId="286899BE" w14:textId="77777777" w:rsidR="00080C06" w:rsidRPr="00080C06" w:rsidRDefault="00080C06" w:rsidP="00080C06">
      <w:pPr>
        <w:pStyle w:val="Prrafocomn"/>
      </w:pPr>
      <w:r w:rsidRPr="00080C06">
        <w:t xml:space="preserve">The premise that cultural context shapes sexual behavior informs the idea that the development of SA in men and women is, in part, the result of gender dynamics in a society. It is important to take into account that cultural context varies widely and that many groups have their own perceptions of what SA means and how it is tied to different codes and values </w:t>
      </w:r>
      <w:r w:rsidRPr="00080C06">
        <w:fldChar w:fldCharType="begin"/>
      </w:r>
      <w:r w:rsidRPr="00080C06">
        <w:instrText xml:space="preserve"> ADDIN ZOTERO_ITEM CSL_CITATION {"citationID":"a12u9q5hme1","properties":{"formattedCitation":"(Yoshioka, 2000)","plainCitation":"(Yoshioka, 2000)"},"citationItems":[{"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Pr="00080C06">
        <w:fldChar w:fldCharType="separate"/>
      </w:r>
      <w:r w:rsidRPr="00080C06">
        <w:t>(Yoshioka, 2000</w:t>
      </w:r>
      <w:r w:rsidRPr="00080C06">
        <w:fldChar w:fldCharType="end"/>
      </w:r>
      <w:r w:rsidRPr="00080C06">
        <w:t xml:space="preserve">; Rickert et al., 2002). Cross-cultural studies that have evaluated the levels of SA between cultures have concluded that women and men living in Western, i.e., European and North American, cultures – also known as individualistic societies – show higher levels of SA compared to those living in Eastern, i.e., Asian, and Latin American cultures – also known as collectivistic – societies </w:t>
      </w:r>
      <w:r w:rsidRPr="00080C06">
        <w:fldChar w:fldCharType="begin"/>
      </w:r>
      <w:r w:rsidRPr="00080C06">
        <w:instrText xml:space="preserve"> ADDIN ZOTERO_ITEM CSL_CITATION {"citationID":"DYbuoT73","properties":{"formattedCitation":"(Rodriquez et al., 2001; Yoshioka, 2000)","plainCitation":"(Rodriquez et al., 2001; Yoshioka, 2000)"},"citationItems":[{"id":183,"uris":["http://zotero.org/users/local/pLf8T0PY/items/PMCIINHC"],"uri":["http://zotero.org/users/local/pLf8T0PY/items/PMCIINHC"],"itemData":{"id":183,"type":"article-journal","title":"Significant Variables Associated with Assertiveness Among Hispanic College Women","container-title":"Journal of Instructional Psychology; Milwaukee, Wis.","volume":"28","issue":"3","source":"ProQuest","URL":"https://search.proquest.com/docview/1416363519?pq-origsite=gscholar","ISSN":"0094-1956","language":"English","author":[{"family":"Rodriquez","given":"Geraldine"},{"family":"Johnson","given":"Steve W."},{"family":"Combs","given":"Don C."}],"issued":{"date-parts":[["2001"]]},"accessed":{"date-parts":[["2017",8,3]]}}},{"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Pr="00080C06">
        <w:fldChar w:fldCharType="separate"/>
      </w:r>
      <w:r w:rsidRPr="00080C06">
        <w:t>(Rodriquez et al., 2001; Yoshioka, 2000)</w:t>
      </w:r>
      <w:r w:rsidRPr="00080C06">
        <w:fldChar w:fldCharType="end"/>
      </w:r>
      <w:r w:rsidRPr="00080C06">
        <w:t xml:space="preserve">. </w:t>
      </w:r>
    </w:p>
    <w:p w14:paraId="4FDED02F" w14:textId="77777777" w:rsidR="00080C06" w:rsidRPr="00080C06" w:rsidRDefault="00080C06" w:rsidP="00080C06">
      <w:pPr>
        <w:pStyle w:val="Prrafocomn"/>
      </w:pPr>
      <w:r w:rsidRPr="00080C06">
        <w:t xml:space="preserve">In a broad conceptual sense, cultural context operates by giving ´standards of normality´ which in turn result in dominant specific gender ideologies </w:t>
      </w:r>
      <w:r w:rsidRPr="00080C06">
        <w:fldChar w:fldCharType="begin"/>
      </w:r>
      <w:r w:rsidRPr="00080C06">
        <w:instrText xml:space="preserve"> ADDIN ZOTERO_ITEM CSL_CITATION {"citationID":"kGbwDOio","properties":{"formattedCitation":"{\\rtf (Fetterolf &amp; Sanchez, 2015; Manago, Ward, &amp; Aldana, 2015; Tolman, Davis, &amp; Bowman, 2016; Vannier &amp; O\\uc0\\u8217{}Sullivan, 2011)}","plainCitation":"(Fetterolf &amp; Sanchez, 2015; Manago, Ward, &amp; Aldana, 2015; Tolman, Davis, &amp; Bowman, 2016; Vannier &amp; O’Sullivan, 2011)","dontUpdate":true,"noteIndex":0},"citationItems":[{"id":"m4jttSpY/881zap8C","uris":["http://zotero.org/users/local/pLf8T0PY/items/5WCSTJ39"],"uri":["http://zotero.org/users/local/pLf8T0PY/items/5WCSTJ39"],"itemData":{"id":57,"type":"article-journal","title":"The costs and benefits of perceived sexual agency for men and women","container-title":"Archives of sexual Behavior","page":"961–970","volume":"44","issue":"4","source":"Google Scholar","author":[{"family":"Fetterolf","given":"Janell C."},{"family":"Sanchez","given":"Diana T."}],"issued":{"date-parts":[["2015"]]}}},{"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id":"m4jttSpY/6blKpTRd","uris":["http://zotero.org/users/local/pLf8T0PY/items/SIX6P5KN"],"uri":["http://zotero.org/users/local/pLf8T0PY/items/SIX6P5KN"],"itemData":{"id":127,"type":"article-journal","title":"“That’s Just How It Is”: A Gendered Analysis of Masculinity and Femininity Ideologies in Adolescent Girls’ and Boys’ Heterosexual Relationships","container-title":"Journal of Adolescent Research","page":"3-31","volume":"31","issue":"1","source":"SAGE Journals","abstract":"In this mixed-methods study, we adopted a feminist theoretical lens in conceptualizing gender as hierarchical and complementary ideologies—femininity and masculinity—that are fundamental constituents of institutionalized heterosexuality as a way to understand the persistence of gender inequity in adolescents’ heterosexual relationships. In Study 1, we conducted separate analyses for girls and boys to evaluate whether masculinity ideology for boys and femininity ideology for girls account for boys’ endorsement of male coercion and for girls’ endorsement of feminine conventions in heterosexual relationships with a sample of 250 tenth-grade students (n = 144 girls). Masculinity ideology proved to be as strong or stronger than femininity ideology in predicting these respective outcomes. In Study 2, we sought to understand this pattern through a thematically informed narrative analysis of interviews with 53 of the Study 1 participants (n = 35 girls) on their beliefs about and experiences with sexual expression and heterosexual relationships. Girls described the dual task of managing boys’ masculinity as well as their own femininity. Boys, by contrast, described girls’ femininity in instrumental terms for the management of their own masculinity. Integration of these results provides greater insight into how institutionalized heterosexuality is reproduced through the functioning of these hierarchical complementary gender ideologies.","DOI":"10.1177/0743558415587325","ISSN":"0743-5584","shortTitle":"“That’s Just How It Is”","journalAbbreviation":"Journal of Adolescent Research","language":"en","author":[{"family":"Tolman","given":"Deborah L."},{"family":"Davis","given":"Brian R."},{"family":"Bowman","given":"Christin P."}],"issued":{"date-parts":[["2016",1,1]]}}},{"id":"m4jttSpY/1x3fjtNc","uris":["http://zotero.org/users/local/pLf8T0PY/items/KTAXA4JC"],"uri":["http://zotero.org/users/local/pLf8T0PY/items/KTAXA4JC"],"itemData":{"id":137,"type":"article-journal","title":"Communicating Interest in Sex: Verbal and Nonverbal Initiation of Sexual Activity in Young Adults’ Romantic Dating Relationships","container-title":"Archives of Sexual Behavior","page":"961-969","volume":"40","issue":"5","source":"link.springer.com","abstract":"Relatively little is known about the day-to-day initiation of sexual activity between young adults in committed relationships, notably the ways in which young people communicate interest in sexual activity. Sexual script theory (Simon and Gagnon, Society 22:53–60, 1984) posits that men are traditionally the initiators and women the restrictors of sexual activity early in relationships. However, research suggests that these patterns may be different for individuals in committed relationships. The current study used a diary method to examine verbal/nonverbal and indirect/direct initiation strategies, responses to initiations, and patterns between initiations and responses. Participants included 31 men and 32 women between the ages of 18 and 24 years who were involved in committed heterosexual relationships. Men initiated more frequently than did women and most initiations were nonverbal initiation (91%) rather than verbal (65%). Responses to initiations tended to match the initiators’ choice of strategies, suggesting that synchrony plays an important role in initiation patterns. The findings have implications for understanding sexual communication as well as relationship and sexual satisfaction among young adults.","DOI":"10.1007/s10508-010-9663-7","ISSN":"0004-0002, 1573-2800","shortTitle":"Communicating Interest in Sex","journalAbbreviation":"Arch Sex Behav","language":"en","author":[{"family":"Vannier","given":"Sarah A."},{"family":"O’Sullivan","given":"Lucia F."}],"issued":{"date-parts":[["2011",10,1]]}}}],"schema":"https://github.com/citation-style-language/schema/raw/master/csl-citation.json"} </w:instrText>
      </w:r>
      <w:r w:rsidRPr="00080C06">
        <w:fldChar w:fldCharType="separate"/>
      </w:r>
      <w:r w:rsidRPr="00080C06">
        <w:t>(Fetterolf &amp; Sanchez, 2015; Manago, Ward &amp; Aldana, 2015; Tolman, Davis, &amp; Bowman, 2016; Vannier &amp; O’Sullivan, 2011)</w:t>
      </w:r>
      <w:r w:rsidRPr="00080C06">
        <w:fldChar w:fldCharType="end"/>
      </w:r>
      <w:r w:rsidRPr="00080C06">
        <w:t xml:space="preserve">. Thus, to explain gender ideologies, the literature highlights the role of sexual scripts that are present in all cultures and are a result of established cultural and moral values. In the specific case of Latin American cultures, the literature also addresses the predominance of rigid gender stereotypes also known as machismo, marianismo and familismo </w:t>
      </w:r>
      <w:r w:rsidRPr="00080C06">
        <w:rPr>
          <w:i/>
        </w:rPr>
        <w:fldChar w:fldCharType="begin"/>
      </w:r>
      <w:r w:rsidRPr="00080C06">
        <w:rPr>
          <w:i/>
        </w:rPr>
        <w:instrText xml:space="preserve"> ADDIN ZOTERO_ITEM CSL_CITATION {"citationID":"AphofQ7a","properties":{"formattedCitation":"{\\rtf (Goicolea, Torres, Edin, &amp; \\uc0\\u214{}hman, 2012; Manago, Ward, &amp; Aldana, 2015)}","plainCitation":"(Goicolea, Torres, Edin, &amp; Öhman, 2012; Manago, Ward, &amp; Aldana, 2015)","dontUpdate":true,"noteIndex":0},"citationItems":[{"id":"m4jttSpY/oDpiNvs2","uris":["http://zotero.org/users/local/pLf8T0PY/items/TSMNAUCW"],"uri":["http://zotero.org/users/local/pLf8T0PY/items/TSMNAUCW"],"itemData":{"id":74,"type":"article-journal","title":"When Sex is Hardly About Mutual Pleasure: Dominant and Resistant Discourses on Sexuality and its Consequences for Young People's Sexual Health","container-title":"International Journal of Sexual Health","page":"303-317","volume":"24","issue":"4","source":"Taylor and Francis+NEJM","abstract":"This study explores gendered discourses about sexuality in Ecuador, the consequences of these discourses for young people's sexual health, and the possibility of the emergence of resistance and challenge. We analyzed and compared individual interviews and focus-group discussions with: young women, youth service providers, ordinary young men, and activist young men. Five interpretative repertoires emerged: (1) becoming sexually respectable women, (2) policing young women's sexuality, (3) men threatening and protecting women, (4) sexual relations (abusing, fooling, or seducing?), and (5) emerging resistance. The repertoires constructed a hierarchy of sexualities in which heterosexual monogamous lifelong coupledom was normative and women's pleasure was absent, but resistance was emerging.","DOI":"10.1080/19317611.2012.715121","ISSN":"1931-7611","shortTitle":"When Sex is Hardly About Mutual Pleasure","author":[{"family":"Goicolea","given":"Isabel"},{"family":"Torres","given":"Mariano Salazar"},{"family":"Edin","given":"Kerstin"},{"family":"Öhman","given":"Ann"}],"issued":{"date-parts":[["2012",10,1]]}}},{"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Pr="00080C06">
        <w:rPr>
          <w:i/>
        </w:rPr>
        <w:fldChar w:fldCharType="separate"/>
      </w:r>
      <w:r w:rsidRPr="00080C06">
        <w:t>(Goicolea, Torres, Edin, &amp; Öhman, 2012; Manago, Ward &amp; Aldana, 2015)</w:t>
      </w:r>
      <w:r w:rsidRPr="00080C06">
        <w:fldChar w:fldCharType="end"/>
      </w:r>
      <w:r w:rsidRPr="00080C06">
        <w:t xml:space="preserve">. </w:t>
      </w:r>
    </w:p>
    <w:p w14:paraId="31E583D3" w14:textId="77777777" w:rsidR="00080C06" w:rsidRPr="00080C06" w:rsidRDefault="00080C06" w:rsidP="00080C06">
      <w:pPr>
        <w:pStyle w:val="Prrafocomn"/>
      </w:pPr>
    </w:p>
    <w:p w14:paraId="4CFF0CF1" w14:textId="77777777" w:rsidR="00080C06" w:rsidRPr="00E123A5" w:rsidRDefault="00080C06" w:rsidP="00080C06">
      <w:pPr>
        <w:pStyle w:val="SubtituloInterno1"/>
        <w:rPr>
          <w:lang w:val="en-US"/>
          <w:rPrChange w:id="41" w:author="Silvia Lucía López Alvarado" w:date="2020-09-10T19:46:00Z">
            <w:rPr/>
          </w:rPrChange>
        </w:rPr>
      </w:pPr>
      <w:r w:rsidRPr="00E123A5">
        <w:rPr>
          <w:lang w:val="en-US"/>
          <w:rPrChange w:id="42" w:author="Silvia Lucía López Alvarado" w:date="2020-09-10T19:46:00Z">
            <w:rPr/>
          </w:rPrChange>
        </w:rPr>
        <w:t xml:space="preserve">Sexual scripts </w:t>
      </w:r>
    </w:p>
    <w:p w14:paraId="6FA06AD7" w14:textId="77777777" w:rsidR="00080C06" w:rsidRPr="00080C06" w:rsidRDefault="00080C06" w:rsidP="00080C06">
      <w:pPr>
        <w:pStyle w:val="Prrafocomn"/>
        <w:rPr>
          <w:i/>
        </w:rPr>
      </w:pPr>
      <w:r w:rsidRPr="00080C06">
        <w:t xml:space="preserve">Sexual behavior is the result of cognitive models – also known as sexual scripts – that organize the understanding of certain situations and drive individuals’ behavior </w:t>
      </w:r>
      <w:r w:rsidRPr="00080C06">
        <w:fldChar w:fldCharType="begin"/>
      </w:r>
      <w:r w:rsidRPr="00080C06">
        <w:instrText xml:space="preserve"> ADDIN ZOTERO_ITEM CSL_CITATION {"citationID":"a2ie3vk3d","properties":{"formattedCitation":"(Simon &amp; Gagnon, 2003)","plainCitation":"(Simon &amp; Gagnon, 2003)"},"citationItems":[{"id":200,"uris":["http://zotero.org/users/local/pLf8T0PY/items/7UXF45J4"],"uri":["http://zotero.org/users/local/pLf8T0PY/items/7UXF45J4"],"itemData":{"id":200,"type":"article-journal","title":"Sexual Scripts: Origins, Influences and Changes","container-title":"Qualitative Sociology","page":"491-497","volume":"26","issue":"4","source":"link.springer.com","abstract":"The rejection of explanations of sexuality rooted in biological naturalism and sociological functionalism was the first step in formulating the scripting perspective on sexual conduct. The complex relation between intrapsychic experience, interpersonal relationships and the intersubjective cultural surround was the focus of what was first conceived as a social learning approach to sexuality. This was later transformed into a social constructionist framework as the intellectual context of the social studies of sexuality changed under the influence of feminism, gay and lesbian studies, self-psychology, and new developments in social and sexual theory in England and on the Continent. The scripting perspective has remained remarkably robust and stable as an explanatory framework for sexual conduct which is responsive to a globally changing historical and cultural environment.","DOI":"10.1023/B:QUAS.0000005053.99846.e5","ISSN":"0162-0436, 1573-7837","shortTitle":"Sexual Scripts","journalAbbreviation":"Qualitative Sociology","language":"en","author":[{"family":"Simon","given":"William"},{"family":"Gagnon","given":"John H."}],"issued":{"date-parts":[["2003",12,1]]}}}],"schema":"https://github.com/citation-style-language/schema/raw/master/csl-citation.json"} </w:instrText>
      </w:r>
      <w:r w:rsidRPr="00080C06">
        <w:fldChar w:fldCharType="separate"/>
      </w:r>
      <w:r w:rsidRPr="00080C06">
        <w:t>(Simon &amp; Gagnon, 2003)</w:t>
      </w:r>
      <w:r w:rsidRPr="00080C06">
        <w:fldChar w:fldCharType="end"/>
      </w:r>
      <w:r w:rsidRPr="00080C06">
        <w:t xml:space="preserve">. Sexual scripts refer to actions that are appropriate in certain situations and guide individuals’ thoughts before taking action. These scripts lead to a permanent evaluation of one´s behavior based on the learned roles that differ for men and women </w:t>
      </w:r>
      <w:r w:rsidRPr="00080C06">
        <w:fldChar w:fldCharType="begin"/>
      </w:r>
      <w:r w:rsidRPr="00080C06">
        <w:instrText xml:space="preserve"> ADDIN ZOTERO_ITEM CSL_CITATION {"citationID":"a2afib8c9k6","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Pr="00080C06">
        <w:fldChar w:fldCharType="separate"/>
      </w:r>
      <w:r w:rsidRPr="00080C06">
        <w:t>(Greene &amp; Faulkner, 2005)</w:t>
      </w:r>
      <w:r w:rsidRPr="00080C06">
        <w:fldChar w:fldCharType="end"/>
      </w:r>
      <w:r w:rsidRPr="00080C06">
        <w:t xml:space="preserve">. </w:t>
      </w:r>
    </w:p>
    <w:p w14:paraId="57FA523E" w14:textId="6EEB4EC2" w:rsidR="00080C06" w:rsidRPr="00080C06" w:rsidRDefault="00080C06" w:rsidP="00080C06">
      <w:pPr>
        <w:pStyle w:val="Prrafocomn"/>
      </w:pPr>
      <w:r w:rsidRPr="00080C06">
        <w:t xml:space="preserve">It has been shown that less adherence to traditional sexual scripts leads to more discussions between partners about sexual activities, although this did not influence efficacy to request certain sexual behavior </w:t>
      </w:r>
      <w:r w:rsidRPr="00080C06">
        <w:fldChar w:fldCharType="begin"/>
      </w:r>
      <w:r w:rsidRPr="00080C06">
        <w:instrText xml:space="preserve"> ADDIN ZOTERO_ITEM CSL_CITATION {"citationID":"a16qqub5m1e","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Pr="00080C06">
        <w:fldChar w:fldCharType="separate"/>
      </w:r>
      <w:r w:rsidRPr="00080C06">
        <w:t>(Greene &amp; Faulkner, 2005)</w:t>
      </w:r>
      <w:r w:rsidRPr="00080C06">
        <w:fldChar w:fldCharType="end"/>
      </w:r>
      <w:r w:rsidRPr="00080C06">
        <w:t xml:space="preserve">. Moreover, it has been suggested that ‘traditional’ scripts are still predominant for women and especially in Latin American cultures. In Latin American cultures women are expected to be passive, submissive and non-assertive, and to demonstrate desire for affection and love, rather than for sex. In contrast, men are expected to be aggressive, emotional, intensive, and uncontrollable when they are sexually aroused. It is expected that men are the ones who will initiate sex and that it will be focused on conquest and seeking pleasure for themselves </w:t>
      </w:r>
      <w:r w:rsidRPr="00080C06">
        <w:fldChar w:fldCharType="begin"/>
      </w:r>
      <w:r w:rsidRPr="00080C06">
        <w:instrText xml:space="preserve"> ADDIN ZOTERO_ITEM CSL_CITATION {"citationID":"tsMy87Fs","properties":{"formattedCitation":"(Castillo, Perez, Castillo, &amp; Ghosheh, 2010; Goicolea et al., 2012)","plainCitation":"(Castillo, Perez, Castillo, &amp; Ghosheh, 2010; Goicolea et al., 2012)"},"citationItems":[{"id":133,"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id":74,"uris":["http://zotero.org/users/local/pLf8T0PY/items/TSMNAUCW"],"uri":["http://zotero.org/users/local/pLf8T0PY/items/TSMNAUCW"],"itemData":{"id":74,"type":"article-journal","title":"When Sex is Hardly About Mutual Pleasure: Dominant and Resistant Discourses on Sexuality and its Consequences for Young People's Sexual Health","container-title":"International Journal of Sexual Health","page":"303-317","volume":"24","issue":"4","source":"Taylor and Francis+NEJM","abstract":"This study explores gendered discourses about sexuality in Ecuador, the consequences of these discourses for young people's sexual health, and the possibility of the emergence of resistance and challenge. We analyzed and compared individual interviews and focus-group discussions with: young women, youth service providers, ordinary young men, and activist young men. Five interpretative repertoires emerged: (1) becoming sexually respectable women, (2) policing young women's sexuality, (3) men threatening and protecting women, (4) sexual relations (abusing, fooling, or seducing?), and (5) emerging resistance. The repertoires constructed a hierarchy of sexualities in which heterosexual monogamous lifelong coupledom was normative and women's pleasure was absent, but resistance was emerging.","DOI":"10.1080/19317611.2012.715121","ISSN":"1931-7611","shortTitle":"When Sex is Hardly About Mutual Pleasure","author":[{"family":"Goicolea","given":"Isabel"},{"family":"Torres","given":"Mariano Salazar"},{"family":"Edin","given":"Kerstin"},{"family":"Öhman","given":"Ann"}],"issued":{"date-parts":[["2012",10,1]]}}}],"schema":"https://github.com/citation-style-language/schema/raw/master/csl-citation.json"} </w:instrText>
      </w:r>
      <w:r w:rsidRPr="00080C06">
        <w:fldChar w:fldCharType="separate"/>
      </w:r>
      <w:r w:rsidRPr="00080C06">
        <w:t>(Castillo , Perez, Castillo, &amp; Ghosheh, 2010; Goicolea et al., 2012)</w:t>
      </w:r>
      <w:r w:rsidRPr="00080C06">
        <w:fldChar w:fldCharType="end"/>
      </w:r>
      <w:r w:rsidRPr="00080C06">
        <w:t xml:space="preserve">. Given the societal pressure to conform to these scripts, gender stereotypes and a sexual double standard are reinforced, clearly highlighting a disparity for what is considered acceptable behavior for both sexes </w:t>
      </w:r>
      <w:r w:rsidRPr="00080C06">
        <w:fldChar w:fldCharType="begin"/>
      </w:r>
      <w:r w:rsidRPr="00080C06">
        <w:instrText xml:space="preserve"> ADDIN ZOTERO_ITEM CSL_CITATION {"citationID":"a52537kcnc","properties":{"formattedCitation":"(Manago, Ward, &amp; Aldana, 2015)","plainCitation":"(Manago, Ward, &amp; Aldana, 2015)","dontUpdate":true,"noteIndex":0},"citationItems":[{"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Pr="00080C06">
        <w:fldChar w:fldCharType="separate"/>
      </w:r>
      <w:r w:rsidRPr="00080C06">
        <w:t>(Manago, Ward &amp; Aldana, 2015)</w:t>
      </w:r>
      <w:r w:rsidRPr="00080C06">
        <w:fldChar w:fldCharType="end"/>
      </w:r>
      <w:r w:rsidRPr="00080C06">
        <w:t xml:space="preserve">. </w:t>
      </w:r>
    </w:p>
    <w:p w14:paraId="3931EBF7" w14:textId="77777777" w:rsidR="00080C06" w:rsidRPr="00E123A5" w:rsidRDefault="00080C06" w:rsidP="00080C06">
      <w:pPr>
        <w:pStyle w:val="SubtituloInterno1"/>
        <w:rPr>
          <w:lang w:val="en-US"/>
          <w:rPrChange w:id="43" w:author="Silvia Lucía López Alvarado" w:date="2020-09-10T19:46:00Z">
            <w:rPr/>
          </w:rPrChange>
        </w:rPr>
      </w:pPr>
      <w:r w:rsidRPr="00E123A5">
        <w:rPr>
          <w:lang w:val="en-US"/>
          <w:rPrChange w:id="44" w:author="Silvia Lucía López Alvarado" w:date="2020-09-10T19:46:00Z">
            <w:rPr/>
          </w:rPrChange>
        </w:rPr>
        <w:t xml:space="preserve">Gender stereotypes </w:t>
      </w:r>
    </w:p>
    <w:p w14:paraId="7A992064" w14:textId="5439672E" w:rsidR="00080C06" w:rsidRPr="00080C06" w:rsidRDefault="00080C06" w:rsidP="00080C06">
      <w:pPr>
        <w:pStyle w:val="Prrafocomn"/>
      </w:pPr>
      <w:r w:rsidRPr="00080C06">
        <w:t xml:space="preserve">Gender stereotypes are a combination of personality traits, attitudes, values, and behaviors that characterize the social expectations of men and women </w:t>
      </w:r>
      <w:r w:rsidRPr="00080C06">
        <w:fldChar w:fldCharType="begin"/>
      </w:r>
      <w:r w:rsidRPr="00080C06">
        <w:instrText xml:space="preserve"> ADDIN ZOTERO_ITEM CSL_CITATION {"citationID":"af10mr3t4h","properties":{"formattedCitation":"{\\rtf (S\\uc0\\u225{}nchez-Bravo et al., 2005)}","plainCitation":"(Sánchez-Bravo et al., 2005)"},"citationItems":[{"id":"T6ppCsfn/eNEKRXwN","uris":["http://zotero.org/users/local/pLf8T0PY/items/2V96MB6H"],"uri":["http://zotero.org/users/local/pLf8T0PY/items/2V96MB6H"],"itemData":{"id":"T6ppCsfn/eNEKRXwN","type":"article-journal","title":"Disfunción sexual femenina su relación con el rol de género y la asertividad","container-title":"Perinatología y reproducción humana","page":"152-160","volume":"19","issue":"3-4","source":"scielo.unam.mx","ISSN":"0187-5337","author":[{"family":"Sánchez-Bravo","given":"Claudia"},{"family":"Morales-Carmona","given":"Francisco"},{"family":"Carreño-Meléndez","given":"Jorge"},{"family":"Martínez-Ramírez","given":"Susana"}],"issued":{"date-parts":[["2005"]]}}}],"schema":"https://github.com/citation-style-language/schema/raw/master/csl-citation.json"} </w:instrText>
      </w:r>
      <w:r w:rsidRPr="00080C06">
        <w:fldChar w:fldCharType="separate"/>
      </w:r>
      <w:r w:rsidRPr="00080C06">
        <w:t>(Sánchez-Bravo et al., 2005)</w:t>
      </w:r>
      <w:r w:rsidRPr="00080C06">
        <w:fldChar w:fldCharType="end"/>
      </w:r>
      <w:r w:rsidRPr="00080C06">
        <w:t xml:space="preserve">. In general, most cultures differ in terms of the social expectations for men and women concerning behavior in sexual situations </w:t>
      </w:r>
      <w:r w:rsidRPr="00080C06">
        <w:fldChar w:fldCharType="begin"/>
      </w:r>
      <w:r w:rsidRPr="00080C06">
        <w:instrText xml:space="preserve"> ADDIN ZOTERO_ITEM CSL_CITATION {"citationID":"acsb8drllu","properties":{"formattedCitation":"(Tolman et al., 2016)","plainCitation":"(Tolman et al., 2016)"},"citationItems":[{"id":127,"uris":["http://zotero.org/users/local/pLf8T0PY/items/SIX6P5KN"],"uri":["http://zotero.org/users/local/pLf8T0PY/items/SIX6P5KN"],"itemData":{"id":127,"type":"article-journal","title":"“That’s Just How It Is”: A Gendered Analysis of Masculinity and Femininity Ideologies in Adolescent Girls’ and Boys’ Heterosexual Relationships","container-title":"Journal of Adolescent Research","page":"3-31","volume":"31","issue":"1","source":"SAGE Journals","abstract":"In this mixed-methods study, we adopted a feminist theoretical lens in conceptualizing gender as hierarchical and complementary ideologies—femininity and masculinity—that are fundamental constituents of institutionalized heterosexuality as a way to understand the persistence of gender inequity in adolescents’ heterosexual relationships. In Study 1, we conducted separate analyses for girls and boys to evaluate whether masculinity ideology for boys and femininity ideology for girls account for boys’ endorsement of male coercion and for girls’ endorsement of feminine conventions in heterosexual relationships with a sample of 250 tenth-grade students (n = 144 girls). Masculinity ideology proved to be as strong or stronger than femininity ideology in predicting these respective outcomes. In Study 2, we sought to understand this pattern through a thematically informed narrative analysis of interviews with 53 of the Study 1 participants (n = 35 girls) on their beliefs about and experiences with sexual expression and heterosexual relationships. Girls described the dual task of managing boys’ masculinity as well as their own femininity. Boys, by contrast, described girls’ femininity in instrumental terms for the management of their own masculinity. Integration of these results provides greater insight into how institutionalized heterosexuality is reproduced through the functioning of these hierarchical complementary gender ideologies.","DOI":"10.1177/0743558415587325","ISSN":"0743-5584","shortTitle":"“That’s Just How It Is”","journalAbbreviation":"Journal of Adolescent Research","language":"en","author":[{"family":"Tolman","given":"Deborah L."},{"family":"Davis","given":"Brian R."},{"family":"Bowman","given":"Christin P."}],"issued":{"date-parts":[["2016",1,1]]}}}],"schema":"https://github.com/citation-style-language/schema/raw/master/csl-citation.json"} </w:instrText>
      </w:r>
      <w:r w:rsidRPr="00080C06">
        <w:fldChar w:fldCharType="separate"/>
      </w:r>
      <w:r w:rsidRPr="00080C06">
        <w:t>(Tolman et al., 2016)</w:t>
      </w:r>
      <w:r w:rsidRPr="00080C06">
        <w:fldChar w:fldCharType="end"/>
      </w:r>
      <w:r w:rsidRPr="00080C06">
        <w:t xml:space="preserve">. In Latin American cultures, these social expectations are quite conservative. For a Latin woman, it is difficult to openly speak about her sexual desire with her partner, and, in some cases, even acknowledging her sexual desire might be an issue </w:t>
      </w:r>
      <w:r w:rsidRPr="00080C06">
        <w:fldChar w:fldCharType="begin"/>
      </w:r>
      <w:r w:rsidRPr="00080C06">
        <w:instrText xml:space="preserve"> ADDIN ZOTERO_ITEM CSL_CITATION {"citationID":"a2a5bf3cisj","properties":{"formattedCitation":"(Impett, Schooler, &amp; Tolman, 2006)","plainCitation":"(Impett, Schooler, &amp; Tolman, 2006)"},"citationItems":[{"id":203,"uris":["http://zotero.org/users/local/pLf8T0PY/items/M9R9HHPI"],"uri":["http://zotero.org/users/local/pLf8T0PY/items/M9R9HHPI"],"itemData":{"id":203,"type":"article-journal","title":"To Be Seen and Not Heard: Femininity Ideology and Adolescent Girls’ Sexual Health","container-title":"Archives of Sexual Behavior","page":"129-142","volume":"35","issue":"2","source":"link.springer.com","abstract":"This study used a feminist developmental framework to test the hypothesis that internalizing conventional ideas about femininity in two domains—inauthenticity in relationships and body objectification—is associated with diminished sexual health among adolescent girls. In this study, sexual health was conceptualized as feelings of sexual self-efficacy (i.e., a girl's conviction that she can act upon her own sexual needs in a relationship) and protection behavior (i.e., from both STIs and unwanted pregnancy). A total of 116 girls (aged 16–19) completed measures of femininity ideology, sexual self-efficacy, sexual experiences, and protection behavior. Results revealed that inauthenticity in relationships and body objectification were associated with poorer sexual self-efficacy and sexual self-efficacy, in turn, predicted less sexual experience and less use of protection. Further, the two components of femininity ideology were associated with different forms of protection. The importance of a feminist developmental framework for identifying and understanding salient dimensions of sexual health for female adolescents is discussed.","DOI":"10.1007/s10508-005-9016-0","ISSN":"0004-0002, 1573-2800","shortTitle":"To Be Seen and Not Heard","journalAbbreviation":"Arch Sex Behav","language":"en","author":[{"family":"Impett","given":"Emily A."},{"family":"Schooler","given":"Deborah"},{"family":"Tolman","given":"Deborah L."}],"issued":{"date-parts":[["2006",4,1]]}}}],"schema":"https://github.com/citation-style-language/schema/raw/master/csl-citation.json"} </w:instrText>
      </w:r>
      <w:r w:rsidRPr="00080C06">
        <w:fldChar w:fldCharType="separate"/>
      </w:r>
      <w:r w:rsidRPr="00080C06">
        <w:t>(Impett, Schooler, &amp; Tolman, 2006)</w:t>
      </w:r>
      <w:r w:rsidRPr="00080C06">
        <w:fldChar w:fldCharType="end"/>
      </w:r>
      <w:r w:rsidRPr="00080C06">
        <w:t xml:space="preserve">. In contrast, Latin men are expected to be open about their sexual desires and to initiate sexual activity </w:t>
      </w:r>
      <w:r w:rsidRPr="00080C06">
        <w:fldChar w:fldCharType="begin"/>
      </w:r>
      <w:r w:rsidRPr="00080C06">
        <w:instrText xml:space="preserve"> ADDIN ZOTERO_ITEM CSL_CITATION {"citationID":"9cYuZ3gA","properties":{"formattedCitation":"(Manago, Ward, &amp; Aldana, 2015a)","plainCitation":"(Manago, Ward, &amp; Aldana, 2015a)","noteIndex":0},"citationItems":[{"id":"m4jttSpY/v5KiUAQP","uris":["http://zotero.org/users/local/pLf8T0PY/items/IJPEG2PJ"],"uri":["http://zotero.org/users/local/pLf8T0PY/items/IJPEG2PJ"],"itemData":{"id":"m4jttSpY/v5KiUAQP","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Pr="00080C06">
        <w:fldChar w:fldCharType="separate"/>
      </w:r>
      <w:r w:rsidRPr="00080C06">
        <w:t>(Manago, Ward &amp; Aldana, 2015)</w:t>
      </w:r>
      <w:r w:rsidRPr="00080C06">
        <w:fldChar w:fldCharType="end"/>
      </w:r>
      <w:r w:rsidRPr="00080C06">
        <w:t xml:space="preserve">. When </w:t>
      </w:r>
      <w:r w:rsidRPr="00080C06">
        <w:lastRenderedPageBreak/>
        <w:t xml:space="preserve">analyzing gender stereotypes in Latin American cultures, it is important to consider the moral codes, </w:t>
      </w:r>
      <w:r w:rsidRPr="00080C06">
        <w:rPr>
          <w:i/>
        </w:rPr>
        <w:t>machismo</w:t>
      </w:r>
      <w:r w:rsidRPr="00080C06">
        <w:t xml:space="preserve"> and </w:t>
      </w:r>
      <w:r w:rsidRPr="00080C06">
        <w:rPr>
          <w:i/>
        </w:rPr>
        <w:t>marianismo,</w:t>
      </w:r>
      <w:r w:rsidRPr="00080C06">
        <w:t xml:space="preserve"> and their reinforcement by the system of </w:t>
      </w:r>
      <w:r w:rsidRPr="00080C06">
        <w:rPr>
          <w:i/>
        </w:rPr>
        <w:t>familismo</w:t>
      </w:r>
      <w:r w:rsidRPr="00080C06">
        <w:t xml:space="preserve">, as they play a significant role in the sexual expectation of men and women </w:t>
      </w:r>
      <w:r w:rsidRPr="00080C06">
        <w:fldChar w:fldCharType="begin"/>
      </w:r>
      <w:r w:rsidRPr="00080C06">
        <w:instrText xml:space="preserve"> ADDIN ZOTERO_ITEM CSL_CITATION {"citationID":"a1h82qg4912","properties":{"formattedCitation":"(Castillo et al., 2010)","plainCitation":"(Castillo et al., 2010)"},"citationItems":[{"id":133,"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schema":"https://github.com/citation-style-language/schema/raw/master/csl-citation.json"} </w:instrText>
      </w:r>
      <w:r w:rsidRPr="00080C06">
        <w:fldChar w:fldCharType="separate"/>
      </w:r>
      <w:r w:rsidRPr="00080C06">
        <w:t>(Castillo et al., 2010)</w:t>
      </w:r>
      <w:r w:rsidRPr="00080C06">
        <w:fldChar w:fldCharType="end"/>
      </w:r>
      <w:r w:rsidRPr="00080C06">
        <w:t xml:space="preserve">. </w:t>
      </w:r>
    </w:p>
    <w:p w14:paraId="470467D1" w14:textId="39382F8C" w:rsidR="00080C06" w:rsidRPr="00080C06" w:rsidRDefault="00080C06" w:rsidP="00080C06">
      <w:pPr>
        <w:pStyle w:val="Prrafocomn"/>
      </w:pPr>
      <w:r w:rsidRPr="00080C06">
        <w:rPr>
          <w:i/>
        </w:rPr>
        <w:t>Machismo</w:t>
      </w:r>
      <w:r w:rsidRPr="00080C06">
        <w:t xml:space="preserve"> refers to a gender stereotyped role in which virility is mainly based on an exaggerated role of masculinity and power exerted by men, particularly to dominate women in the context of intimate relationships </w:t>
      </w:r>
      <w:sdt>
        <w:sdtPr>
          <w:id w:val="-83076810"/>
          <w:citation/>
        </w:sdtPr>
        <w:sdtEndPr/>
        <w:sdtContent>
          <w:r w:rsidRPr="00080C06">
            <w:fldChar w:fldCharType="begin"/>
          </w:r>
          <w:r w:rsidRPr="00080C06">
            <w:instrText xml:space="preserve"> CITATION Arc08 \l 12298 </w:instrText>
          </w:r>
          <w:r w:rsidRPr="00080C06">
            <w:fldChar w:fldCharType="separate"/>
          </w:r>
          <w:r w:rsidRPr="00080C06">
            <w:t>(Arciniega, Anderson, Tovar-Blanc, &amp; Terrence, 2008)</w:t>
          </w:r>
          <w:r w:rsidRPr="00080C06">
            <w:fldChar w:fldCharType="end"/>
          </w:r>
        </w:sdtContent>
      </w:sdt>
      <w:r w:rsidRPr="00080C06">
        <w:t>. This concept is often related to a kind of male power that drives all masculine behaviors and reinforces the idea that a man is allowed to guide the relationship, especially with regard to sexual activities (</w:t>
      </w:r>
      <w:r w:rsidRPr="00080C06">
        <w:fldChar w:fldCharType="begin"/>
      </w:r>
      <w:r w:rsidRPr="00080C06">
        <w:instrText xml:space="preserve"> ADDIN ZOTERO_ITEM CSL_CITATION {"citationID":"a1nt1r199mr","properties":{"formattedCitation":"(Sastre et al., 2015)","plainCitation":"(Sastre et al., 2015)"},"citationItems":[{"id":206,"uris":["http://zotero.org/users/local/pLf8T0PY/items/5AZV5CHG"],"uri":["http://zotero.org/users/local/pLf8T0PY/items/5AZV5CHG"],"itemData":{"id":206,"type":"article-journal","title":"Condom use preferences among Latinos in Miami-Dade: emerging themes concerning men’s and women’s culturally-ascribed attitudes and behaviours","container-title":"Culture, Health &amp; Sexuality","page":"667-681","volume":"17","issue":"6","source":"Taylor and Francis+NEJM","abstract":"Among Latinos, cultural values such as machismo and marianismo may promote inconsistent condom use representing a significant risk factor for HIV infection. Yet there continues to be a need for additional research to explore the influence these cultural values have on Latino men and women’s condom use attitudes and behaviours given increasing HIV rates of HIV infection among Latinos. The purpose of this study was to explore further Latino traditional culturally-ascribed attitudes and behaviour for emerging themes toward condom use among a diverse group of adult Latino men and women living in Miami-Dade County, Florida, USA. The study used a qualitative study-design and collected data from 16 focus groups with a total of 67 Latino men and women. Findings from the focus groups described attitudes and behaviours that counter traditional gender roles towards sex and expected sexual behaviours informed by machismo and marianismo. Common attitudes noted in the study include men’s classification of women as dirty-clean to determine condom use and women’s assertiveness during sexual encounters negotiating condom use – in favour and against it. As the findings of this study suggest, the process differ greatly between Latino men and women, having an impact on the risk behaviours in which each engage.","DOI":"10.1080/13691058.2014.989266","ISSN":"1369-1058","note":"PMID: 25530309","shortTitle":"Condom use preferences among Latinos in Miami-Dade","author":[{"family":"Sastre","given":"Francisco"},{"family":"Rosa","given":"Mario De La"},{"family":"Ibanez","given":"Gladys E."},{"family":"Whitt","given":"Elaine"},{"family":"Martin","given":"Steven S."},{"family":"O’Connell","given":"Daniel J."}],"issued":{"date-parts":[["2015",7,3]]},"PMID":"25530309"}}],"schema":"https://github.com/citation-style-language/schema/raw/master/csl-citation.json"} </w:instrText>
      </w:r>
      <w:r w:rsidRPr="00080C06">
        <w:fldChar w:fldCharType="separate"/>
      </w:r>
      <w:r w:rsidRPr="00080C06">
        <w:t>Sastre et al., 2015)</w:t>
      </w:r>
      <w:r w:rsidRPr="00080C06">
        <w:fldChar w:fldCharType="end"/>
      </w:r>
      <w:r w:rsidRPr="00080C06">
        <w:t xml:space="preserve">. </w:t>
      </w:r>
    </w:p>
    <w:p w14:paraId="6317DA62" w14:textId="3B84CD8D" w:rsidR="00080C06" w:rsidRPr="00080C06" w:rsidRDefault="00080C06" w:rsidP="00080C06">
      <w:pPr>
        <w:pStyle w:val="Prrafocomn"/>
      </w:pPr>
      <w:r w:rsidRPr="00080C06">
        <w:rPr>
          <w:i/>
        </w:rPr>
        <w:t xml:space="preserve">Marianismo </w:t>
      </w:r>
      <w:r w:rsidRPr="00080C06">
        <w:t xml:space="preserve">is the cultural counterpart of machismo and defines the stereotyped gender role of women within Latin society. This moral code emphasizes the spiritual superiority of women over men, as shown in qualities such as modesty, devotion, chastity, and virginity. Moreover, this concept leads to a cultural image of a woman as a familiar and spiritual pillar and the one who stays silent and submissive </w:t>
      </w:r>
      <w:r w:rsidRPr="00080C06">
        <w:fldChar w:fldCharType="begin"/>
      </w:r>
      <w:r w:rsidRPr="00080C06">
        <w:instrText xml:space="preserve"> ADDIN ZOTERO_ITEM CSL_CITATION {"citationID":"2eues6lpe0","properties":{"formattedCitation":"(Castillo et al., 2010)","plainCitation":"(Castillo et al., 2010)"},"citationItems":[{"id":133,"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schema":"https://github.com/citation-style-language/schema/raw/master/csl-citation.json"} </w:instrText>
      </w:r>
      <w:r w:rsidRPr="00080C06">
        <w:fldChar w:fldCharType="separate"/>
      </w:r>
      <w:r w:rsidRPr="00080C06">
        <w:t>(Castillo et al., 2010)</w:t>
      </w:r>
      <w:r w:rsidRPr="00080C06">
        <w:fldChar w:fldCharType="end"/>
      </w:r>
      <w:r w:rsidRPr="00080C06">
        <w:t xml:space="preserve">.  </w:t>
      </w:r>
    </w:p>
    <w:p w14:paraId="2521D07F" w14:textId="77777777" w:rsidR="00080C06" w:rsidRPr="00080C06" w:rsidRDefault="00080C06" w:rsidP="00080C06">
      <w:pPr>
        <w:pStyle w:val="Prrafocomn"/>
      </w:pPr>
      <w:r w:rsidRPr="00080C06">
        <w:rPr>
          <w:i/>
        </w:rPr>
        <w:t xml:space="preserve">Machismo and marianismo </w:t>
      </w:r>
      <w:r w:rsidRPr="00080C06">
        <w:t xml:space="preserve">are reinforced by </w:t>
      </w:r>
      <w:r w:rsidRPr="00080C06">
        <w:rPr>
          <w:i/>
        </w:rPr>
        <w:t>familismo</w:t>
      </w:r>
      <w:r w:rsidRPr="00080C06">
        <w:t xml:space="preserve"> which is a well-known belief system that characterizes Latin American families </w:t>
      </w:r>
      <w:r w:rsidRPr="00080C06">
        <w:fldChar w:fldCharType="begin"/>
      </w:r>
      <w:r w:rsidRPr="00080C06">
        <w:instrText xml:space="preserve"> ADDIN ZOTERO_ITEM CSL_CITATION {"citationID":"a2dahcdughh","properties":{"formattedCitation":"(Manago, Ward, &amp; Aldana, 2015a)","plainCitation":"(Manago, Ward, &amp; Aldana, 2015a)","dontUpdate":true,"noteIndex":0},"citationItems":[{"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Pr="00080C06">
        <w:fldChar w:fldCharType="separate"/>
      </w:r>
      <w:r w:rsidRPr="00080C06">
        <w:t>(Manago, Ward &amp; Aldana, 2015)</w:t>
      </w:r>
      <w:r w:rsidRPr="00080C06">
        <w:fldChar w:fldCharType="end"/>
      </w:r>
      <w:r w:rsidRPr="00080C06">
        <w:t xml:space="preserve">. </w:t>
      </w:r>
      <w:r w:rsidRPr="00080C06">
        <w:rPr>
          <w:i/>
        </w:rPr>
        <w:t>Familismo</w:t>
      </w:r>
      <w:r w:rsidRPr="00080C06">
        <w:t xml:space="preserve"> refers to the identification, or extension of oneself, that an individual might have within their family </w:t>
      </w:r>
      <w:r w:rsidRPr="00080C06">
        <w:fldChar w:fldCharType="begin"/>
      </w:r>
      <w:r w:rsidRPr="00080C06">
        <w:instrText xml:space="preserve"> ADDIN ZOTERO_ITEM CSL_CITATION {"citationID":"auplao69kg","properties":{"formattedCitation":"(Raffaelli &amp; Ontai, 2004)","plainCitation":"(Raffaelli &amp; Ontai, 2004)"},"citationItems":[{"id":209,"uris":["http://zotero.org/users/local/pLf8T0PY/items/WKXFNDST"],"uri":["http://zotero.org/users/local/pLf8T0PY/items/WKXFNDST"],"itemData":{"id":209,"type":"article-journal","title":"Gender Socialization in Latino/a Families: Results from Two Retrospective Studies","container-title":"Sex Roles","page":"287-299","volume":"50","issue":"5-6","source":"link.springer.com","abstract":"In this article, we present findings from 2 studies designed to explore gender-related socialization in Latino/a families. In Study 1, 22 adult Latinas (ages 20–45) completed in-depth interviews. In Study 2, 166 Latino/a college students (58% women; M age 21.4 years) completed self-report surveys. Study 1 findings suggest that many Latino/a parents socialize their daughters in ways that are marked by “traditional” gender-related expectations and messages. Results of Study 2, which included descriptive analyses and the creation of scales to explore family correlates of gender-related socialization, support and expand these findings. Male and female respondents described different experiences of household activities, socialization of gender-typed behavior, and freedom to pursue social activities or gain access to privileges. Parental characteristics, particularly gender role attitudes, were linked to gender-related socialization. Findings are discussed in light of the developmental and cultural literature on gender-related socialization.","DOI":"10.1023/B:SERS.0000018886.58945.06","ISSN":"0360-0025, 1573-2762","shortTitle":"Gender Socialization in Latino/a Families","journalAbbreviation":"Sex Roles","language":"en","author":[{"family":"Raffaelli","given":"Marcela"},{"family":"Ontai","given":"Lenna L."}],"issued":{"date-parts":[["2004",3,1]]}}}],"schema":"https://github.com/citation-style-language/schema/raw/master/csl-citation.json"} </w:instrText>
      </w:r>
      <w:r w:rsidRPr="00080C06">
        <w:fldChar w:fldCharType="separate"/>
      </w:r>
      <w:r w:rsidRPr="00080C06">
        <w:t>(Raffaelli &amp; Ontai, 2004)</w:t>
      </w:r>
      <w:r w:rsidRPr="00080C06">
        <w:fldChar w:fldCharType="end"/>
      </w:r>
      <w:r w:rsidRPr="00080C06">
        <w:t xml:space="preserve">. It implies having respect for, and submitting to others, particularly to figures of authority such as older people, parents, men and husbands. This often dictates that women take on a subordinate position within the dynamic of a family </w:t>
      </w:r>
      <w:r w:rsidRPr="00080C06">
        <w:fldChar w:fldCharType="begin"/>
      </w:r>
      <w:r w:rsidRPr="00080C06">
        <w:instrText xml:space="preserve"> ADDIN ZOTERO_ITEM CSL_CITATION {"citationID":"akf3vgnvbg","properties":{"formattedCitation":"(Castillo et al., 2010)","plainCitation":"(Castillo et al., 2010)"},"citationItems":[{"id":133,"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schema":"https://github.com/citation-style-language/schema/raw/master/csl-citation.json"} </w:instrText>
      </w:r>
      <w:r w:rsidRPr="00080C06">
        <w:fldChar w:fldCharType="separate"/>
      </w:r>
      <w:r w:rsidRPr="00080C06">
        <w:t>(Castillo &amp; Cano, in Castillo et al., 2010)</w:t>
      </w:r>
      <w:r w:rsidRPr="00080C06">
        <w:fldChar w:fldCharType="end"/>
      </w:r>
      <w:r w:rsidRPr="00080C06">
        <w:t xml:space="preserve">. It is assumed then that within this concept, a woman’s behavior should be a reflection of the norms that were taught in the home. </w:t>
      </w:r>
    </w:p>
    <w:p w14:paraId="7E4C60DF" w14:textId="30C422D2" w:rsidR="00080C06" w:rsidRPr="00080C06" w:rsidRDefault="00080C06" w:rsidP="00080C06">
      <w:pPr>
        <w:pStyle w:val="Prrafocomn"/>
      </w:pPr>
      <w:r w:rsidRPr="00080C06">
        <w:rPr>
          <w:i/>
        </w:rPr>
        <w:t>Machismo</w:t>
      </w:r>
      <w:r w:rsidRPr="00080C06">
        <w:t xml:space="preserve">, </w:t>
      </w:r>
      <w:r w:rsidRPr="00080C06">
        <w:rPr>
          <w:i/>
        </w:rPr>
        <w:t>marianismo</w:t>
      </w:r>
      <w:r w:rsidRPr="00080C06">
        <w:t xml:space="preserve"> and </w:t>
      </w:r>
      <w:r w:rsidRPr="00080C06">
        <w:rPr>
          <w:i/>
        </w:rPr>
        <w:t>familismo</w:t>
      </w:r>
      <w:r w:rsidRPr="00080C06">
        <w:t xml:space="preserve"> are considered important barriers for the development of SA within intimate relationships due to the opposite expectations that these stereotypes prescribe for both genders </w:t>
      </w:r>
      <w:r w:rsidRPr="00080C06">
        <w:fldChar w:fldCharType="begin"/>
      </w:r>
      <w:r w:rsidRPr="00080C06">
        <w:instrText xml:space="preserve"> ADDIN ZOTERO_ITEM CSL_CITATION {"citationID":"a2hc7kpu3g3","properties":{"formattedCitation":"(Bourdeau et al., 2008)","plainCitation":"(Bourdeau et al., 2008)"},"citationItems":[{"id":187,"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schema":"https://github.com/citation-style-language/schema/raw/master/csl-citation.json"} </w:instrText>
      </w:r>
      <w:r w:rsidRPr="00080C06">
        <w:fldChar w:fldCharType="separate"/>
      </w:r>
      <w:r w:rsidRPr="00080C06">
        <w:t>(Bourdeau et al., 2008)</w:t>
      </w:r>
      <w:r w:rsidRPr="00080C06">
        <w:fldChar w:fldCharType="end"/>
      </w:r>
      <w:r w:rsidRPr="00080C06">
        <w:t xml:space="preserve">. These expectations are particularly marked when considering the initiation of sex: men feel that they are expected to initiate sex </w:t>
      </w:r>
      <w:r w:rsidRPr="00080C06">
        <w:fldChar w:fldCharType="begin"/>
      </w:r>
      <w:r w:rsidRPr="00080C06">
        <w:instrText xml:space="preserve"> ADDIN ZOTERO_ITEM CSL_CITATION {"citationID":"a1mk4fpt9n1","properties":{"formattedCitation":"{\\rtf (Vannier &amp; O\\uc0\\u8217{}Sullivan, 2011)}","plainCitation":"(Vannier &amp; O’Sullivan, 2011)"},"citationItems":[{"id":137,"uris":["http://zotero.org/users/local/pLf8T0PY/items/KTAXA4JC"],"uri":["http://zotero.org/users/local/pLf8T0PY/items/KTAXA4JC"],"itemData":{"id":137,"type":"article-journal","title":"Communicating Interest in Sex: Verbal and Nonverbal Initiation of Sexual Activity in Young Adults’ Romantic Dating Relationships","container-title":"Archives of Sexual Behavior","page":"961-969","volume":"40","issue":"5","source":"link.springer.com","abstract":"Relatively little is known about the day-to-day initiation of sexual activity between young adults in committed relationships, notably the ways in which young people communicate interest in sexual activity. Sexual script theory (Simon and Gagnon, Society 22:53–60, 1984) posits that men are traditionally the initiators and women the restrictors of sexual activity early in relationships. However, research suggests that these patterns may be different for individuals in committed relationships. The current study used a diary method to examine verbal/nonverbal and indirect/direct initiation strategies, responses to initiations, and patterns between initiations and responses. Participants included 31 men and 32 women between the ages of 18 and 24 years who were involved in committed heterosexual relationships. Men initiated more frequently than did women and most initiations were nonverbal initiation (91%) rather than verbal (65%). Responses to initiations tended to match the initiators’ choice of strategies, suggesting that synchrony plays an important role in initiation patterns. The findings have implications for understanding sexual communication as well as relationship and sexual satisfaction among young adults.","DOI":"10.1007/s10508-010-9663-7","ISSN":"0004-0002, 1573-2800","shortTitle":"Communicating Interest in Sex","journalAbbreviation":"Arch Sex Behav","language":"en","author":[{"family":"Vannier","given":"Sarah A."},{"family":"O’Sullivan","given":"Lucia F."}],"issued":{"date-parts":[["2011",10,1]]}}}],"schema":"https://github.com/citation-style-language/schema/raw/master/csl-citation.json"} </w:instrText>
      </w:r>
      <w:r w:rsidRPr="00080C06">
        <w:fldChar w:fldCharType="separate"/>
      </w:r>
      <w:r w:rsidRPr="00080C06">
        <w:t>(Vannier &amp; O’Sullivan, 2011)</w:t>
      </w:r>
      <w:r w:rsidRPr="00080C06">
        <w:fldChar w:fldCharType="end"/>
      </w:r>
      <w:r w:rsidRPr="00080C06">
        <w:t xml:space="preserve">, whereas women report not having control over sexual encounters as they feel that they must wait to be ‘seduced’ by their male partner </w:t>
      </w:r>
      <w:r w:rsidRPr="00080C06">
        <w:fldChar w:fldCharType="begin"/>
      </w:r>
      <w:r w:rsidRPr="00080C06">
        <w:instrText xml:space="preserve"> ADDIN ZOTERO_ITEM CSL_CITATION {"citationID":"a2g33a13nhj","properties":{"formattedCitation":"(Goicolea et al., 2012)","plainCitation":"(Goicolea et al., 2012)"},"citationItems":[{"id":74,"uris":["http://zotero.org/users/local/pLf8T0PY/items/TSMNAUCW"],"uri":["http://zotero.org/users/local/pLf8T0PY/items/TSMNAUCW"],"itemData":{"id":74,"type":"article-journal","title":"When Sex is Hardly About Mutual Pleasure: Dominant and Resistant Discourses on Sexuality and its Consequences for Young People's Sexual Health","container-title":"International Journal of Sexual Health","page":"303-317","volume":"24","issue":"4","source":"Taylor and Francis+NEJM","abstract":"This study explores gendered discourses about sexuality in Ecuador, the consequences of these discourses for young people's sexual health, and the possibility of the emergence of resistance and challenge. We analyzed and compared individual interviews and focus-group discussions with: young women, youth service providers, ordinary young men, and activist young men. Five interpretative repertoires emerged: (1) becoming sexually respectable women, (2) policing young women's sexuality, (3) men threatening and protecting women, (4) sexual relations (abusing, fooling, or seducing?), and (5) emerging resistance. The repertoires constructed a hierarchy of sexualities in which heterosexual monogamous lifelong coupledom was normative and women's pleasure was absent, but resistance was emerging.","DOI":"10.1080/19317611.2012.715121","ISSN":"1931-7611","shortTitle":"When Sex is Hardly About Mutual Pleasure","author":[{"family":"Goicolea","given":"Isabel"},{"family":"Torres","given":"Mariano Salazar"},{"family":"Edin","given":"Kerstin"},{"family":"Öhman","given":"Ann"}],"issued":{"date-parts":[["2012",10,1]]}}}],"schema":"https://github.com/citation-style-language/schema/raw/master/csl-citation.json"} </w:instrText>
      </w:r>
      <w:r w:rsidRPr="00080C06">
        <w:fldChar w:fldCharType="separate"/>
      </w:r>
      <w:r w:rsidRPr="00080C06">
        <w:t>(Goicolea et al., 2012)</w:t>
      </w:r>
      <w:r w:rsidRPr="00080C06">
        <w:fldChar w:fldCharType="end"/>
      </w:r>
      <w:r w:rsidRPr="00080C06">
        <w:t xml:space="preserve">. This sentiment is also echoed when it comes to contraception. Sastre et al. </w:t>
      </w:r>
      <w:r w:rsidRPr="00080C06">
        <w:fldChar w:fldCharType="begin"/>
      </w:r>
      <w:r w:rsidRPr="00080C06">
        <w:instrText xml:space="preserve"> ADDIN ZOTERO_ITEM CSL_CITATION {"citationID":"a1672u8r629","properties":{"formattedCitation":"(Sastre et al., 2015)","plainCitation":"(Sastre et al., 2015)"},"citationItems":[{"id":206,"uris":["http://zotero.org/users/local/pLf8T0PY/items/5AZV5CHG"],"uri":["http://zotero.org/users/local/pLf8T0PY/items/5AZV5CHG"],"itemData":{"id":206,"type":"article-journal","title":"Condom use preferences among Latinos in Miami-Dade: emerging themes concerning men’s and women’s culturally-ascribed attitudes and behaviours","container-title":"Culture, Health &amp; Sexuality","page":"667-681","volume":"17","issue":"6","source":"Taylor and Francis+NEJM","abstract":"Among Latinos, cultural values such as machismo and marianismo may promote inconsistent condom use representing a significant risk factor for HIV infection. Yet there continues to be a need for additional research to explore the influence these cultural values have on Latino men and women’s condom use attitudes and behaviours given increasing HIV rates of HIV infection among Latinos. The purpose of this study was to explore further Latino traditional culturally-ascribed attitudes and behaviour for emerging themes toward condom use among a diverse group of adult Latino men and women living in Miami-Dade County, Florida, USA. The study used a qualitative study-design and collected data from 16 focus groups with a total of 67 Latino men and women. Findings from the focus groups described attitudes and behaviours that counter traditional gender roles towards sex and expected sexual behaviours informed by machismo and marianismo. Common attitudes noted in the study include men’s classification of women as dirty-clean to determine condom use and women’s assertiveness during sexual encounters negotiating condom use – in favour and against it. As the findings of this study suggest, the process differ greatly between Latino men and women, having an impact on the risk behaviours in which each engage.","DOI":"10.1080/13691058.2014.989266","ISSN":"1369-1058","note":"PMID: 25530309","shortTitle":"Condom use preferences among Latinos in Miami-Dade","author":[{"family":"Sastre","given":"Francisco"},{"family":"Rosa","given":"Mario De La"},{"family":"Ibanez","given":"Gladys E."},{"family":"Whitt","given":"Elaine"},{"family":"Martin","given":"Steven S."},{"family":"O’Connell","given":"Daniel J."}],"issued":{"date-parts":[["2015",7,3]]},"PMID":"25530309"}}],"schema":"https://github.com/citation-style-language/schema/raw/master/csl-citation.json"} </w:instrText>
      </w:r>
      <w:r w:rsidRPr="00080C06">
        <w:fldChar w:fldCharType="separate"/>
      </w:r>
      <w:r w:rsidRPr="00080C06">
        <w:t>(2015)</w:t>
      </w:r>
      <w:r w:rsidRPr="00080C06">
        <w:fldChar w:fldCharType="end"/>
      </w:r>
      <w:r w:rsidRPr="00080C06">
        <w:t xml:space="preserve"> suggest that the use of condoms for safe sex is typically under the control of the man, whereas when a woman insists </w:t>
      </w:r>
      <w:r w:rsidRPr="00080C06">
        <w:lastRenderedPageBreak/>
        <w:t xml:space="preserve">on using condoms, it is often interpreted as mistrust or even an indication of promiscuity </w:t>
      </w:r>
      <w:r w:rsidRPr="00080C06">
        <w:fldChar w:fldCharType="begin"/>
      </w:r>
      <w:r w:rsidRPr="00080C06">
        <w:instrText xml:space="preserve"> ADDIN ZOTERO_ITEM CSL_CITATION {"citationID":"a976tf040g","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Pr="00080C06">
        <w:fldChar w:fldCharType="separate"/>
      </w:r>
      <w:r w:rsidRPr="00080C06">
        <w:t>(Greene &amp; Faulkner, 2005)</w:t>
      </w:r>
      <w:r w:rsidRPr="00080C06">
        <w:fldChar w:fldCharType="end"/>
      </w:r>
      <w:r w:rsidRPr="00080C06">
        <w:t xml:space="preserve">.  </w:t>
      </w:r>
    </w:p>
    <w:p w14:paraId="532D35C9" w14:textId="77777777" w:rsidR="00080C06" w:rsidRPr="00080C06" w:rsidRDefault="00080C06" w:rsidP="00080C06">
      <w:pPr>
        <w:pStyle w:val="SubtituloInterno"/>
      </w:pPr>
      <w:r w:rsidRPr="00080C06">
        <w:t>Sexual experiences</w:t>
      </w:r>
    </w:p>
    <w:p w14:paraId="134DC934" w14:textId="6F78ADEC" w:rsidR="00080C06" w:rsidRPr="00080C06" w:rsidRDefault="00080C06" w:rsidP="00080C06">
      <w:pPr>
        <w:pStyle w:val="Prrafocomn"/>
      </w:pPr>
      <w:r w:rsidRPr="00080C06">
        <w:t xml:space="preserve">Another factor associated with the development of an individual’s SA is one’s sexual experiences either as a child, an adolescent, or an adult. Every element that constitutes sexual experience plays an important role, acting either as a barrier or a facilitator in the development of SA. Elements related to sexual experiences that are found to be associated with SA are presented below </w:t>
      </w:r>
      <w:r w:rsidRPr="00080C06">
        <w:fldChar w:fldCharType="begin"/>
      </w:r>
      <w:r w:rsidRPr="00080C06">
        <w:instrText xml:space="preserve"> ADDIN ZOTERO_ITEM CSL_CITATION {"citationID":"a250s77a916","properties":{"formattedCitation":"(Morokoff et al., 1997)","plainCitation":"(Morokoff et al., 1997)"},"citationItems":[{"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Pr="00080C06">
        <w:fldChar w:fldCharType="separate"/>
      </w:r>
      <w:r w:rsidRPr="00080C06">
        <w:t>(Morokoff et al., 1997; Beres, 2010; Santos-Iglesias &amp; Sierra, 2012; Kennett, Humphreys, &amp; Schultz, 2012; Zerubavel &amp; Messman-Moore, 2013)</w:t>
      </w:r>
      <w:r w:rsidRPr="00080C06">
        <w:fldChar w:fldCharType="end"/>
      </w:r>
      <w:r w:rsidRPr="00080C06">
        <w:t>.</w:t>
      </w:r>
    </w:p>
    <w:p w14:paraId="2A2C7B93" w14:textId="77777777" w:rsidR="00080C06" w:rsidRPr="00E123A5" w:rsidRDefault="00080C06" w:rsidP="00080C06">
      <w:pPr>
        <w:pStyle w:val="SubtituloInterno1"/>
        <w:rPr>
          <w:lang w:val="en-US"/>
          <w:rPrChange w:id="45" w:author="Silvia Lucía López Alvarado" w:date="2020-09-10T19:46:00Z">
            <w:rPr/>
          </w:rPrChange>
        </w:rPr>
      </w:pPr>
      <w:r w:rsidRPr="00E123A5">
        <w:rPr>
          <w:lang w:val="en-US"/>
          <w:rPrChange w:id="46" w:author="Silvia Lucía López Alvarado" w:date="2020-09-10T19:46:00Z">
            <w:rPr/>
          </w:rPrChange>
        </w:rPr>
        <w:t xml:space="preserve">Type of partnership </w:t>
      </w:r>
    </w:p>
    <w:p w14:paraId="078D8C46" w14:textId="77777777" w:rsidR="00080C06" w:rsidRPr="00080C06" w:rsidRDefault="00080C06" w:rsidP="00080C06">
      <w:pPr>
        <w:pStyle w:val="Prrafocomn"/>
        <w:rPr>
          <w:i/>
        </w:rPr>
      </w:pPr>
      <w:r w:rsidRPr="00080C06">
        <w:t xml:space="preserve">The impact of type of partnership has received increased attention since research has shown that the levels of SA might differ in an individual when they move from one partner to another </w:t>
      </w:r>
      <w:r w:rsidRPr="00080C06">
        <w:fldChar w:fldCharType="begin"/>
      </w:r>
      <w:r w:rsidRPr="00080C06">
        <w:instrText xml:space="preserve"> ADDIN ZOTERO_ITEM CSL_CITATION {"citationID":"a250s77a916","properties":{"formattedCitation":"(Morokoff et al., 1997)","plainCitation":"(Morokoff et al., 1997)"},"citationItems":[{"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Pr="00080C06">
        <w:fldChar w:fldCharType="separate"/>
      </w:r>
      <w:r w:rsidRPr="00080C06">
        <w:t>(Morokoff et al., 1997)</w:t>
      </w:r>
      <w:r w:rsidRPr="00080C06">
        <w:fldChar w:fldCharType="end"/>
      </w:r>
      <w:r w:rsidRPr="00080C06">
        <w:t xml:space="preserve">. As intimate relationships differ depending on the type of partnership, the dynamic and quality of each relationship can have a varying influence on an individual’s SA </w:t>
      </w:r>
      <w:r w:rsidRPr="00080C06">
        <w:fldChar w:fldCharType="begin"/>
      </w:r>
      <w:r w:rsidRPr="00080C06">
        <w:instrText xml:space="preserve"> ADDIN ZOTERO_ITEM CSL_CITATION {"citationID":"a1rb9gb8gr","properties":{"formattedCitation":"(Morokoff et al., 1997)","plainCitation":"(Morokoff et al., 1997)","noteIndex":0},"citationItems":[{"id":"BO1M67GT/EZI6HYlg","uris":["http://zotero.org/users/local/pLf8T0PY/items/BX5IT7SG"],"uri":["http://zotero.org/users/local/pLf8T0PY/items/BX5IT7SG"],"itemData":{"id":"BO1M67GT/EZI6HYlg","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Pr="00080C06">
        <w:fldChar w:fldCharType="separate"/>
      </w:r>
      <w:r w:rsidRPr="00080C06">
        <w:t>(Morokoff et al., 1997)</w:t>
      </w:r>
      <w:r w:rsidRPr="00080C06">
        <w:fldChar w:fldCharType="end"/>
      </w:r>
      <w:r w:rsidRPr="00080C06">
        <w:t xml:space="preserve">. Despite the varied types of partnerships, two elements were identified as strong determinants for SA in most sexual relationships. </w:t>
      </w:r>
    </w:p>
    <w:p w14:paraId="5C4B130C" w14:textId="77777777" w:rsidR="00080C06" w:rsidRPr="00080C06" w:rsidRDefault="00080C06" w:rsidP="00080C06">
      <w:pPr>
        <w:pStyle w:val="Prrafocomn"/>
      </w:pPr>
      <w:r w:rsidRPr="00080C06">
        <w:t xml:space="preserve">First, the initial stages of a relationship are typically characterized by greater difficulties regarding communication, as the individuals have not been exposed to each other very long and do not know each other very well. This feeling abates over time as confidence grows when more time is spent with each other </w:t>
      </w:r>
      <w:r w:rsidRPr="00080C06">
        <w:fldChar w:fldCharType="begin"/>
      </w:r>
      <w:r w:rsidRPr="00080C06">
        <w:instrText xml:space="preserve"> ADDIN ZOTERO_ITEM CSL_CITATION {"citationID":"a7vejqh634","properties":{"formattedCitation":"(Kitzinger &amp; Frith, 1999)","plainCitation":"(Kitzinger &amp; Frith, 1999)"},"citationItems":[{"id":26,"uris":["http://zotero.org/users/local/pLf8T0PY/items/VST8C3RR"],"uri":["http://zotero.org/users/local/pLf8T0PY/items/VST8C3RR"],"itemData":{"id":26,"type":"article-journal","title":"Just Say No? The Use of Conversation Analysis in Developing a Feminist Perspective on Sexual Refusal","container-title":"Discourse &amp; Society","page":"293-316","volume":"10","issue":"3","source":"das.sagepub.com","abstract":"This article aims to show the value of conversation analysis for feminist theory and practice around refusal skills training and date rape prevention. Conversation analysis shows that refusals are complex conversational interactions, incorporating delays, prefaces, palliatives, and accounts. Refusal skills training often ignores and overrides these with its simplistic prescription to `just say no'. It should not in fact be necessary for a woman to say `no' in order for her to be understood as refusing sex. We draw on our own data to suggest that young women are able explicitly to articulate a sophisticated awareness of these culturally normative ways of indicating refusal, and we suggest that insistence upon `just say no' may be counterproductive insofar as it implies that other ways of doing refusals (e.g. with silences, compliments, or even weak acceptances) are open to reasonable doubt. Finally we discuss the implications of our use of conversation analysis for feminist psychology, both in relation to date rape and more generally.","DOI":"10.1177/0957926599010003002","ISSN":"0957-9265, 1460-3624","shortTitle":"Just Say No?","journalAbbreviation":"Discourse Society","language":"en","author":[{"family":"Kitzinger","given":"Celia"},{"family":"Frith","given":"Hannah"}],"issued":{"date-parts":[["1999",7,1]]}}}],"schema":"https://github.com/citation-style-language/schema/raw/master/csl-citation.json"} </w:instrText>
      </w:r>
      <w:r w:rsidRPr="00080C06">
        <w:fldChar w:fldCharType="separate"/>
      </w:r>
      <w:r w:rsidRPr="00080C06">
        <w:t>(Kitzinger &amp; Frith, 1999)</w:t>
      </w:r>
      <w:r w:rsidRPr="00080C06">
        <w:fldChar w:fldCharType="end"/>
      </w:r>
      <w:r w:rsidRPr="00080C06">
        <w:t xml:space="preserve">. It is important that in the early stages of a relationship, both partners learn how to communicate with each other and build a cognitive model of each other’s responses </w:t>
      </w:r>
      <w:r w:rsidRPr="00080C06">
        <w:fldChar w:fldCharType="begin"/>
      </w:r>
      <w:r w:rsidRPr="00080C06">
        <w:instrText xml:space="preserve"> ADDIN ZOTERO_ITEM CSL_CITATION {"citationID":"a2hoah86can","properties":{"formattedCitation":"(Beres, 2010)","plainCitation":"(Beres, 2010)"},"citationItems":[{"id":9,"uris":["http://zotero.org/users/local/pLf8T0PY/items/KB4AS5WD"],"uri":["http://zotero.org/users/local/pLf8T0PY/items/KB4AS5WD"],"itemData":{"id":9,"type":"article-journal","title":"Sexual miscommunication? Untangling assumptions about sexual communication between casual sex partners","container-title":"Culture, health &amp; sexuality","page":"1–14","volume":"12","issue":"1","source":"Google Scholar","shortTitle":"Sexual miscommunication?","author":[{"family":"Beres","given":"Melanie"}],"issued":{"date-parts":[["2010"]]}}}],"schema":"https://github.com/citation-style-language/schema/raw/master/csl-citation.json"} </w:instrText>
      </w:r>
      <w:r w:rsidRPr="00080C06">
        <w:fldChar w:fldCharType="separate"/>
      </w:r>
      <w:r w:rsidRPr="00080C06">
        <w:t>(Beres, 2010)</w:t>
      </w:r>
      <w:r w:rsidRPr="00080C06">
        <w:fldChar w:fldCharType="end"/>
      </w:r>
      <w:r w:rsidRPr="00080C06">
        <w:t xml:space="preserve"> which means with time, an individual knows what to expect from the partner. </w:t>
      </w:r>
    </w:p>
    <w:p w14:paraId="30EEE211" w14:textId="03B53C8F" w:rsidR="00080C06" w:rsidRPr="00080C06" w:rsidRDefault="00080C06" w:rsidP="00080C06">
      <w:pPr>
        <w:pStyle w:val="Prrafocomn"/>
      </w:pPr>
      <w:r w:rsidRPr="00080C06">
        <w:t>Second, the other strong determinant of SA is sexual experience</w:t>
      </w:r>
      <w:r w:rsidRPr="00080C06" w:rsidDel="00600664">
        <w:t xml:space="preserve"> </w:t>
      </w:r>
      <w:r w:rsidRPr="00080C06">
        <w:t xml:space="preserve">and the number of previous partners. This is particularly relevant for women, although evidence from review is conflicting. On one hand, when it comes to initiating sexual activities, sexually experienced women have been found to be more assertive in comparison with less experienced women (Rickert et al., 2002), however, women with more previous sexual partners have been found to have more difficulties </w:t>
      </w:r>
      <w:r w:rsidRPr="00080C06">
        <w:lastRenderedPageBreak/>
        <w:t xml:space="preserve">refusing sexual activity and implementing prevention strategies </w:t>
      </w:r>
      <w:r w:rsidRPr="00080C06">
        <w:fldChar w:fldCharType="begin"/>
      </w:r>
      <w:r w:rsidRPr="00080C06">
        <w:instrText xml:space="preserve"> ADDIN ZOTERO_ITEM CSL_CITATION {"citationID":"a130drmvmi7","properties":{"formattedCitation":"(Auslander, Perfect, Succop, &amp; Rosenthal, 2007)","plainCitation":"(Auslander, Perfect, Succop, &amp; Rosenthal, 2007)","noteIndex":0},"citationItems":[{"id":"hI67UH91/n9JxBIo7","uris":["http://zotero.org/users/local/pLf8T0PY/items/93DK9ZNG"],"uri":["http://zotero.org/users/local/pLf8T0PY/items/93DK9ZNG"],"itemData":{"id":105,"type":"article-journal","title":"Perceptions of Sexual Assertiveness among Adolescent Girls: Initiation, Refusal, and Use of Protective Behaviors","container-title":"Journal of pediatric and adolescent gynecology","page":"157-162","volume":"20","issue":"3","source":"PubMed Central","abstract":"Study Objective:\nWe describe adolescent girls' perceptions of sexual assertiveness and examine the relationship of these perceptions with developmental and interpersonal variables.\n\nDesign:\nCross-sectional analysis\n\nSetting:\nParticipants were recruited from a school-based health clinic, local colleges, and through snowballing to participate in a 6-month study examining microbicide acceptability.\n\nParticipants:\n106 sexually experienced girls (ages 14 through 21 years).\n\nMethods:\nGirls described their demographics, sexual history, and romantic relationships and completed the Sexual Assertiveness Scale for Women (SAS-W), which assesses perceptions of sexual assertiveness: Initiation of Sex, Refusal of Unwanted Sex, and Pregnancy-STD Prevention.\n\nResults:\nGirls perceived themselves as asserting themselves between 50 and 75% of the time with their current or most recent partner. The Initiation subscale was not related to the other two subscales. In final models, girls with a prior pregnancy perceived themselves as initiating sex more than girls without a prior pregnancy. Having a greater number of lifetime partners was related to perceptions of less refusal and greater number of partners, being sexually experienced longer, and engaging in more unprotected sex were related to perceptions of less implementation of preventive methods. None of the relationship variables were related to scores on any subscale.\n\nConclusions:\nMost of these girls perceived themselves as sexually assertive. Given that sexual experience not relationship factors were related to perceptions of sexual assertiveness, the design of counseling messages should incorporate sexual experience. These messages should find effective ways to help girls communicate both their sexual desires and enhance their ability to protect themselves.","DOI":"10.1016/j.jpag.2007.03.093","ISSN":"1083-3188","note":"PMID: 17561183\nPMCID: PMC2077839","shortTitle":"Perceptions of Sexual Assertiveness among Adolescent Girls","journalAbbreviation":"J Pediatr Adolesc Gynecol","author":[{"family":"Auslander","given":"Beth A."},{"family":"Perfect","given":"Michelle M."},{"family":"Succop","given":"Paul A."},{"family":"Rosenthal","given":"Susan L."}],"issued":{"date-parts":[["2007",6]]},"PMID":"17561183","PMCID":"PMC2077839"}}],"schema":"https://github.com/citation-style-language/schema/raw/master/csl-citation.json"} </w:instrText>
      </w:r>
      <w:r w:rsidRPr="00080C06">
        <w:fldChar w:fldCharType="separate"/>
      </w:r>
      <w:r w:rsidRPr="00080C06">
        <w:t>(Auslander, Perfect, Succop, &amp; Rosenthal, 2007)</w:t>
      </w:r>
      <w:r w:rsidRPr="00080C06">
        <w:fldChar w:fldCharType="end"/>
      </w:r>
      <w:r w:rsidRPr="00080C06">
        <w:t xml:space="preserve">.  </w:t>
      </w:r>
    </w:p>
    <w:p w14:paraId="57636CC2" w14:textId="77777777" w:rsidR="00080C06" w:rsidRPr="00E123A5" w:rsidRDefault="00080C06" w:rsidP="00080C06">
      <w:pPr>
        <w:pStyle w:val="SubtituloInterno1"/>
        <w:rPr>
          <w:lang w:val="en-US"/>
          <w:rPrChange w:id="47" w:author="Silvia Lucía López Alvarado" w:date="2020-09-10T19:46:00Z">
            <w:rPr/>
          </w:rPrChange>
        </w:rPr>
      </w:pPr>
      <w:r w:rsidRPr="00E123A5">
        <w:rPr>
          <w:lang w:val="en-US"/>
          <w:rPrChange w:id="48" w:author="Silvia Lucía López Alvarado" w:date="2020-09-10T19:46:00Z">
            <w:rPr/>
          </w:rPrChange>
        </w:rPr>
        <w:t xml:space="preserve">Sexual Victimization </w:t>
      </w:r>
    </w:p>
    <w:p w14:paraId="4AC2B61D" w14:textId="5AE0FD4F" w:rsidR="00080C06" w:rsidRPr="00080C06" w:rsidRDefault="00080C06" w:rsidP="00080C06">
      <w:pPr>
        <w:pStyle w:val="Prrafocomn"/>
      </w:pPr>
      <w:r w:rsidRPr="00080C06">
        <w:t xml:space="preserve">Sexual victimization refers to any violent or coercive experience, including cuddling, fondling, kissing, and in several cases rape and incest, for which physical force, authority, or difference in age is used as a mechanism to dominate another person (Greene &amp; Navarro, 1998, in Santos-Iglesias &amp; Sierra, 2012). While this phenomenon occurs in both genders and across all ages, higher incidences are reported by women, children and adolescents </w:t>
      </w:r>
      <w:r w:rsidRPr="00080C06">
        <w:fldChar w:fldCharType="begin"/>
      </w:r>
      <w:r w:rsidRPr="00080C06">
        <w:instrText xml:space="preserve"> ADDIN ZOTERO_ITEM CSL_CITATION {"citationID":"a1a85h9no38","properties":{"formattedCitation":"(Morokoff et al., 2009)","plainCitation":"(Morokoff et al., 2009)"},"citationItems":[{"id":41,"uris":["http://zotero.org/users/local/pLf8T0PY/items/DBU2ZM97"],"uri":["http://zotero.org/users/local/pLf8T0PY/items/DBU2ZM97"],"itemData":{"id":41,"type":"article-journal","title":"Associations of Sexual Victimization, Depression, and Sexual Assertiveness with Unprotected Sex: A Test of the Multifaceted Model of HIV Risk Across Gender","container-title":"Journal of Applied Biobehavioral Research","page":"30-54","volume":"14","issue":"1","source":"Wiley Online Library","abstract":"This study examined whether the Multifaceted Model of HIV Risk (MMOHR) would predict unprotected sex based on predictors including gender, childhood sexual abuse (CSA), sexual victimization (SV), depression, and sexual assertiveness for condom use. A community-based sample of 473 heterosexually active men and women, aged 18–46 years completed survey measures of model variables. Gender predicted several variables significantly. A separate model for women demonstrated excellent fit, while the model for men demonstrated reasonable fit. Multiple sample model testing supported the use of MMOHR in both men and women, while simultaneously highlighting areas of gender difference. Prevention interventions should focus on sexual assertiveness, especially for CSA and SV survivors, as well as targeting depression, especially among men.","DOI":"10.1111/j.1751-9861.2009.00039.x","ISSN":"1751-9861","shortTitle":"Associations of Sexual Victimization, Depression, and Sexual Assertiveness with Unprotected Sex","language":"en","author":[{"family":"Morokoff","given":"Patricia J."},{"family":"Redding","given":"Colleen A."},{"family":"Harlow","given":"Lisa L."},{"family":"Cho","given":"Sookhyun"},{"family":"Rossi","given":"Joseph S."},{"family":"Meier","given":"Kathryn S."},{"family":"Mayer","given":"Kenneth H."},{"family":"Koblin","given":"Beryl"},{"family":"Brown-Peterside","given":"Pamela"}],"issued":{"date-parts":[["2009"]],"season":"Enero"}}}],"schema":"https://github.com/citation-style-language/schema/raw/master/csl-citation.json"} </w:instrText>
      </w:r>
      <w:r w:rsidRPr="00080C06">
        <w:fldChar w:fldCharType="separate"/>
      </w:r>
      <w:r w:rsidRPr="00080C06">
        <w:t>(Morokoff et al., 2009)</w:t>
      </w:r>
      <w:r w:rsidRPr="00080C06">
        <w:fldChar w:fldCharType="end"/>
      </w:r>
      <w:r w:rsidRPr="00080C06">
        <w:t xml:space="preserve">. It is also important to note that sexual victimization also includes consenting to unwanted sexual activity with a partner </w:t>
      </w:r>
      <w:r w:rsidRPr="00080C06">
        <w:fldChar w:fldCharType="begin"/>
      </w:r>
      <w:r w:rsidRPr="00080C06">
        <w:instrText xml:space="preserve"> ADDIN ZOTERO_ITEM CSL_CITATION {"citationID":"a1oei4sl42r","properties":{"formattedCitation":"(Kennett, Humphreys, &amp; Schultz, 2012)","plainCitation":"(Kennett, Humphreys, &amp; Schultz, 2012)"},"citationItems":[{"id":214,"uris":["http://zotero.org/users/local/pLf8T0PY/items/M7EWUR5R"],"uri":["http://zotero.org/users/local/pLf8T0PY/items/M7EWUR5R"],"itemData":{"id":214,"type":"article-journal","title":"Sexual resourcefulness and the impact of family, sex education, media and peers","container-title":"Sex Education","page":"351-368","volume":"12","issue":"3","source":"Taylor and Francis+NEJM","abstract":"Building on a recently developed theoretical model of sexual self-control, 178 undergraduate women completed measures of learned resourcefulness, reasons for consenting to unwanted advances, and sexual self-efficacy – variables consistently shown to be unique predictors of sexual resourcefulness. Additional measures assessed in this investigation included media internalisation, peer values, parental and school discussions of sexual topics, body image preoccupation, body image satisfaction, and perceived timing of pubertal development. Along with the aforementioned unique predictors of sexual resourcefulness, receiving more information from the mother about dealing with unwanted sexual advances emerged as another direct contributor. Also in concurrence with past research, it was found that women scoring lower in sexual resourcefulness and having more reasons for consenting were more likely to engage in unwanted non-coercive sexual activities, with greater media pressures, higher appearance orientation and lower learned resourcefulness having a shared impact. Implications, limitations, and directions for future research are discussed.","DOI":"10.1080/14681811.2011.615624","ISSN":"1468-1811","author":[{"family":"Kennett","given":"Deborah J."},{"family":"Humphreys","given":"Terry P."},{"family":"Schultz","given":"Kristen E."}],"issued":{"date-parts":[["2012",7,1]]}}}],"schema":"https://github.com/citation-style-language/schema/raw/master/csl-citation.json"} </w:instrText>
      </w:r>
      <w:r w:rsidRPr="00080C06">
        <w:fldChar w:fldCharType="separate"/>
      </w:r>
      <w:r w:rsidRPr="00080C06">
        <w:t>(Kennett, Humphreys, &amp; Schultz, 2012)</w:t>
      </w:r>
      <w:r w:rsidRPr="00080C06">
        <w:fldChar w:fldCharType="end"/>
      </w:r>
      <w:r w:rsidRPr="00080C06">
        <w:t>.</w:t>
      </w:r>
    </w:p>
    <w:p w14:paraId="3C193822" w14:textId="0462A4DB" w:rsidR="00080C06" w:rsidRPr="00080C06" w:rsidRDefault="00080C06" w:rsidP="00080C06">
      <w:pPr>
        <w:pStyle w:val="Prrafocomn"/>
      </w:pPr>
      <w:r w:rsidRPr="00080C06">
        <w:t xml:space="preserve">According to the literature, the relationship between sexual victimization and the development of SA is reciprocal </w:t>
      </w:r>
      <w:r w:rsidRPr="00080C06">
        <w:fldChar w:fldCharType="begin"/>
      </w:r>
      <w:r w:rsidRPr="00080C06">
        <w:instrText xml:space="preserve"> ADDIN ZOTERO_ITEM CSL_CITATION {"citationID":"ao9dm6qjep","properties":{"formattedCitation":"(Livingston et al., 2007)","plainCitation":"(Livingston et al., 2007)","noteIndex":0},"citationItems":[{"id":"BO1M67GT/Ulf7cPnG","uris":["http://zotero.org/users/local/pLf8T0PY/items/ZWMKKBEB"],"uri":["http://zotero.org/users/local/pLf8T0PY/items/ZWMKKBEB"],"itemData":{"id":"BO1M67GT/Ulf7cPnG","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schema":"https://github.com/citation-style-language/schema/raw/master/csl-citation.json"} </w:instrText>
      </w:r>
      <w:r w:rsidRPr="00080C06">
        <w:fldChar w:fldCharType="separate"/>
      </w:r>
      <w:r w:rsidRPr="00080C06">
        <w:t>(Livingston et al., 2007)</w:t>
      </w:r>
      <w:r w:rsidRPr="00080C06">
        <w:fldChar w:fldCharType="end"/>
      </w:r>
      <w:r w:rsidRPr="00080C06">
        <w:t xml:space="preserve">. Individuals affected by sexual victimization may have difficulties initiating and controlling sexual activities, and negotiating the use of condoms </w:t>
      </w:r>
      <w:r w:rsidRPr="00080C06">
        <w:fldChar w:fldCharType="begin"/>
      </w:r>
      <w:r w:rsidRPr="00080C06">
        <w:instrText xml:space="preserve"> ADDIN ZOTERO_ITEM CSL_CITATION {"citationID":"a1m19k57qe4","properties":{"formattedCitation":"(Morokoff et al., 2009; Santos-Iglesias &amp; Sierra, 2012)","plainCitation":"(Morokoff et al., 2009; Santos-Iglesias &amp; Sierra, 2012)"},"citationItems":[{"id":41,"uris":["http://zotero.org/users/local/pLf8T0PY/items/DBU2ZM97"],"uri":["http://zotero.org/users/local/pLf8T0PY/items/DBU2ZM97"],"itemData":{"id":41,"type":"article-journal","title":"Associations of Sexual Victimization, Depression, and Sexual Assertiveness with Unprotected Sex: A Test of the Multifaceted Model of HIV Risk Across Gender","container-title":"Journal of Applied Biobehavioral Research","page":"30-54","volume":"14","issue":"1","source":"Wiley Online Library","abstract":"This study examined whether the Multifaceted Model of HIV Risk (MMOHR) would predict unprotected sex based on predictors including gender, childhood sexual abuse (CSA), sexual victimization (SV), depression, and sexual assertiveness for condom use. A community-based sample of 473 heterosexually active men and women, aged 18–46 years completed survey measures of model variables. Gender predicted several variables significantly. A separate model for women demonstrated excellent fit, while the model for men demonstrated reasonable fit. Multiple sample model testing supported the use of MMOHR in both men and women, while simultaneously highlighting areas of gender difference. Prevention interventions should focus on sexual assertiveness, especially for CSA and SV survivors, as well as targeting depression, especially among men.","DOI":"10.1111/j.1751-9861.2009.00039.x","ISSN":"1751-9861","shortTitle":"Associations of Sexual Victimization, Depression, and Sexual Assertiveness with Unprotected Sex","language":"en","author":[{"family":"Morokoff","given":"Patricia J."},{"family":"Redding","given":"Colleen A."},{"family":"Harlow","given":"Lisa L."},{"family":"Cho","given":"Sookhyun"},{"family":"Rossi","given":"Joseph S."},{"family":"Meier","given":"Kathryn S."},{"family":"Mayer","given":"Kenneth H."},{"family":"Koblin","given":"Beryl"},{"family":"Brown-Peterside","given":"Pamela"}],"issued":{"date-parts":[["2009"]],"season":"Enero"}}},{"id":161,"uris":["http://zotero.org/users/local/pLf8T0PY/items/GKX6QVZD"],"uri":["http://zotero.org/users/local/pLf8T0PY/items/GKX6QVZD"],"itemData":{"id":161,"type":"article-journal","title":"Sexual Victimization among Spanish College Women and Risk Factors for Sexual Revictimization","container-title":"Journal of Interpersonal Violence","page":"3468-3485","volume":"27","is</w:instrText>
      </w:r>
      <w:r w:rsidRPr="00080C06">
        <w:rPr>
          <w:lang w:val="fr-BE"/>
        </w:rPr>
        <w:instrText>sue":"17","sourc</w:instrText>
      </w:r>
      <w:r w:rsidRPr="00080C06">
        <w:rPr>
          <w:lang w:val="es-EC"/>
        </w:rPr>
        <w:instrText xml:space="preserve">e":"SAGE Journals","abstract":"Sexual revictimization is frequent among victims of child sexual abuse. Several variables, such as sexual experience, substance abuse, and sexual assertiveness, have been proposed to explain the link between child sexual abuse and adolescent and adult sexual victimization, although they have typically been tested separately. The main objective of this study was to analyze which of these variables better explains the revictimization phenomenon using a multiple mediation analysis. The study also tested the frequency of sexual victimization experiences in a Spanish sample of college women. Four hundred and two women were interviewed. Results showed that 30.4% of them engaged in undesired sexual contact while almost 4% were victims of rape. The most frequent perpetrators were partners or ex-partners, acquaintances, or dating partners, but not strangers. Finally, the relationship between child sexual abuse and adolescent and adult sexual victimization was mediated by number of consensual sexual partners and sexual assertiveness. Results reflect some cultural differences from previous research.","DOI":"10.1177/0886260512445383","ISSN":"0886-2605","journalAbbreviation":"J Interpers Violence","language":"en","author":[{"family":"Santos-Iglesias","given":"Pablo"},{"family":"Sierra","given":"Juan Carlos"}],"issued":{"date-parts":[["2012",11,1]]}}}],"schema":"https://github.com/citation-style-language/schema/raw/master/csl-citation.json"} </w:instrText>
      </w:r>
      <w:r w:rsidRPr="00080C06">
        <w:fldChar w:fldCharType="separate"/>
      </w:r>
      <w:r w:rsidRPr="00080C06">
        <w:rPr>
          <w:lang w:val="es-EC"/>
        </w:rPr>
        <w:t>(Morokoff et al., 2009; Santos-Iglesias &amp; Sierra, 2012</w:t>
      </w:r>
      <w:r w:rsidRPr="00080C06">
        <w:fldChar w:fldCharType="end"/>
      </w:r>
      <w:r w:rsidRPr="00080C06">
        <w:rPr>
          <w:lang w:val="es-EC"/>
        </w:rPr>
        <w:t xml:space="preserve">; </w:t>
      </w:r>
      <w:r w:rsidRPr="00080C06">
        <w:rPr>
          <w:lang w:val="es-EC"/>
        </w:rPr>
        <w:fldChar w:fldCharType="begin"/>
      </w:r>
      <w:r w:rsidRPr="00080C06">
        <w:rPr>
          <w:lang w:val="es-EC"/>
        </w:rPr>
        <w:instrText xml:space="preserve"> ADDIN ZOTERO_ITEM CSL_CITATION {"citationID":"a1441jkkvsi","properties":{"formattedCitation":"(Rickert, Sanghvi, &amp; Wiemann, 2002)","plainCitation":"(Rickert, Sanghvi, &amp; Wiemann, 2002)","noteIndex":0},"citationItems":[{"id":196,"uris":["http://zotero.org/users/2406116/items/FRCNVBCK"],"uri":["http://zotero.org/users/2406116/items/FRCNVBCK"],"itemData":{"id":196,"type":"article-journal","title":"Is Lack of Sexual Assertiveness among Adolescent and Young Adult Women a Cause for Concern?","container-title":"Perspectives on Sexual and Reproductive Health","page":"178-183","volume":"34","issue":"4","source":"JSTOR","abstract":"CONTEXT: Understanding young women's sexual assertiveness is critical to developing effective interventions to promote sexual health and reduce sexual risk-taking and violence. Young women's perception of their sexual rights may vary according to demographic characteristics, sexual health behaviors and victimization history. METHODS: Data were collected from 904 sexually active 14-26-year-old clients of two family planning clinics in Texas, reflecting their perceptions of their right to communicate expectations about or control aspects of their sexual encounters. Logistic regression analysis was used to assess which characteristics were independently associated with believing that one never has each specified sexual right. RESULTS: Almost 20% of women believed that they never have the right to make their own decisions about contraception, regardless of their partner's wishes; to tell their partner that they do not want to have intercourse without birth control, that they want to make love differently or that their partner is being too rough; and to stop foreplay at any time, including at the point of intercourse. Poor grades in school, sexual inexperience, inconsistent contraceptive use and minority ethnicity were independently associated with lacking sexual assertiveness. CONCLUSIONS: Many sexually active young women perceive that they do not have the right to communicate about or control aspects of their sexual behavior. Interventions to prevent sexually transmitted diseases, unwanted pregnancy and coercive sexual behaviors should include strategies to evaluate and address these perceptions.","DOI":"10.2307/3097727","ISSN":"1538-6341","author":[{"family":"Rickert","given":"Vaughn I."},{"family":"Sanghvi","given":"Rupal"},{"family":"Wiemann","given":"Constance M."}],"issued":{"date-parts":[["2002"]]}}}],"schema":"https://github.com/citation-style-language/schema/raw/master/csl-citation.json"} </w:instrText>
      </w:r>
      <w:r w:rsidRPr="00080C06">
        <w:rPr>
          <w:lang w:val="es-EC"/>
        </w:rPr>
        <w:fldChar w:fldCharType="separate"/>
      </w:r>
      <w:r w:rsidRPr="00080C06">
        <w:rPr>
          <w:lang w:val="fr-BE"/>
        </w:rPr>
        <w:t>Rickert, et al., 2002)</w:t>
      </w:r>
      <w:r w:rsidRPr="00080C06">
        <w:fldChar w:fldCharType="end"/>
      </w:r>
      <w:r w:rsidRPr="00080C06">
        <w:rPr>
          <w:lang w:val="es-EC"/>
        </w:rPr>
        <w:t xml:space="preserve">. </w:t>
      </w:r>
      <w:r w:rsidRPr="004F5BC0">
        <w:rPr>
          <w:rPrChange w:id="49" w:author="Silvia Lucía López Alvarado" w:date="2020-09-14T13:25:00Z">
            <w:rPr>
              <w:lang w:val="es-AR"/>
            </w:rPr>
          </w:rPrChange>
        </w:rPr>
        <w:t xml:space="preserve">This can lead to the possibility of further victimization, known as re-victimization. </w:t>
      </w:r>
      <w:r w:rsidRPr="00080C06">
        <w:t xml:space="preserve">Subsequent experiences of sexual victimization are a well-known characteristic of early victimization </w:t>
      </w:r>
      <w:r w:rsidRPr="00080C06">
        <w:fldChar w:fldCharType="begin"/>
      </w:r>
      <w:r w:rsidRPr="00080C06">
        <w:instrText xml:space="preserve"> ADDIN ZOTERO_ITEM CSL_CITATION {"citationID":"a2dpd7uvmta","properties":{"formattedCitation":"(Kelley et al., 2016)","plainCitation":"(Kelley et al., 2016)"},"citationItems":[{"id":186,"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schema":"https://github.com/citation-style-language/schema/raw/master/csl-citation.json"} </w:instrText>
      </w:r>
      <w:r w:rsidRPr="00080C06">
        <w:fldChar w:fldCharType="separate"/>
      </w:r>
      <w:r w:rsidRPr="00080C06">
        <w:t>(Kelley et al., 2016)</w:t>
      </w:r>
      <w:r w:rsidRPr="00080C06">
        <w:fldChar w:fldCharType="end"/>
      </w:r>
      <w:r w:rsidRPr="00080C06">
        <w:t xml:space="preserve">. Conversely, SA was found to be a particularly salient mediator for sexual victimization in women </w:t>
      </w:r>
      <w:r w:rsidRPr="00080C06">
        <w:fldChar w:fldCharType="begin"/>
      </w:r>
      <w:r w:rsidRPr="00080C06">
        <w:instrText xml:space="preserve"> ADDIN ZOTERO_ITEM CSL_CITATION {"citationID":"2dW4UGvr","properties":{"formattedCitation":"(Kelley et al., 2016; Livingston et al., 2007)","plainCitation":"(Kelley et al., 2016; Livingston et al., 2007)"},"citationItems":[{"id":186,"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id":95,"uris":["http://zotero.org/users/local/pLf8T0PY/items/ZWMKKBEB"],"uri":["http://zotero.org/users/local/pLf8T0PY/items/ZWMKKBEB"],"itemData":{"id":95,"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schema":"https://github.com/citation-style-language/schema/raw/master/csl-citation.json"} </w:instrText>
      </w:r>
      <w:r w:rsidRPr="00080C06">
        <w:fldChar w:fldCharType="separate"/>
      </w:r>
      <w:r w:rsidRPr="00080C06">
        <w:t>(Kelley et al., 2016; Livingston et al., 2007)</w:t>
      </w:r>
      <w:r w:rsidRPr="00080C06">
        <w:fldChar w:fldCharType="end"/>
      </w:r>
      <w:r w:rsidRPr="00080C06">
        <w:t xml:space="preserve">. It has been found that individuals that had previously experienced sexual victimization were better able to adapt to possible detrimental encounters, specifically when it comes to refusing to have sexual intercourse </w:t>
      </w:r>
      <w:r w:rsidRPr="00080C06">
        <w:fldChar w:fldCharType="begin"/>
      </w:r>
      <w:r w:rsidRPr="00080C06">
        <w:instrText xml:space="preserve"> ADDIN ZOTERO_ITEM CSL_CITATION {"citationID":"ahmo00s67v","properties":{"formattedCitation":"(Schry &amp; White, 2013)","plainCitation":"(Schry &amp; White, 2013)"},"citationItems":[{"id":151,"uris":["http://zotero.org/users/local/pLf8T0PY/items/JQFDWDJT"],"uri":["http://zotero.org/users/local/pLf8T0PY/items/JQFDWDJT"],"itemData":{"id":151,"type":"article-journal","title":"Sexual Assertiveness Mediates the Effect of Social Interaction Anxiety on Sexual Victimization Risk Among College Women","container-title":"Behavior Therapy","page":"125-136","volume":"44","issue":"1","source":"ScienceDirect","abstract":"Sexual victimization is prevalent among college women and is associated with adverse psychological consequences. Social anxiety, particularly related to interpersonal interaction, may increase risk of sexual victimization among college women by decreasing sexual assertiveness and decreasing the likelihood of using assertive resistance techniques. This study examined social interaction anxiety as a risk factor for sexual victimization. College women (n=672) completed online measures of social interaction anxiety, sexual assertiveness, and sexual victimization experiences. Social interaction anxiety was significantly positively related to likelihood of experiencing coerced sexual intercourse, and significant indirect effects, via decreased sexual refusal assertiveness, were found for both coerced sexual intercourse and rape. Social anxiety may be an important psychological barrier to assertive resistance during risky sexual situations, and developers of risk reduction programs for college women should consider including methods to help women overcome their social anxiety in order to successfully use assertive resistance techniques.","DOI":"10.1016/j.beth.2012.09.001","ISSN":"0005-7894","journalAbbreviation":"Behavior Therapy","author":[{"family":"Schry","given":"Amie R."},{"family":"White","given":"Susan W."}],"issued":{"date-parts":[["2013",3,1]]}}}],"schema":"https://github.com/citation-style-language/schema/raw/master/csl-citation.json"} </w:instrText>
      </w:r>
      <w:r w:rsidRPr="00080C06">
        <w:fldChar w:fldCharType="separate"/>
      </w:r>
      <w:r w:rsidRPr="00080C06">
        <w:t>(Schry &amp; White, 2013)</w:t>
      </w:r>
      <w:r w:rsidRPr="00080C06">
        <w:fldChar w:fldCharType="end"/>
      </w:r>
      <w:r w:rsidRPr="00080C06">
        <w:t>.</w:t>
      </w:r>
    </w:p>
    <w:p w14:paraId="2E8B3DC1" w14:textId="77777777" w:rsidR="00080C06" w:rsidRPr="00080C06" w:rsidRDefault="00080C06" w:rsidP="00080C06">
      <w:pPr>
        <w:pStyle w:val="SubtituloInterno"/>
      </w:pPr>
      <w:r w:rsidRPr="00080C06">
        <w:t>Psychosexual factors</w:t>
      </w:r>
    </w:p>
    <w:p w14:paraId="04DE5080" w14:textId="575B2146" w:rsidR="00080C06" w:rsidRPr="00080C06" w:rsidRDefault="00080C06" w:rsidP="00080C06">
      <w:pPr>
        <w:pStyle w:val="Prrafocomn"/>
      </w:pPr>
      <w:r w:rsidRPr="00080C06">
        <w:t xml:space="preserve">Despite the challenges of determining a consistent model that predicts the development of SA, several studies have shown that SA is, among other aspects, strongly associated with psychosexual factors. These include, sexual function </w:t>
      </w:r>
      <w:r w:rsidRPr="00080C06">
        <w:fldChar w:fldCharType="begin"/>
      </w:r>
      <w:r w:rsidRPr="00080C06">
        <w:instrText xml:space="preserve"> ADDIN ZOTERO_ITEM CSL_CITATION {"citationID":"a16n8cukml2","properties":{"formattedCitation":"(Santos-Iglesias, Sierra, et al., 2013)","plainCitation":"(Santos-Iglesias, Sierra, et al., 2013)"},"citationItems":[{"id":89,"uris":["http://zotero.org/users/local/pLf8T0PY/items/7DIJM8W4"],"uri":["http://zotero.org/users/local/pLf8T0PY/items/7DIJM8W4"],"itemData":{"id":89,"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schema":"https://github.com/citation-style-language/schema/raw/master/csl-citation.json"} </w:instrText>
      </w:r>
      <w:r w:rsidRPr="00080C06">
        <w:fldChar w:fldCharType="separate"/>
      </w:r>
      <w:r w:rsidRPr="00080C06">
        <w:t>(Santos-Iglesias et al., 2013; Leclerc et al., 2015)</w:t>
      </w:r>
      <w:r w:rsidRPr="00080C06">
        <w:fldChar w:fldCharType="end"/>
      </w:r>
      <w:r w:rsidRPr="00080C06">
        <w:t xml:space="preserve">, body positivity and self-esteem </w:t>
      </w:r>
      <w:r w:rsidRPr="00080C06">
        <w:fldChar w:fldCharType="begin"/>
      </w:r>
      <w:r w:rsidRPr="00080C06">
        <w:instrText xml:space="preserve"> ADDIN ZOTERO_ITEM CSL_CITATION {"citationID":"a2avl8id1vn","properties":{"formattedCitation":"(Auslander, Baker, &amp; Short, 2012)","plainCitation":"(Auslander, Baker, &amp; Short, 2012)","noteIndex":0},"citationItems":[{"id":"hI67UH91/7NofwnfP","uris":["http://zotero.org/users/local/pLf8T0PY/items/UXQJFDPQ"],"uri":["http://zotero.org/users/local/pLf8T0PY/items/UXQJFDPQ"],"itemData":{"id":169,"type":"article-journal","title":"The Connection between Young Women’s Body Esteem and Sexual Assertiveness","container-title":"Journal of Pediatric and Adolescent Gynecology","page":"127-130","volume":"25","issue":"2","source":"ScienceDirect","abstract":"Healthy sexuality includes having positive feelings about one’s body and developing positive romantic relationships. Previous research predicts that women dissatisfied with their bodies may be less likely to enforce their rights of sexual autonomy (i.e., sexual assertiveness). We assessed whether the body esteem of young women was related to their reports of sexual assertiveness. Young women from local colleges (N = 127) completed a questionnaire that included demographics, self reported weight and height, sexual history, along with body esteem and sexual assertiveness. Overall, body esteem was related to sexual assertiveness regarding condom use when controlling for other variables. Women with less body esteem were less likely to insist that their partner use a condom. Individual components of body esteem did not independently predict insistence of condom use. Body esteem was not related to initiation of sex or refusal of unwanted sex. The current study found relationships between body esteem and sexual assertiveness regarding STI prevention behaviors. Given these findings, implications for STI prevention programs are discussed.","DOI":"10.1016/j.jpag.2011.11.008","ISSN":"1083-3188","journalAbbreviation":"Journal of Pediatric and Adolescent Gynecology","author":[{"family":"Auslander","given":"Beth A."},{"family":"Baker","given":"Jaqwiana"},{"family":"Short","given":"Mary B."}],"issued":{"date-parts":[["2012",4,1]]}}}],"schema":"https://github.com/citation-style-language/schema/raw/master/csl-citation.json"} </w:instrText>
      </w:r>
      <w:r w:rsidRPr="00080C06">
        <w:fldChar w:fldCharType="separate"/>
      </w:r>
      <w:r w:rsidRPr="00080C06">
        <w:t>(Auslander, Baker, &amp; Short, 2012)</w:t>
      </w:r>
      <w:r w:rsidRPr="00080C06">
        <w:fldChar w:fldCharType="end"/>
      </w:r>
      <w:r w:rsidRPr="00080C06">
        <w:t xml:space="preserve">, the regulation of emotions </w:t>
      </w:r>
      <w:r w:rsidRPr="00080C06">
        <w:fldChar w:fldCharType="begin"/>
      </w:r>
      <w:r w:rsidRPr="00080C06">
        <w:instrText xml:space="preserve"> ADDIN ZOTERO_ITEM CSL_CITATION {"citationID":"aqp5amhv4i","properties":{"formattedCitation":"(Zerubavel &amp; Messman-Moore, 2013a)","plainCitation":"(Zerubavel &amp; Messman-Moore, 2013a)","noteIndex":0},"citationItems":[{"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Pr="00080C06">
        <w:fldChar w:fldCharType="separate"/>
      </w:r>
      <w:r w:rsidRPr="00080C06">
        <w:t>(Zerubavel &amp; Messman-Moore, 2013)</w:t>
      </w:r>
      <w:r w:rsidRPr="00080C06">
        <w:fldChar w:fldCharType="end"/>
      </w:r>
      <w:r w:rsidRPr="00080C06">
        <w:t xml:space="preserve"> and mechanisms of resourcefulness (Humpreys &amp; Kennett, 2010). It is important to note that although these factors can all be considered important </w:t>
      </w:r>
      <w:r w:rsidRPr="00080C06">
        <w:lastRenderedPageBreak/>
        <w:t>in the development of SA, they may have varying impact depending on the individual and can act independently of one another.</w:t>
      </w:r>
    </w:p>
    <w:p w14:paraId="5FC2F4E5" w14:textId="77777777" w:rsidR="00080C06" w:rsidRPr="00E123A5" w:rsidRDefault="00080C06" w:rsidP="00080C06">
      <w:pPr>
        <w:pStyle w:val="SubtituloInterno1"/>
        <w:rPr>
          <w:lang w:val="en-US"/>
          <w:rPrChange w:id="50" w:author="Silvia Lucía López Alvarado" w:date="2020-09-10T19:46:00Z">
            <w:rPr/>
          </w:rPrChange>
        </w:rPr>
      </w:pPr>
      <w:r w:rsidRPr="00E123A5">
        <w:rPr>
          <w:lang w:val="en-US"/>
          <w:rPrChange w:id="51" w:author="Silvia Lucía López Alvarado" w:date="2020-09-10T19:46:00Z">
            <w:rPr/>
          </w:rPrChange>
        </w:rPr>
        <w:t xml:space="preserve">Sexual functioning </w:t>
      </w:r>
    </w:p>
    <w:p w14:paraId="2ACA3DE6" w14:textId="5E1871B7" w:rsidR="00080C06" w:rsidRPr="00080C06" w:rsidRDefault="00080C06" w:rsidP="00080C06">
      <w:pPr>
        <w:pStyle w:val="Prrafocomn"/>
        <w:rPr>
          <w:i/>
        </w:rPr>
      </w:pPr>
      <w:r w:rsidRPr="00080C06">
        <w:t xml:space="preserve">As SA constitutes an important component of human sexuality, several studies have found correlations between elements of sexual function, such as sexual arousal, sexual desire, and sexual fantasies and SA </w:t>
      </w:r>
      <w:r w:rsidRPr="00080C06">
        <w:fldChar w:fldCharType="begin"/>
      </w:r>
      <w:r w:rsidRPr="00080C06">
        <w:instrText xml:space="preserve"> ADDIN ZOTERO_ITEM CSL_CITATION {"citationID":"jAOO5o1L","properties":{"formattedCitation":"{\\rtf (Santos-Iglesias, Sierra, et al., 2013; Torres-Obregon, Onofre-Rodr\\uc0\\u237{}guez, Sierra, Benavides-Torres, &amp; Garza-Elizondo, 2017)}","plainCitation":"(Santos-Iglesias, Sierra, et al., 2013; Torres-Obregon, Onofre-Rodríguez, Sierra, Benavides-Torres, &amp; Garza-Elizondo, 2017)"},"citationItems":[{"id":89,"uris":["http://zotero.org/users/local/pLf8T0PY/items/7DIJM8W4"],"uri":["http://zotero.org/users/local/pLf8T0PY/items/7DIJM8W4"],"itemData":{"id":89,"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id":102,"uris":["http://zotero.org/users/local/pLf8T0PY/items/ZRPKHCGV"],"uri":["http://zotero.org/users/local/pLf8T0PY/items/ZRPKHCGV"],"itemData":{"id":102,"type":"article-journal","title":"Validación de la Sexual Assertiveness Scale en mujeres mexicanas","container-title":"Suma Psicológica","page":"34-41","volume":"24","issue":"1","source":"ScienceDirect","abstract":"Resumen\nLa asertividad sexual constituye una dimensión fundamental de la sexualidad humana por su relación con distintos indicadores de la salud sexual. Es la capacidad de las personas para iniciar la actividad sexual, rechazar la actividad sexual no deseada y emplear métodos anticonceptivos y así desarrollar comportamientos saludables. Esta se mide a través de la Sexual Assertiveness Scale (SAS). Hasta la fecha, la SAS no se ha validado en población mexicana, por lo que se considera importante examinar sus propiedades psicométricas en esta población. Por lo tanto, este estudio tuvo como objetivo validar la SAS en una muestra de 202 mujeres mexicanas. Mediante un análisis factorial confirmatorio, se confirmó la estructura trifactorial del SAS: inicio, rechazo y embarazo-enfermedades de transmisión sexual (CFI = .953; TLI = .927). Asimismo, se obtuvo una confiabilidad adecuada en las tres subescalas y, de forma global (ω = .85), sus puntuaciones correlacionaron significativamente en la dirección esperada con autoestima sexual y depresión rasgo. Se concluye que la SAS presenta buenas propiedades psicométricas en población femenina mexicana.\nAbstract\nGiven its relationship to various indicators of sexual health, sexual assertiveness</w:instrText>
      </w:r>
      <w:r w:rsidRPr="00080C06">
        <w:rPr>
          <w:lang w:val="es-EC"/>
        </w:rPr>
        <w:instrText xml:space="preserve"> is a fundamental dimension of human sexuality. This is defined as the ability that people have to initiate sexual activity, refuse unwanted sexual activity, and use contraceptive methods, thereby developing healthy behaviours — which can be measured using the Sexual Assertiveness Scale (SAS). To date, the SAS has not been validated in the Mexican population, albeit it is considered important to examine the psychometric properties of the latter. Therefore, to the aim of this study was to validate the SAS in a sample of 202 Mexican women. Confirmatory factor analysis confirmed the three-factor structure of the SAS: initiation, rejection, and pregnancy-sexually transmitted diseases (CFI = .953; TLI = .927). Similarly, adequate reliability was obtained in the three subscales and overall (</w:instrText>
      </w:r>
      <w:r w:rsidRPr="00080C06">
        <w:instrText>ω</w:instrText>
      </w:r>
      <w:r w:rsidRPr="00080C06">
        <w:rPr>
          <w:lang w:val="es-EC"/>
        </w:rPr>
        <w:instrText xml:space="preserve"> = .85). Their scores significantly correlated in the expected direction with sexual self-esteem and the trait depression. It is concluded that the SAS has psychometric properties which are acceptable in Mexican women.","DOI":"10.1016/j.sumpsi.2017.01.001","ISSN":"0121-4381","journalAbbreviation":"Suma Psicológica","author":[{"family":"Torres-Obregon","given":"Reyna"},{"family":"Onofre-Rodríguez","given":"Dora Julia"},{"family":"Sierra","given":"Juan Carlos"},{"family":"Benavides-Torres","given":"Raquel Alicia"},{"family":"Garza-Elizondo","given":"María Eugenia"}],"issued":{"date-parts":[["2017",1]]}}}],"schema":"https://github.com/citation-style-language/schema/raw/master/csl-citation.json"} </w:instrText>
      </w:r>
      <w:r w:rsidRPr="00080C06">
        <w:fldChar w:fldCharType="separate"/>
      </w:r>
      <w:r w:rsidRPr="00080C06">
        <w:rPr>
          <w:lang w:val="es-EC"/>
        </w:rPr>
        <w:t>(Santos-Iglesias et al., 2013; Torres-Obregon, Onofre-Rodríguez, Sierra, Benavides-Torres, &amp; Garza-Elizondo, 2017)</w:t>
      </w:r>
      <w:r w:rsidRPr="00080C06">
        <w:fldChar w:fldCharType="end"/>
      </w:r>
      <w:r w:rsidRPr="00080C06">
        <w:rPr>
          <w:lang w:val="es-EC"/>
        </w:rPr>
        <w:t xml:space="preserve">. </w:t>
      </w:r>
      <w:r w:rsidRPr="00080C06">
        <w:t xml:space="preserve">A positive link between sexual function and SA is clear when considering erotophilic individuals, i.e., those who have positive attitudes towards sexuality, and whose sexual ideals and responses facilitate the development of SA, particularly when it comes to initiation and refusal </w:t>
      </w:r>
      <w:r w:rsidRPr="00080C06">
        <w:fldChar w:fldCharType="begin"/>
      </w:r>
      <w:r w:rsidRPr="00080C06">
        <w:instrText xml:space="preserve"> ADDIN ZOTERO_ITEM CSL_CITATION {"citationID":"a2ip53cjldf","properties":{"formattedCitation":"(Santos-Iglesias, Sierra, et al., 2013)","plainCitation":"(Santos-Iglesias, Sierra, et al., 2013)"},"citationItems":[{"id":89,"uris":["http://zotero.org/users/local/pLf8T0PY/items/7DIJM8W4"],"uri":["http://zotero.org/users/local/pLf8T0PY/items/7DIJM8W4"],"itemData":{"id":89,"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schema":"https://github.com/citation-style-language/schema/raw/master/csl-citation.json"} </w:instrText>
      </w:r>
      <w:r w:rsidRPr="00080C06">
        <w:fldChar w:fldCharType="separate"/>
      </w:r>
      <w:r w:rsidRPr="00080C06">
        <w:t>(Santos-Iglesias et al., 2013)</w:t>
      </w:r>
      <w:r w:rsidRPr="00080C06">
        <w:fldChar w:fldCharType="end"/>
      </w:r>
      <w:r w:rsidRPr="00080C06">
        <w:t xml:space="preserve">. When considering the relationship between sexual function and SA, however, it is important to consider and include sexual dysfunction, as this can have a significant impact on SA </w:t>
      </w:r>
      <w:r w:rsidRPr="00080C06">
        <w:fldChar w:fldCharType="begin"/>
      </w:r>
      <w:r w:rsidRPr="00080C06">
        <w:instrText xml:space="preserve"> ADDIN ZOTERO_ITEM CSL_CITATION {"citationID":"BGwsqHuX","properties":{"formattedCitation":"{\\rtf (Leclerc et al., 2015; S\\uc0\\u225{}nchez-Bravo et al., 2005)}","plainCitation":"(Leclerc et al., 2015; Sánchez-Bravo et al., 2005)"},"citationItems":[{"id":233,"uris":["http://zotero.org/users/local/pLf8T0PY/items/AMHNTRQS"],"uri":["http://zotero.org/users/local/pLf8T0PY/items/AMHNTRQS"],"itemData":{"id":233,"type":"article-journal","title":"Attachment, Sexual Assertiveness, and Sexual Outcomes in Women with Provoked Vestibulodynia and Their Partners: A Mediation Model","container-title":"Archives of Sexual Behavior","page":"1561-1572","volume":"44","issue":"6","source":"link.springer.com","abstract":"Provoked vestibulodynia (PVD) is a prevalent women’s sexual pain disorder, which is associated with sexual function difficulties. Attachment theory has been used to understand adult sexual outcomes, providing a useful framework for examining sexual adaptation in couples confronted with PVD. Research to date indicates that anxious and avoidant attachment dimensions correlate with worse sexual outcomes in community and clinical samples. The present study examined the association between attachment, pain, sexual function, and sexual satisfaction in a sample of 101 couples in which the women presented with PVD. The actor–partner interdependence model was used in order to investigate both actor and partner effects. This study also examined the role of sexual assertiveness as a mediator of these associations via structural equation modeling. Women completed measures of pain intensity and both members of the couple completed measures of romantic attachment, sexual assertiveness, sexual function, and satisfaction. Results indicated that attachment dimensions did not predict pain intensity. Both anxious and avoidant attachment were associated with lower sexual satisfaction. Only attachment avoidance predicted lower sexual function in women. Partner effects indicated that higher sexual assertiveness in women predicted higher sexual satisfaction in men. Finally, women’s sexual assertiveness was found to be a significant mediator of the relationship between their attachment dimensions, sexual function, and satisfaction. Findings highlight the importance of examining how anxious and avoidant attachment may lead to difficulties in sexual assertiveness and to less satisfying sexual interactions in couples where women suffer from PVD.","DOI":"10.1007/s10508-014-0295-1","ISSN":"0004-0002, 1573-2800","shortTitle":"Attachment, Sexual Assertiveness, and Sexual Outcomes in Women with Provoked Vestibulodynia and Their Partners","journalAbbreviation":"Arch Sex Behav","language":"en","author":[{"family":"Leclerc","given":"Bianca"},{"family":"Bergeron","given":"Sophie"},{"family":"Brassard","given":"Audrey"},{"family":"Bélanger","given":"Claude"},{"family":"Steben","given":"Marc"},{"family":"Lambert","given":"Bernard"}],"issued":{"date-parts":[["2015",8,1]]}}},{"id":148,"uris":["http://zotero.org/users/local/pLf8T0PY/items/2V96MB6H"],"uri":["http://zotero.org/users/local/pLf8T0PY/items/2V96MB6H"],"itemData":{"id":148,"type":"article-journal","title":"Disfunción sexual femenina su relación con el rol de género y la asertividad","container-title":"Perinatología y reproducción humana","page":"152-160","volume":"19","issue":"3-4","source":"scielo.unam.mx","ISSN":"0187-5337","author":[{"family":"Sánchez-Bravo","given":"Claudia"},{"family":"Morales-Carmona","given":"Francisco"},{"family":"Carreño-Meléndez","given":"Jorge"},{"family":"Martínez-Ramírez","given":"Susana"}],"issued":{"date-parts":[["2005"]]}}}],"schema":"https://github.com/citation-style-language/schema/raw/master/csl-citation.json"} </w:instrText>
      </w:r>
      <w:r w:rsidRPr="00080C06">
        <w:fldChar w:fldCharType="separate"/>
      </w:r>
      <w:r w:rsidRPr="00080C06">
        <w:t>(Leclerc et al., 2015; Sánchez-Bravo et al., 2005)</w:t>
      </w:r>
      <w:r w:rsidRPr="00080C06">
        <w:fldChar w:fldCharType="end"/>
      </w:r>
      <w:r w:rsidRPr="00080C06">
        <w:t xml:space="preserve">. A recent study of women with experienced vestibulodynia, a condition that causes pain at the vaginal opening, found that women with higher levels of SA were better able to communicate with their partners about sexual choices and preferences for sexual activities </w:t>
      </w:r>
      <w:r w:rsidRPr="00080C06">
        <w:fldChar w:fldCharType="begin"/>
      </w:r>
      <w:r w:rsidRPr="00080C06">
        <w:instrText xml:space="preserve"> ADDIN ZOTERO_ITEM CSL_CITATION {"citationID":"a130fj6do7u","properties":{"formattedCitation":"(McNicoll, Corsini-Munt, Rosen, McDuff, &amp; Bergeron, 2016)","plainCitation":"(McNicoll, Corsini-Munt, Rosen, McDuff, &amp; Bergeron, 2016)"},"citationItems":[{"id":228,"uris":["http://zotero.org/users/local/pLf8T0PY/items/SP4JBR4P"],"uri":["http://zotero.org/users/local/pLf8T0PY/items/SP4JBR4P"],"itemData":{"id":228,"type":"article-journal","title":"Sexual Assertiveness Mediates the Associations Between Partner Facilitative Responses and Sexual Outcomes in Women With Provoked Vestibulodynia","container-title":"Journal of Sex &amp; Marital Therapy","page":"1-15","volume":"0","issue":"0","source":"Taylor and Francis+NEJM","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DOI":"10.1080/0092623X.2016.1230806","ISSN":"0092-623X","note":"PMID: 27586889","author":[{"family":"McNicoll","given":"Gabrielle"},{"family":"Corsini-Munt","given":"Serena"},{"family":"Rosen","given":"Natalie O."},{"family":"McDuff","given":"Pierre"},{"family":"Bergeron","given":"Sophie"}],"issued":{"date-parts":[["2016",9,1]]},"PMID":"27586889"}}],"schema":"https://github.com/citation-style-language/schema/raw/master/csl-citation.json"} </w:instrText>
      </w:r>
      <w:r w:rsidRPr="00080C06">
        <w:fldChar w:fldCharType="separate"/>
      </w:r>
      <w:r w:rsidRPr="00080C06">
        <w:t>(McNicoll, Corsini-Munt, Rosen, McDuff, &amp; Bergeron, 2016)</w:t>
      </w:r>
      <w:r w:rsidRPr="00080C06">
        <w:fldChar w:fldCharType="end"/>
      </w:r>
      <w:r w:rsidRPr="00080C06">
        <w:t>.</w:t>
      </w:r>
    </w:p>
    <w:p w14:paraId="2BB57D64" w14:textId="77777777" w:rsidR="00080C06" w:rsidRPr="00E123A5" w:rsidRDefault="00080C06" w:rsidP="00080C06">
      <w:pPr>
        <w:pStyle w:val="SubtituloInterno1"/>
        <w:rPr>
          <w:lang w:val="en-US"/>
          <w:rPrChange w:id="52" w:author="Silvia Lucía López Alvarado" w:date="2020-09-10T19:46:00Z">
            <w:rPr/>
          </w:rPrChange>
        </w:rPr>
      </w:pPr>
      <w:r w:rsidRPr="00E123A5">
        <w:rPr>
          <w:lang w:val="en-US"/>
          <w:rPrChange w:id="53" w:author="Silvia Lucía López Alvarado" w:date="2020-09-10T19:46:00Z">
            <w:rPr/>
          </w:rPrChange>
        </w:rPr>
        <w:t xml:space="preserve">Body self-esteem </w:t>
      </w:r>
    </w:p>
    <w:p w14:paraId="6C984130" w14:textId="77777777" w:rsidR="00080C06" w:rsidRPr="00080C06" w:rsidRDefault="00080C06" w:rsidP="00080C06">
      <w:pPr>
        <w:pStyle w:val="Prrafocomn"/>
        <w:rPr>
          <w:i/>
        </w:rPr>
      </w:pPr>
      <w:r w:rsidRPr="00080C06">
        <w:t xml:space="preserve">Body self-esteem refers to the evaluation individuals make about their own body </w:t>
      </w:r>
      <w:r w:rsidRPr="00080C06">
        <w:fldChar w:fldCharType="begin"/>
      </w:r>
      <w:r w:rsidRPr="00080C06">
        <w:instrText xml:space="preserve"> ADDIN ZOTERO_ITEM CSL_CITATION {"citationID":"a10bjr5d0bl","properties":{"formattedCitation":"(Auslander et al., 2012)","plainCitation":"(Auslander et al., 2012)","noteIndex":0},"citationItems":[{"id":"BO1M67GT/IoYGBeDb","uris":["http://zotero.org/users/local/pLf8T0PY/items/UXQJFDPQ"],"uri":["http://zotero.org/users/local/pLf8T0PY/items/UXQJFDPQ"],"itemData":{"id":"BO1M67GT/IoYGBeDb","type":"article-journal","title":"The Connection between Young Women’s Body Esteem and Sexual Assertiveness","container-title":"Journal of Pediatric and Adolescent Gynecology","page":"127-130","volume":"25","issue":"2","source":"ScienceDirect","abstract":"Healthy sexuality includes having positive feelings about one’s body and developing positive romantic relationships. Previous research predicts that women dissatisfied with their bodies may be less likely to enforce their rights of sexual autonomy (i.e., sexual assertiveness). We assessed whether the body esteem of young women was related to their reports of sexual assertiveness. Young women from local colleges (N = 127) completed a questionnaire that included demographics, self reported weight and height, sexual history, along with body esteem and sexual assertiveness. Overall, body esteem was related to sexual assertiveness regarding condom use when controlling for other variables. Women with less body esteem were less likely to insist that their partner use a condom. Individual components of body esteem did not independently predict insistence of condom use. Body esteem was not related to initiation of sex or refusal of unwanted sex. The current study found relationships between body esteem and sexual assertiveness regarding STI prevention behaviors. Given these findings, implications for STI prevention programs are discussed.","DOI":"10.1016/j.jpag.2011.11.008","ISSN":"1083-3188","journalAbbreviation":"Journal of Pediatric and Adolescent Gynecology","author":[{"family":"Auslander","given":"Beth A."},{"family":"Baker","given":"Jaqwiana"},{"family":"Short","given":"Mary B."}],"issued":{"date-parts":[["2012",4,1]]}}}],"schema":"https://github.com/citation-style-language/schema/raw/master/csl-citation.json"} </w:instrText>
      </w:r>
      <w:r w:rsidRPr="00080C06">
        <w:fldChar w:fldCharType="separate"/>
      </w:r>
      <w:r w:rsidRPr="00080C06">
        <w:t>(Auslander et al., 2012)</w:t>
      </w:r>
      <w:r w:rsidRPr="00080C06">
        <w:fldChar w:fldCharType="end"/>
      </w:r>
      <w:r w:rsidRPr="00080C06">
        <w:t xml:space="preserve">. This psychosexual factor has been found to be important for SA, specifically regarding the use of condoms and other contraceptive methods. The way body self-esteem operates on an individual level is related to  increased body satisfaction, which lays the foundations for things such as the correct negotiation of the use of condoms </w:t>
      </w:r>
      <w:r w:rsidRPr="00080C06">
        <w:fldChar w:fldCharType="begin"/>
      </w:r>
      <w:r w:rsidRPr="00080C06">
        <w:instrText xml:space="preserve"> ADDIN ZOTERO_ITEM CSL_CITATION {"citationID":"a1j5navadlv","properties":{"formattedCitation":"(Auslander et al., 2012)","plainCitation":"(Auslander et al., 2012)","noteIndex":0},"citationItems":[{"id":"BO1M67GT/IoYGBeDb","uris":["http://zotero.org/users/local/pLf8T0PY/items/UXQJFDPQ"],"uri":["http://zotero.org/users/local/pLf8T0PY/items/UXQJFDPQ"],"itemData":{"id":169,"type":"article-journal","title":"The Connection between Young Women’s Body Esteem and Sexual Assertiveness","container-title":"Journal of Pediatric and Adolescent Gynecology","page":"127-130","volume":"25","issue":"2","source":"ScienceDirect","abstract":"Healthy sexuality includes having positive feelings about one’s body and developing positive romantic relationships. Previous research predicts that women dissatisfied with their bodies may be less likely to enforce their rights of sexual autonomy (i.e., sexual assertiveness). We assessed whether the body esteem of young women was related to their reports of sexual assertiveness. Young women from local colleges (N = 127) completed a questionnaire that included demographics, self reported weight and height, sexual history, along with body esteem and sexual assertiveness. Overall, body esteem was related to sexual assertiveness regarding condom use when controlling for other variables. Women with less body esteem were less likely to insist that their partner use a condom. Individual components of body esteem did not independently predict insistence of condom use. Body esteem was not related to initiation of sex or refusal of unwanted sex. The current study found relationships between body esteem and sexual assertiveness regarding STI prevention behaviors. Given these findings, implications for STI prevention programs are discussed.","DOI":"10.1016/j.jpag.2011.11.008","ISSN":"1083-3188","journalAbbreviation":"Journal of Pediatric and Adolescent Gynecology","author":[{"family":"Auslander","given":"Beth A."},{"family":"Baker","given":"Jaqwiana"},{"family":"Short","given":"Mary B."}],"issued":{"date-parts":[["2012",4,1]]}}}],"schema":"https://github.com/citation-style-language/schema/raw/master/csl-citation.json"} </w:instrText>
      </w:r>
      <w:r w:rsidRPr="00080C06">
        <w:fldChar w:fldCharType="separate"/>
      </w:r>
      <w:r w:rsidRPr="00080C06">
        <w:t>(Auslander et al., 2012)</w:t>
      </w:r>
      <w:r w:rsidRPr="00080C06">
        <w:fldChar w:fldCharType="end"/>
      </w:r>
      <w:r w:rsidRPr="00080C06">
        <w:t xml:space="preserve">. Given the prevalence of social media in modern society and the veneration of body image and aesthetics that it cultivates, it is important to consider the effect it has on body positivity and self-esteem. A recent study found that Facebook involvement increases objectified body consciousness and can affect the SA of an individual positively, by increasing someone’s self-esteem, or negatively, by fostering feelings of shame about their body </w:t>
      </w:r>
      <w:r w:rsidRPr="00080C06">
        <w:fldChar w:fldCharType="begin"/>
      </w:r>
      <w:r w:rsidRPr="00080C06">
        <w:instrText xml:space="preserve"> ADDIN ZOTERO_ITEM CSL_CITATION {"citationID":"a6ugnbqam","properties":{"formattedCitation":"(Manago, Ward, Lemm, et al., 2015)","plainCitation":"(Manago, Ward, Lemm, et al., 2015)","noteIndex":0},"citationItems":[{"id":"hI67UH91/YPEjeq4K","uris":["http://zotero.org/users/local/pLf8T0PY/items/48TPPPER"],"uri":["http://zotero.org/users/local/pLf8T0PY/items/48TPPPER"],"itemData":{"id":165,"type":"article-journal","title":"Facebook Involvement, Objectified Body Consciousness, Body Shame, and Sexual Assertiveness in College Women and Men","container-title":"Sex Roles","page":"1-14","volume":"72","issue":"1-2","source":"link.springer.com","abstract":"Given the heightened attention to visual impression management on social media websites, previous research has demonstrated an association between Facebook use and objectified body consciousness among adolescent girls and young women in various Western countries, including the U.S. (e.g., Meier and Gray 2013). The current study aimed to test whether both young women and men using social networking sites are vulnerable to objectified body consciousness, and to extend this line of research to sexual health outcomes. We tested a path model of Facebook involvement, objectified body consciousness, body shame, and sexual assertiveness and examined whether the negative health consequences of objectified body consciousness were greater in magnitude for women than men. Participants in this study were U.S. college students in the Midwest, 467 women and 348 men, who on average reported using social networking sites for 6 years. They completed survey measures assessing their involvement in Facebook, body surveillance, appearance self-worth, and enjoyment of sexualization. They also reported on feelings of body shame and sexual assertiveness. For both women and men, Facebook involvement predicted objectified body consciousness, which in turn predicted greater body shame and decreased sexual assertiveness. The link between objectified body consciousness and body shame was greater in magnitude for women, but no gender difference was found in the association between body shame and sexual assertiveness. We suggest that social media foster a heightened experience of the self from an observer’s point of view, which has consequences for body image and sexual agency among women as well as men.","DOI":"10.1007/s11199-014-0441-1","ISSN":"0360-0025, 1573-2762","journalAbbreviation":"Sex Roles","language":"en","author":[{"family":"Manago","given":"Adriana M."},{"family":"Ward","given":"L. Monique"},{"family":"Lemm","given":"Kristi M."},{"family":"Reed","given":"Lauren"},{"family":"Seabrook","given":"Rita"}],"issued":{"date-parts":[["2015",1,1]]}}}],"schema":"https://github.com/citation-style-language/schema/raw/master/csl-citation.json"} </w:instrText>
      </w:r>
      <w:r w:rsidRPr="00080C06">
        <w:fldChar w:fldCharType="separate"/>
      </w:r>
      <w:r w:rsidRPr="00080C06">
        <w:t>(Manago et al., 2015)</w:t>
      </w:r>
      <w:r w:rsidRPr="00080C06">
        <w:fldChar w:fldCharType="end"/>
      </w:r>
      <w:r w:rsidRPr="00080C06">
        <w:t xml:space="preserve">. </w:t>
      </w:r>
    </w:p>
    <w:p w14:paraId="2809C2CE" w14:textId="77777777" w:rsidR="00080C06" w:rsidRPr="00080C06" w:rsidRDefault="00080C06" w:rsidP="00080C06">
      <w:pPr>
        <w:pStyle w:val="Prrafocomn"/>
      </w:pPr>
    </w:p>
    <w:p w14:paraId="19830FC3" w14:textId="77777777" w:rsidR="00080C06" w:rsidRPr="00E123A5" w:rsidRDefault="00080C06" w:rsidP="00080C06">
      <w:pPr>
        <w:pStyle w:val="SubtituloInterno1"/>
        <w:rPr>
          <w:lang w:val="en-US"/>
          <w:rPrChange w:id="54" w:author="Silvia Lucía López Alvarado" w:date="2020-09-10T19:46:00Z">
            <w:rPr/>
          </w:rPrChange>
        </w:rPr>
      </w:pPr>
      <w:r w:rsidRPr="00E123A5">
        <w:rPr>
          <w:lang w:val="en-US"/>
          <w:rPrChange w:id="55" w:author="Silvia Lucía López Alvarado" w:date="2020-09-10T19:46:00Z">
            <w:rPr/>
          </w:rPrChange>
        </w:rPr>
        <w:lastRenderedPageBreak/>
        <w:t xml:space="preserve">Emotion regulation </w:t>
      </w:r>
    </w:p>
    <w:p w14:paraId="2E274EA9" w14:textId="6ACF59E9" w:rsidR="00080C06" w:rsidRPr="00080C06" w:rsidRDefault="00080C06" w:rsidP="00080C06">
      <w:pPr>
        <w:pStyle w:val="Prrafocomn"/>
      </w:pPr>
      <w:r w:rsidRPr="00080C06">
        <w:t xml:space="preserve">Emotion regulation refers to an individual’s ability to acknowledge and regulate emotions and feelings that may positively influence sexual responses </w:t>
      </w:r>
      <w:r w:rsidRPr="00080C06">
        <w:fldChar w:fldCharType="begin"/>
      </w:r>
      <w:r w:rsidRPr="00080C06">
        <w:instrText xml:space="preserve"> ADDIN ZOTERO_ITEM CSL_CITATION {"citationID":"avu913jvs","properties":{"formattedCitation":"(Zerubavel &amp; Messman-Moore, 2013b)","plainCitation":"(Zerubavel &amp; Messman-Moore, 2013b)","dontUpdate":true,"noteIndex":0},"citationItems":[{"id":15,"uris":["http://zotero.org/users/2406116/items/VKUVDQHS"],"uri":["http://zotero.org/users/2406116/items/VKUVDQHS"],"itemData":{"id":1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schema":"https://github.com/citation-style-language/schema/raw/master/csl-citation.json"} </w:instrText>
      </w:r>
      <w:r w:rsidRPr="00080C06">
        <w:fldChar w:fldCharType="separate"/>
      </w:r>
      <w:r w:rsidRPr="00080C06">
        <w:t>(Zerubavel &amp; Messman-Moore, 2013)</w:t>
      </w:r>
      <w:r w:rsidRPr="00080C06">
        <w:fldChar w:fldCharType="end"/>
      </w:r>
      <w:r w:rsidRPr="00080C06">
        <w:t xml:space="preserve">. To regulate an appropriate response, individuals must be aware of, understand, and accept their own emotions. Individuals who are capable of satisfactory emotion regulation are more likely to communicate to their partner both verbally and non-verbally in a direct and assertive way </w:t>
      </w:r>
      <w:r w:rsidRPr="00080C06">
        <w:fldChar w:fldCharType="begin"/>
      </w:r>
      <w:r w:rsidRPr="00080C06">
        <w:instrText xml:space="preserve"> ADDIN ZOTERO_ITEM CSL_CITATION {"citationID":"Aho792bD","properties":{"formattedCitation":"(Gratz &amp; Roemer, 2004; Zerubavel &amp; Messman-Moore, 2013a)","plainCitation":"(Gratz &amp; Roemer, 2004; Zerubavel &amp; Messman-Moore, 2013a)","noteIndex":0},"citationItems":[{"id":"m4jttSpY/pLQz5vhI","uris":["http://zotero.org/users/local/pLf8T0PY/items/3BCGM4DX"],"uri":["http://zotero.org/users/local/pLf8T0PY/items/3BCGM4DX"],"itemData":{"id":240,"type":"article-journal","title":"Multidimensional Assessment of Emotion Regulation and Dysregulation: Development, Factor Structure, and Initial Validation of the Difficulties in Emotion Regulation Scale","container-title":"Journal of Psychopathology and Behavioral Assessment","page":"41-54","volume":"26","issue":"1","source":"link.springer.com","abstract":"Given recent attention to emotion regulation as a potentially unifying function of diverse symptom presentations, there is a need for comprehensive measures that adequately assess difficulties in emotion regulation among adults. This paper (a) proposes an integrative conceptualization of emotion regulation as involving not just the modulation of emotional arousal, but also the awareness, understanding, and acceptance of emotions, and the ability to act in desired ways regardless of emotional state; and (b) begins to explore the factor structure and psychometric properties of a new measure, the Difficulties in Emotion Regulation Scale (DERS). Two samples of undergraduate students completed questionnaire packets. Preliminary findings suggest that the DERS has high internal consistency, good test–retest reliability, and adequate construct and predictive validity.","DOI":"10.1023/B:JOBA.0000007455.08539.94","ISSN":"0882-2689, 1573-3505","shortTitle":"Multidimensional Assessment of Emotion Regulation and Dysregulation","journalAbbreviation":"Journal of Psychopathology and Behavioral Assessment","language":"en","author":[{"family":"Gratz","given":"Kim L."},{"family":"Roemer","given":"Lizabeth"}],"issued":{"date-parts":[["2004",3,1]]}}},{"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Pr="00080C06">
        <w:fldChar w:fldCharType="separate"/>
      </w:r>
      <w:r w:rsidRPr="00080C06">
        <w:t>(Gratz &amp; Roemer, 2004; Zerubavel &amp; Messman-Moore, 2013)</w:t>
      </w:r>
      <w:r w:rsidRPr="00080C06">
        <w:fldChar w:fldCharType="end"/>
      </w:r>
      <w:r w:rsidRPr="00080C06">
        <w:t xml:space="preserve">. Research has found that emotion regulation is particularly associated with SA when it comes to initiation and refusal of sexual intercourse due to the sense of empowerment and agency an individual may feel </w:t>
      </w:r>
      <w:r w:rsidRPr="00080C06">
        <w:fldChar w:fldCharType="begin"/>
      </w:r>
      <w:r w:rsidRPr="00080C06">
        <w:instrText xml:space="preserve"> ADDIN ZOTERO_ITEM CSL_CITATION {"citationID":"P8tVo0LU","properties":{"formattedCitation":"(Zerubavel &amp; Messman-Moore, 2013a)","plainCitation":"(Zerubavel &amp; Messman-Moore, 2013a)","noteIndex":0},"citationItems":[{"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Pr="00080C06">
        <w:fldChar w:fldCharType="separate"/>
      </w:r>
      <w:r w:rsidRPr="00080C06">
        <w:t>(Zerubavel &amp; Messman-Moore, 2013)</w:t>
      </w:r>
      <w:r w:rsidRPr="00080C06">
        <w:fldChar w:fldCharType="end"/>
      </w:r>
      <w:r w:rsidRPr="00080C06">
        <w:t xml:space="preserve">.  </w:t>
      </w:r>
    </w:p>
    <w:p w14:paraId="3501627E" w14:textId="77777777" w:rsidR="00080C06" w:rsidRPr="00E123A5" w:rsidRDefault="00080C06" w:rsidP="00080C06">
      <w:pPr>
        <w:pStyle w:val="SubtituloInterno1"/>
        <w:rPr>
          <w:lang w:val="en-US"/>
          <w:rPrChange w:id="56" w:author="Silvia Lucía López Alvarado" w:date="2020-09-10T19:46:00Z">
            <w:rPr/>
          </w:rPrChange>
        </w:rPr>
      </w:pPr>
      <w:r w:rsidRPr="00E123A5">
        <w:rPr>
          <w:lang w:val="en-US"/>
          <w:rPrChange w:id="57" w:author="Silvia Lucía López Alvarado" w:date="2020-09-10T19:46:00Z">
            <w:rPr/>
          </w:rPrChange>
        </w:rPr>
        <w:t xml:space="preserve">Resourcefulness </w:t>
      </w:r>
    </w:p>
    <w:p w14:paraId="697920C3" w14:textId="2FB93715" w:rsidR="00080C06" w:rsidRPr="00080C06" w:rsidRDefault="00080C06" w:rsidP="00080C06">
      <w:pPr>
        <w:pStyle w:val="Prrafocomn"/>
        <w:rPr>
          <w:i/>
        </w:rPr>
      </w:pPr>
      <w:r w:rsidRPr="00080C06">
        <w:t xml:space="preserve">In the context of SA, resourcefulness is the ability to resist pressure from a partner to participate in unwanted sexual activities: the ability of an individual to say ‘no’ or to leave a pressured situation </w:t>
      </w:r>
      <w:r w:rsidRPr="00080C06">
        <w:fldChar w:fldCharType="begin"/>
      </w:r>
      <w:r w:rsidRPr="00080C06">
        <w:instrText xml:space="preserve"> ADDIN ZOTERO_ITEM CSL_CITATION {"citationID":"a2hjrdn7krg","properties":{"formattedCitation":"(Humphreys &amp; Kennett, 2010)","plainCitation":"(Humphreys &amp; Kennett, 2010)","noteIndex":0},"citationItems":[{"id":194,"uris":["http://zotero.org/users/2406116/items/TKJVNHJD"],"uri":["http://zotero.org/users/2406116/items/TKJVNHJD"],"itemData":{"id":194,"type":"article-journal","title":"The reliability and validity of instruments supporting the sexual self-control model","container-title":"The Canadian Journal of Human Sexuality; Toronto","page":"1-13","volume":"19","issue":"1/2","source":"ProQuest","ISSN":"11884517","language":"English","author":[{"family":"Humphreys","given":"Terry P."},{"family":"Kennett","given":"Deborah J."}],"issued":{"date-parts":[["2010"]]}}}],"schema":"https://github.com/citation-style-language/schema/raw/master/csl-citation.json"} </w:instrText>
      </w:r>
      <w:r w:rsidRPr="00080C06">
        <w:fldChar w:fldCharType="separate"/>
      </w:r>
      <w:r w:rsidRPr="00080C06">
        <w:t>(Humphreys &amp; Kennett, 2010)</w:t>
      </w:r>
      <w:r w:rsidRPr="00080C06">
        <w:fldChar w:fldCharType="end"/>
      </w:r>
      <w:r w:rsidRPr="00080C06">
        <w:t xml:space="preserve">. This is achieved through the use of positive self-instructions, problem-solving methods, and delay of gratification </w:t>
      </w:r>
      <w:r w:rsidRPr="00080C06">
        <w:fldChar w:fldCharType="begin"/>
      </w:r>
      <w:r w:rsidRPr="00080C06">
        <w:instrText xml:space="preserve"> ADDIN ZOTERO_ITEM CSL_CITATION {"citationID":"a1n9037hs06","properties":{"formattedCitation":"(Kennett et al., 2012)","plainCitation":"(Kennett et al., 2012)"},"citationItems":[{"id":214,"uris":["http://zotero.org/users/local/pLf8T0PY/items/M7EWUR5R"],"uri":["http://zotero.org/users/local/pLf8T0PY/items/M7EWUR5R"],"itemData":{"id":214,"type":"article-journal","title":"Sexual resourcefulness and the impact of family, sex education, media and peers","container-title":"Sex Education","page":"351-368","volume":"12","issue":"3","source":"Taylor and Francis+NEJM","abstract":"Building on a recently developed theoretical model of sexual self-control, 178 undergraduate women completed measures of learned resourcefulness, reasons for consenting to unwanted advances, and sexual self-efficacy – variables consistently shown to be unique predictors of sexual resourcefulness. Additional measures assessed in this investigation included media internalisation, peer values, parental and school discussions of sexual topics, body image preoccupation, body image satisfaction, and perceived timing of pubertal development. Along with the aforementioned unique predictors of sexual resourcefulness, receiving more information from the mother about dealing with unwanted sexual advances emerged as another direct contributor. Also in concurrence with past research, it was found that women scoring lower in sexual resourcefulness and having more reasons for consenting were more likely to engage in unwanted non-coercive sexual activities, with greater media pressures, higher appearance orientation and lower learned resourcefulness having a shared impact. Implications, limitations, and directions for future research are discussed.","DOI":"10.1080/14681811.2011.615624","ISSN":"1468-1811","author":[{"family":"Kennett","given":"Deborah J."},{"family":"Humphreys","given":"Terry P."},{"family":"Schultz","given":"Kristen E."}],"issued":{"date-parts":[["2012",7,1]]}}}],"schema":"https://github.com/citation-style-language/schema/raw/master/csl-citation.json"} </w:instrText>
      </w:r>
      <w:r w:rsidRPr="00080C06">
        <w:fldChar w:fldCharType="separate"/>
      </w:r>
      <w:r w:rsidRPr="00080C06">
        <w:t>(Kennett et al., 2012;</w:t>
      </w:r>
      <w:r w:rsidRPr="00080C06">
        <w:fldChar w:fldCharType="end"/>
      </w:r>
      <w:r w:rsidRPr="00080C06">
        <w:t xml:space="preserve"> Humphreys &amp; Kennett, 2010). To utilize such strategies, an individual must be able to rely on high levels of self-control, learn appropriate behaviors and responses applicable to specific situations, and be able to rely on coping strategies when problematic situations or negative emotions occur. Resourcefulness is clearly an important facilitator for the development of SA when it comes to the use of negotiation strategies and resistance to external pressure </w:t>
      </w:r>
      <w:r w:rsidRPr="00080C06">
        <w:fldChar w:fldCharType="begin"/>
      </w:r>
      <w:r w:rsidRPr="00080C06">
        <w:instrText xml:space="preserve"> ADDIN ZOTERO_ITEM CSL_CITATION {"citationID":"B7SJLVTi","properties":{"formattedCitation":"(Kennett et al., 2012)","plainCitation":"(Kennett et al., 2012)"},"citationItems":[{"id":214,"uris":["http://zotero.org/users/local/pLf8T0PY/items/M7EWUR5R"],"uri":["http://zotero.org/users/local/pLf8T0PY/items/M7EWUR5R"],"itemData":{"id":214,"type":"article-journal","title":"Sexual resourcefulness and the impact of family, sex education, media and peers","container-title":"Sex Education","page":"351-368","volume":"12","issue":"3","source":"Taylor and Francis+NEJM","abstract":"Building on a recently developed theoretical model of sexual self-control, 178 undergraduate women completed measures of learned resourcefulness, reasons for consenting to unwanted advances, and sexual self-efficacy – variables consistently shown to be unique predictors of sexual resourcefulness. Additional measures assessed in this investigation included media internalisation, peer values, parental and school discussions of sexual topics, body image preoccupation, body image satisfaction, and perceived timing of pubertal development. Along with the aforementioned unique predictors of sexual resourcefulness, receiving more information from the mother about dealing with unwanted sexual advances emerged as another direct contributor. Also in concurrence with past research, it was found that women scoring lower in sexual resourcefulness and having more reasons for consenting were more likely to engage in unwanted non-coercive sexual activities, with greater media pressures, higher appearance orientation and lower learned resourcefulness having a shared impact. Implications, limitations, and directions for future research are discussed.","DOI":"10.1080/14681811.2011.615624","ISSN":"1468-1811","author":[{"family":"Kennett","given":"Deborah J."},{"family":"Humphreys","given":"Terry P."},{"family":"Schultz","given":"Kristen E."}],"issued":{"date-parts":[["2012",7,1]]}}}],"schema":"https://github.com/citation-style-language/schema/raw/master/csl-citation.json"} </w:instrText>
      </w:r>
      <w:r w:rsidRPr="00080C06">
        <w:fldChar w:fldCharType="separate"/>
      </w:r>
      <w:r w:rsidRPr="00080C06">
        <w:t>(Kennett et al., 2012;</w:t>
      </w:r>
      <w:r w:rsidRPr="00080C06">
        <w:fldChar w:fldCharType="end"/>
      </w:r>
      <w:r w:rsidRPr="00080C06">
        <w:t xml:space="preserve"> Humphreys &amp; Kennett, 2010). </w:t>
      </w:r>
    </w:p>
    <w:p w14:paraId="66EAC329" w14:textId="77777777" w:rsidR="00080C06" w:rsidRPr="00080C06" w:rsidRDefault="00080C06" w:rsidP="00080C06">
      <w:pPr>
        <w:pStyle w:val="SubtituloInterno"/>
      </w:pPr>
      <w:r w:rsidRPr="00080C06">
        <w:t>Outcomes of Sexual Assertiveness</w:t>
      </w:r>
    </w:p>
    <w:p w14:paraId="684F5B5D" w14:textId="4770E895" w:rsidR="00080C06" w:rsidRPr="00080C06" w:rsidRDefault="00080C06" w:rsidP="00080C06">
      <w:pPr>
        <w:pStyle w:val="Prrafocomn"/>
      </w:pPr>
      <w:r w:rsidRPr="00080C06">
        <w:t>While the factors mentioned above have a clear impact on the development of SA, it is important to highlight three main outcomes for sexuality that were consistently described throughout the literature reviewed.</w:t>
      </w:r>
    </w:p>
    <w:p w14:paraId="7759959B" w14:textId="77777777" w:rsidR="00080C06" w:rsidRPr="00080C06" w:rsidRDefault="00080C06" w:rsidP="00080C06">
      <w:pPr>
        <w:pStyle w:val="SubtituloInterno1"/>
        <w:rPr>
          <w:lang w:val="en-US"/>
        </w:rPr>
      </w:pPr>
      <w:r w:rsidRPr="00080C06">
        <w:rPr>
          <w:lang w:val="en-US"/>
        </w:rPr>
        <w:t xml:space="preserve">Impact on the level of satisfaction within the intimate relationship </w:t>
      </w:r>
    </w:p>
    <w:p w14:paraId="5800A795" w14:textId="25342F0C" w:rsidR="00080C06" w:rsidRPr="00080C06" w:rsidRDefault="00080C06" w:rsidP="00080C06">
      <w:pPr>
        <w:pStyle w:val="Prrafocomn"/>
      </w:pPr>
      <w:r w:rsidRPr="00080C06">
        <w:lastRenderedPageBreak/>
        <w:t xml:space="preserve">Given the importance of communication in intimate relationships, several studies have suggested that asserting and controlling desired sexual activities has a positive influence on both satisfaction within relationships </w:t>
      </w:r>
      <w:r w:rsidRPr="00080C06">
        <w:fldChar w:fldCharType="begin"/>
      </w:r>
      <w:r w:rsidRPr="00080C06">
        <w:instrText xml:space="preserve"> ADDIN ZOTERO_ITEM CSL_CITATION {"citationID":"a1cs5h7r25d","properties":{"formattedCitation":"(Leclerc et al., 2015; McNicoll et al., 2016; Noar et al., 2002)","plainCitation":"(Leclerc et al., 2015; McNicoll et al., 2016; Noar et al., 2002)"},"citationItems":[{"id":233,"uris":["http://zotero.org/users/local/pLf8T0PY/items/AMHNTRQS"],"uri":["http://zotero.org/users/local/pLf8T0PY/items/AMHNTRQS"],"itemData":{"id":233,"type":"article-journal","title":"Attachment, Sexual Assertiveness, and Sexual Outcomes in Women with Provoked Vestibulodynia and Their Partners: A Mediation Model","container-title":"Archives of Sexual Behavior","page":"1561-1572","volume":"44","issue":"6","source":"link.springer.com","abstract":"Provoked vestibulodynia (PVD) is a prevalent women’s sexual pain disorder, which is associated with sexual function difficulties. Attachment theory has been used to understand adult sexual outcomes, providing a useful framework for examining sexual adaptation in couples confronted with PVD. Research to date indicates that anxious and avoidant attachment dimensions correlate with worse sexual outcomes in community and clinical samples. The present study examined the association between attachment, pain, sexual function, and sexual satisfaction in a sample of 101 couples in which the women presented with PVD. The actor–partner interdependence model was used in order to investigate both actor and partner effects. This study also examined the role of sexual assertiveness as a mediator of these associations via structural equation modeling. Women completed measures of pain intensity and both members of the couple completed measures of romantic attachment, sexual assertiveness, sexual function, and satisfaction. Results indicated that attachment dimensions did not predict pain intensity. Both anxious and avoidant attachment were associated with lower sexual satisfaction. Only attachment avoidance predicted lower sexual function in women. Partner effects indicated that higher sexual assertiveness in women predicted higher sexual satisfaction in men. Finally, women’s sexual assertiveness was found to be a significant mediator of the relationship between their attachment dimensions, sexual function, and satisfaction. Findings highlight the importance of examining how anxious and avoidant attachment may lead to difficulties in sexual assertiveness and to less satisfying sexual interactions in couples where women suffer from PVD.","DOI":"10.1007/s10508-014-0295-1","ISSN":"0004-0002, 1573-2800","shortTitle":"Attachment, Sexual Assertiveness, and Sexual Outcomes in Women with Provoked Vestibulodynia and Their Partners","journalAbbreviation":"Arch Sex Behav","language":"en","author":[{"family":"Leclerc","given":"Bianca"},{"family":"Bergeron","given":"Sophie"},{"family":"Brassard","given":"Audrey"},{"family":"Bélanger","given":"Claude"},{"family":"Steben","given":"Marc"},{"family":"Lambert","given":"Bernard"}],"issued":{"date-parts":[["2015",8,1]]}}},{"id":228,"uris":["http://zotero.org/users/local/pLf8T0PY/items/SP4JBR4P"],"uri":["http://zotero.org/users/local/pLf8T0PY/items/SP4JBR4P"],"itemData":{"id":228,"type":"article-journal","title":"Sexual Assertiveness Mediates the Associations Between Partner Facilitative Responses and Sexual Outcomes in Women With Provoked Vestibulodynia","container-title":"Journal of Sex &amp; Marital Therapy","page":"1-15","volume":"0","issue":"0","source":"Taylor and Francis+NEJM","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DOI":"10.1080/0092623X.2016.1230806","ISSN":"0092-623X","note":"PMID: 27586889","author":[{"family":"McNicoll","given":"Gabrielle"},{"family":"Corsini-Munt","given":"Serena"},{"family":"Rosen","given":"Natalie O."},{"family":"McDuff","given":"Pierre"},{"family":"Bergeron","given":"Sophie"}],"issued":{"date-parts":[["2016",9,1]]},"PMID":"27586889"}},{"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Pr="00080C06">
        <w:fldChar w:fldCharType="separate"/>
      </w:r>
      <w:r w:rsidRPr="00080C06">
        <w:t>(Leclerc et al., 2015; McNicoll et al., 2016; Noar et al., 2002)</w:t>
      </w:r>
      <w:r w:rsidRPr="00080C06">
        <w:fldChar w:fldCharType="end"/>
      </w:r>
      <w:r w:rsidRPr="00080C06">
        <w:t xml:space="preserve"> and overall sexual satisfaction </w:t>
      </w:r>
      <w:r w:rsidRPr="00080C06">
        <w:fldChar w:fldCharType="begin"/>
      </w:r>
      <w:r w:rsidRPr="00080C06">
        <w:instrText xml:space="preserve"> ADDIN ZOTERO_ITEM CSL_CITATION {"citationID":"ai1odd84no","properties":{"formattedCitation":"{\\rtf (M\\uc0\\u233{}nard &amp; Offman, 2009)}","plainCitation":"(Ménard &amp; Offman, 2009)"},"citationItems":[{"id":130,"uris":["http://zotero.org/users/local/pLf8T0PY/items/B4W56FZR"],"uri":["http://zotero.org/users/local/pLf8T0PY/items/B4W56FZR"],"itemData":{"id":130,"type":"article-journal","title":"The interrelationships between sexual self-esteem, sexual assertiveness and sexual satisfaction","container-title":"The Canadian Journal of Human Sexuality; Toronto","page":"35-45","volume":"18","issue":"1/2","source":"ProQuest","abstract":"This study investigated the relationships between sexual self-esteem, sexual assertiveness and sexual satisfaction. It was hypothesized that higher levels of sexual self-esteem would be associated with greater sexual satisfaction and that sexual assertiveness would act as a partial mediator. The participants were 25 men and 46 women, aged 19-56 years, recruited from the community. Participants completed questionnaires measuring sexual self-esteem, sexual assertiveness and sexual satisfaction. The results showed strong correlations between all three variables and confirmed sexual assertiveness as a partial mediator of the relationship between sexual self-esteem and sexual satisfaction. The implications of the findings for clinical practice are considered. [PUBLICATION ABSTRACT]","ISSN":"11884517","language":"English","author":[{"family":"Ménard","given":"A. Dana"},{"family":"Offman","given":"Alia"}],"issued":{"date-parts":[["2009"]]}}}],"schema":"https://github.com/citation-style-language/schema/raw/master/csl-citation.json"} </w:instrText>
      </w:r>
      <w:r w:rsidRPr="00080C06">
        <w:fldChar w:fldCharType="separate"/>
      </w:r>
      <w:r w:rsidRPr="00080C06">
        <w:t>(Ménard &amp; Offman, 2009)</w:t>
      </w:r>
      <w:r w:rsidRPr="00080C06">
        <w:fldChar w:fldCharType="end"/>
      </w:r>
      <w:r w:rsidRPr="00080C06">
        <w:t>. SA is considered key to achieve a good sexual life as it allows the needs of the individual and their partner to be met. Furthermore, McNicoll et al.</w:t>
      </w:r>
      <w:r w:rsidRPr="00080C06">
        <w:fldChar w:fldCharType="begin"/>
      </w:r>
      <w:r w:rsidRPr="00080C06">
        <w:instrText xml:space="preserve"> ADDIN ZOTERO_ITEM CSL_CITATION {"citationID":"a27inhit88i","properties":{"formattedCitation":"(McNicoll et al., 2016)","plainCitation":"(McNicoll et al., 2016)"},"citationItems":[{"id":228,"uris":["http://zotero.org/users/local/pLf8T0PY/items/SP4JBR4P"],"uri":["http://zotero.org/users/local/pLf8T0PY/items/SP4JBR4P"],"itemData":{"id":228,"type":"article-journal","title":"Sexual Assertiveness Mediates the Associations Between Partner Facilitative Responses and Sexual Outcomes in Women With Provoked Vestibulodynia","container-title":"Journal of Sex &amp; Marital Therapy","page":"1-15","volume":"0","issue":"0","source":"Taylor and Francis+NEJM","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DOI":"10.1080/0092623X.2016.1230806","ISSN":"0092-623X","note":"PMID: 27586889","author":[{"family":"McNicoll","given":"Gabrielle"},{"family":"Corsini-Munt","given":"Serena"},{"family":"Rosen","given":"Natalie O."},{"family":"McDuff","given":"Pierre"},{"family":"Bergeron","given":"Sophie"}],"issued":{"date-parts":[["2016",9,1]]},"PMID":"27586889"}}],"schema":"https://github.com/citation-style-language/schema/raw/master/csl-citation.json"} </w:instrText>
      </w:r>
      <w:r w:rsidRPr="00080C06">
        <w:fldChar w:fldCharType="separate"/>
      </w:r>
      <w:r w:rsidRPr="00080C06">
        <w:t xml:space="preserve"> (2016)</w:t>
      </w:r>
      <w:r w:rsidRPr="00080C06">
        <w:fldChar w:fldCharType="end"/>
      </w:r>
      <w:r w:rsidRPr="00080C06">
        <w:t xml:space="preserve"> found that SA is positively associated with perceived ‘facilitative,’ i.e., encouraging, affectional, and positive, responses. </w:t>
      </w:r>
    </w:p>
    <w:p w14:paraId="2C29DD17" w14:textId="77777777" w:rsidR="00080C06" w:rsidRPr="00080C06" w:rsidRDefault="00080C06" w:rsidP="00080C06">
      <w:pPr>
        <w:pStyle w:val="SubtituloInterno1"/>
        <w:rPr>
          <w:lang w:val="en-US"/>
        </w:rPr>
      </w:pPr>
      <w:r w:rsidRPr="00080C06">
        <w:rPr>
          <w:lang w:val="en-US"/>
        </w:rPr>
        <w:t xml:space="preserve">Sexual assertiveness as a protective factor for unwanted pregnancies and STIs. </w:t>
      </w:r>
    </w:p>
    <w:p w14:paraId="5207BF94" w14:textId="0C293DCA" w:rsidR="00080C06" w:rsidRPr="00080C06" w:rsidRDefault="00080C06" w:rsidP="00080C06">
      <w:pPr>
        <w:pStyle w:val="Prrafocomn"/>
        <w:rPr>
          <w:i/>
        </w:rPr>
      </w:pPr>
      <w:r w:rsidRPr="00080C06">
        <w:t xml:space="preserve">Despite the increasing quality and quantity of information available, and efforts to prevent unwanted pregnancies and STIs, there are still barriers for women to negotiate about the use of condoms for safe sex </w:t>
      </w:r>
      <w:r w:rsidRPr="00080C06">
        <w:fldChar w:fldCharType="begin"/>
      </w:r>
      <w:r w:rsidRPr="00080C06">
        <w:instrText xml:space="preserve"> ADDIN ZOTERO_ITEM CSL_CITATION {"citationID":"a1v2d73t8r7","properties":{"formattedCitation":"(Noar et al., 2006)","plainCitation":"(Noar et al., 2006)"},"citationItems":[{"id":29,"uris":["http://zotero.org/users/local/pLf8T0PY/items/3PMB2PBJ"],"uri":["http://zotero.org/users/local/pLf8T0PY/items/3PMB2PBJ"],"itemData":{"id":29,"type":"article-journal","title":"Why Communication Is Crucial: Meta-Analysis of the Relationship Between Safer Sexual Communication and Condom Use","container-title":"Journal of Health Communication","page":"365-390","volume":"11","issue":"4","source":"Taylor and Francis+NEJM","abstract":"The purpose of this study was to quantitatively synthesize the growing literature on the relationship between safer sexual communication (SSC) among sexual partners and condom use, and to systematically examine a number of conceptual and methodological moderators of this relationship. Data from 53 articles published in 27 journals met criteria for the study. Fifty-five independent effect sizes coded from samples totaling N = 18,529 were meta-analyzed. Results indicate that the mean sample-size weighted effect size of the SSC-condom use relation was r = .22, and a number of conceptual variables were found to moderate this relationship. Specifically, communication about condom use (r = .25) and sexual history (r = .23) had significantly (p &lt; .05) larger effect sizes than communication about safer sex (r = .18). In addition, SSC measures operationalized differently had significantly (p &lt; .05) different effect sizes. From largest to smallest, these were behavioral format (r = .29), intentional format (r = .18), and self-efficacy format (r = .13). Measures that tried to assess persuasion attempts as compared with informational exchanges were not found to have significantly different effect sizes (p &gt; .05). Further, methodological moderators tended to be unrelated to effect size. Implications for the future study of safer sexual communication as well as the importance of emphasizing communication skills in HIV preventive interventions are discussed.","DOI":"10.1080/10810730600671862","ISSN":"1081-0730","note":"PMID: 16720536","shortTitle":"Why Communication Is Crucial","author":[{"family":"Noar","given":"Seth M."},{"family":"Carlyle","given":"Kellie"},{"family":"Cole","given":"Christi"}],"issued":{"date-parts":[["2006",5,1]]},"PMID":"16720536"}}],"schema":"https://github.com/citation-style-language/schema/raw/master/csl-citation.json"} </w:instrText>
      </w:r>
      <w:r w:rsidRPr="00080C06">
        <w:fldChar w:fldCharType="separate"/>
      </w:r>
      <w:r w:rsidRPr="00080C06">
        <w:t>(Noar et al., 2006)</w:t>
      </w:r>
      <w:r w:rsidRPr="00080C06">
        <w:fldChar w:fldCharType="end"/>
      </w:r>
      <w:r w:rsidRPr="00080C06">
        <w:t xml:space="preserve">. Traditionally, men are considered to be responsible for carrying condoms and for expressing the necessity to use them </w:t>
      </w:r>
      <w:r w:rsidRPr="00080C06">
        <w:fldChar w:fldCharType="begin"/>
      </w:r>
      <w:r w:rsidRPr="00080C06">
        <w:instrText xml:space="preserve"> ADDIN ZOTERO_ITEM CSL_CITATION {"citationID":"a1q1shlsv48","properties":{"formattedCitation":"(Noar et al., 2002; Sastre et al., 2015)","plainCitation":"(Noar et al., 2002; Sastre et al., 2015)"},"citationItems":[{"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id":206,"uris":["http://zotero.org/users/local/pLf8T0PY/items/5AZV5CHG"],"uri":["http://zotero.org/users/local/pLf8T0PY/items/5AZV5CHG"],"itemData":{"id":206,"type":"article-journal","title":"Condom use preferences among Latinos in Miami-Dade: emerging themes concerning men’s and women’s culturally-ascribed attitudes and behaviours","container-title":"Culture, Health &amp; Sexuality","page":"667-681","volume":"17","issue":"6","source":"Taylor and Francis+NEJM","abstract":"Among Latinos, cultural values such as machismo and marianismo may promote inconsistent condom use representing a significant risk factor for HIV infection. Yet there continues to be a need for additional research to explore the influence these cultural values have on Latino men and women’s condom use attitudes and behaviours given increasing HIV rates of HIV infection among Latinos. The purpose of this study was to explore further Latino traditional culturally-ascribed attitudes and behaviour for emerging themes toward condom use among a diverse group of adult Latino men and women living in Miami-Dade County, Florida, USA. The study used a qualitative study-design and collected data from 16 focus groups with a total of 67 Latino men and women. Findings from the focus groups described attitudes and behaviours that counter traditional gender roles towards sex and expected sexual behaviours informed by machismo and marianismo. Common attitudes noted in the study include men’s classification of women as dirty-clean to determine condom use and women’s assertiveness during sexual encounters negotiating condom use – in favour and against it. As the findings of this study suggest, the process differ greatly between Latino men and women, having an impact on the risk behaviours in which each engage.","DOI":"10.1080/13691058.2014.989266","ISSN":"1369-1058","note":"PMID: 25530309","shortTitle":"Condom use preferences among Latinos in Miami-Dade","author":[{"family":"Sastre","given":"Francisco"},{"family":"Rosa","given":"Mario De La"},{"family":"Ibanez","given":"Gladys E."},{"family":"Whitt","given":"Elaine"},{"family":"Martin","given":"Steven S."},{"family":"O’Connell","given":"Daniel J."}],"issued":{"date-parts":[["2015",7,3]]},"PMID":"25530309"}}],"schema":"https://github.com/citation-style-language/schema/raw/master/csl-citation.json"} </w:instrText>
      </w:r>
      <w:r w:rsidRPr="00080C06">
        <w:fldChar w:fldCharType="separate"/>
      </w:r>
      <w:r w:rsidRPr="00080C06">
        <w:t>(Noar et al., 2002; Sastre et al., 2015)</w:t>
      </w:r>
      <w:r w:rsidRPr="00080C06">
        <w:fldChar w:fldCharType="end"/>
      </w:r>
      <w:r w:rsidRPr="00080C06">
        <w:t xml:space="preserve">, whereas women may feel that it is easier to engage in unwanted pregnancies, rather than openly discuss their desires </w:t>
      </w:r>
      <w:r w:rsidRPr="00080C06">
        <w:fldChar w:fldCharType="begin"/>
      </w:r>
      <w:r w:rsidRPr="00080C06">
        <w:instrText xml:space="preserve"> ADDIN ZOTERO_ITEM CSL_CITATION {"citationID":"a2pf8lt8nlo","properties":{"formattedCitation":"(Bay-Cheng &amp; Eliseo-Arras, 2008)","plainCitation":"(Bay-Cheng &amp; Eliseo-Arras, 2008)"},"citationItems":[{"id":63,"uris":["http://zotero.org/users/local/pLf8T0PY/items/PFJXFKFE"],"uri":["http://zotero.org/users/local/pLf8T0PY/items/PFJXFKFE"],"itemData":{"id":63,"type":"article-journal","title":"The Making of Unwanted Sex: Gendered and Neoliberal Norms in College Women's Unwanted Sexual Experiences","container-title":"The Journal of Sex Research","page":"386-397","volume":"45","issue":"4","source":"Taylor and Francis+NEJM","abstract":"Building on extant research regarding the role of gendered norms in women's consent to unwanted sex with male partners as well as recent studies of how the sociopolitical discourse of neoliberalism shapes sexuality at the individual level, we conducted a thematic analysis of undergraduate women's (N = 22) descriptions of their experiences of unwanted sex. In accordance with previous research (Gavey, 2005; Martin, 1996; Phillips, 2000; Tolman, 2002), gendered norms (e.g., women's sexual passivity; subordination of women's sexual interests to those of men) played important roles (a) laying the foundation for unwanted sex, and (b) in-the-moment negotiations between partners. In an extension of the established literature regarding unwanted sex, we also noted the emergence of neoliberal norms (e.g., personal responsibility) in participants' discussions of unwanted sex after the fact. We use these results to argue that gender and neoliberal ideologies work in tandem to (re)produce women's consent to unwanted sex.","DOI":"10.1080/00224490802398381","ISSN":"0022-4499","note":"PMID: 18937130","shortTitle":"The Making of Unwanted Sex","author":[{"family":"Bay-Cheng","given":"Laina Y."},{"family":"Eliseo-Arras","given":"Rebecca K."}],"issued":{"date-parts":[["2008",11,3]]},"PMID":"18937130"}}],"schema":"https://github.com/citation-style-language/schema/raw/master/csl-citation.json"} </w:instrText>
      </w:r>
      <w:r w:rsidRPr="00080C06">
        <w:fldChar w:fldCharType="separate"/>
      </w:r>
      <w:r w:rsidRPr="00080C06">
        <w:t>(Bay-Cheng &amp; Eliseo-Arras, 2008)</w:t>
      </w:r>
      <w:r w:rsidRPr="00080C06">
        <w:fldChar w:fldCharType="end"/>
      </w:r>
      <w:r w:rsidRPr="00080C06">
        <w:t xml:space="preserve">. Negotiation about condom use by both men and women should include inquiring about a partner’s sexual history, so as to be able to estimate the potential risks of a sexual encounter </w:t>
      </w:r>
      <w:r w:rsidRPr="00080C06">
        <w:fldChar w:fldCharType="begin"/>
      </w:r>
      <w:r w:rsidRPr="00080C06">
        <w:instrText xml:space="preserve"> ADDIN ZOTERO_ITEM CSL_CITATION {"citationID":"a1avs071cv9","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Pr="00080C06">
        <w:fldChar w:fldCharType="separate"/>
      </w:r>
      <w:r w:rsidRPr="00080C06">
        <w:t>(Greene &amp; Faulkner, 2005)</w:t>
      </w:r>
      <w:r w:rsidRPr="00080C06">
        <w:fldChar w:fldCharType="end"/>
      </w:r>
      <w:r w:rsidRPr="00080C06">
        <w:t xml:space="preserve">. SA is considered the best predictor for the use of contraceptive methods, particularly condoms, as low levels of SA are related to inconsistent use of contraceptive methods </w:t>
      </w:r>
      <w:r w:rsidRPr="00080C06">
        <w:fldChar w:fldCharType="begin"/>
      </w:r>
      <w:r w:rsidRPr="00080C06">
        <w:instrText xml:space="preserve"> ADDIN ZOTERO_ITEM CSL_CITATION {"citationID":"a1elpvn8soh","properties":{"formattedCitation":"(Noar et al., 2006, 2002)","plainCitation":"(Noar et al., 2006, 2002)"},"citationItems":[{"id":29,"uris":["http://zotero.org/users/local/pLf8T0PY/items/3PMB2PBJ"],"uri":["http://zotero.org/users/local/pLf8T0PY/items/3PMB2PBJ"],"itemData":{"id":29,"type":"article-journal","title":"Why Communication Is Crucial: Meta-Analysis of the Relationship Between Safer Sexual Communication and Condom Use","container-title":"Journal of Health Communication","page":"365-390","volume":"11","issue":"4","source":"Taylor and Francis+NEJM","abstract":"The purpose of this study was to quantitatively synthesize the growing literature on the relationship between safer sexual communication (SSC) among sexual partners and condom use, and to systematically examine a number of conceptual and methodological moderators of this relationship. Data from 53 articles published in 27 journals met criteria for the study. Fifty-five independent effect sizes coded from samples totaling N = 18,529 were meta-analyzed. Results indicate that the mean sample-size weighted effect size of the SSC-condom use relation was r = .22, and a number of conceptual variables were found to moderate this relationship. Specifically, communication about condom use (r = .25) and sexual history (r = .23) had significantly (p &lt; .05) larger effect sizes than communication about safer sex (r = .18). In addition, SSC measures operationalized differently had significantly (p &lt; .05) different effect sizes. From largest to smallest, these were behavioral format (r = .29), intentional format (r = .18), and self-efficacy format (r = .13). Measures that tried to assess persuasion attempts as compared with informational exchanges were not found to have significantly different effect sizes (p &gt; .05). Further, methodological moderators tended to be unrelated to effect size. Implications for the future study of safer sexual communication as well as the importance of emphasizing communication skills in HIV preventive interventions are discussed.","DOI":"10.1080/10810730600671862","ISSN":"1081-0730","note":"PMID: 16720536","shortTitle":"Why Communication Is Crucial","author":[{"family":"Noar","given":"Seth M."},{"family":"Carlyle","given":"Kellie"},{"family":"Cole","given":"Christi"}],"issued":{"date-parts":[["2006",5,1]]},"PMID":"16720536"}},{"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Pr="00080C06">
        <w:fldChar w:fldCharType="separate"/>
      </w:r>
      <w:r w:rsidRPr="00080C06">
        <w:t>(Noar et al., 2006, 2002)</w:t>
      </w:r>
      <w:r w:rsidRPr="00080C06">
        <w:fldChar w:fldCharType="end"/>
      </w:r>
      <w:r w:rsidRPr="00080C06">
        <w:t>.</w:t>
      </w:r>
    </w:p>
    <w:p w14:paraId="0E4D7399" w14:textId="77777777" w:rsidR="00080C06" w:rsidRPr="00E123A5" w:rsidRDefault="00080C06" w:rsidP="00080C06">
      <w:pPr>
        <w:pStyle w:val="SubtituloInterno1"/>
        <w:rPr>
          <w:lang w:val="en-US"/>
          <w:rPrChange w:id="58" w:author="Silvia Lucía López Alvarado" w:date="2020-09-10T19:46:00Z">
            <w:rPr/>
          </w:rPrChange>
        </w:rPr>
      </w:pPr>
      <w:r w:rsidRPr="00E123A5">
        <w:rPr>
          <w:lang w:val="en-US"/>
          <w:rPrChange w:id="59" w:author="Silvia Lucía López Alvarado" w:date="2020-09-10T19:46:00Z">
            <w:rPr/>
          </w:rPrChange>
        </w:rPr>
        <w:t xml:space="preserve">Protective factor against victimization. </w:t>
      </w:r>
    </w:p>
    <w:p w14:paraId="2DB0D6EF" w14:textId="4C587E76" w:rsidR="00080C06" w:rsidRPr="00080C06" w:rsidRDefault="00080C06" w:rsidP="00080C06">
      <w:pPr>
        <w:pStyle w:val="Prrafocomn"/>
      </w:pPr>
      <w:r w:rsidRPr="00080C06">
        <w:t xml:space="preserve">SA is seen as a central component in the prevention of sexual victimization </w:t>
      </w:r>
      <w:r w:rsidRPr="00080C06">
        <w:fldChar w:fldCharType="begin"/>
      </w:r>
      <w:r w:rsidRPr="00080C06">
        <w:instrText xml:space="preserve"> ADDIN ZOTERO_ITEM CSL_CITATION {"citationID":"a2o9i377iq6","properties":{"formattedCitation":"(Kelley et al., 2016; Zerubavel &amp; Messman-Moore, 2013a)","plainCitation":"(Kelley et al., 2016; Zerubavel &amp; Messman-Moore, 2013a)","noteIndex":0},"citationItems":[{"id":"m4jttSpY/d8WSEGRK","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Pr="00080C06">
        <w:fldChar w:fldCharType="separate"/>
      </w:r>
      <w:r w:rsidRPr="00080C06">
        <w:t>(Kelley et al., 2016; Zerubavel &amp; Messman-Moore, 2013)</w:t>
      </w:r>
      <w:r w:rsidRPr="00080C06">
        <w:fldChar w:fldCharType="end"/>
      </w:r>
      <w:r w:rsidRPr="00080C06">
        <w:t xml:space="preserve">. Any type of abuse, trauma or sexual victimization, particularly a history of child sexual abuse, negatively interferes with the development of SA and the likelihood of experiencing victimization or re-victimization is increased when an individual’s SA is low </w:t>
      </w:r>
      <w:r w:rsidRPr="00080C06">
        <w:fldChar w:fldCharType="begin"/>
      </w:r>
      <w:r w:rsidRPr="00080C06">
        <w:instrText xml:space="preserve"> ADDIN ZOTERO_ITEM CSL_CITATION {"citationID":"aqrpri2q0f","properties":{"formattedCitation":"(Livingston et al., 2007)","plainCitation":"(Livingston et al., 2007)"},"citationItems":[{"id":95,"uris":["http://zotero.org/users/local/pLf8T0PY/items/ZWMKKBEB"],"uri":["http://zotero.org/users/local/pLf8T0PY/items/ZWMKKBEB"],"itemData":{"id":95,"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schema":"https://github.com/citation-style-language/schema/raw/master/csl-citation.json"} </w:instrText>
      </w:r>
      <w:r w:rsidRPr="00080C06">
        <w:fldChar w:fldCharType="separate"/>
      </w:r>
      <w:r w:rsidRPr="00080C06">
        <w:t>(Livingston et al., 2007</w:t>
      </w:r>
      <w:r w:rsidRPr="00080C06">
        <w:fldChar w:fldCharType="end"/>
      </w:r>
      <w:r w:rsidRPr="00080C06">
        <w:t xml:space="preserve">; Rickert et al., 2002). In contrast, a high level of SA might constitute one of the protective factors against future sexual victimization </w:t>
      </w:r>
      <w:r w:rsidRPr="00080C06">
        <w:fldChar w:fldCharType="begin"/>
      </w:r>
      <w:r w:rsidRPr="00080C06">
        <w:instrText xml:space="preserve"> ADDIN ZOTERO_ITEM CSL_CITATION {"citationID":"w5NcYZjq","properties":{"formattedCitation":"(Kelley et al., 2016)","plainCitation":"(Kelley et al., 2016)"},"citationItems":[{"id":186,"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schema":"https://github.com/citation-style-language/schema/raw/master/csl-citation.json"} </w:instrText>
      </w:r>
      <w:r w:rsidRPr="00080C06">
        <w:fldChar w:fldCharType="separate"/>
      </w:r>
      <w:r w:rsidRPr="00080C06">
        <w:t>(Kelley et al., 2016)</w:t>
      </w:r>
      <w:r w:rsidRPr="00080C06">
        <w:fldChar w:fldCharType="end"/>
      </w:r>
      <w:r w:rsidRPr="00080C06">
        <w:t>.</w:t>
      </w:r>
    </w:p>
    <w:p w14:paraId="40DDE2B8" w14:textId="77777777" w:rsidR="004F1A76" w:rsidRDefault="002B5CD2">
      <w:pPr>
        <w:pStyle w:val="Ttulosinternos"/>
      </w:pPr>
      <w:r>
        <w:rPr>
          <w:rStyle w:val="Nmerodepgina"/>
        </w:rPr>
        <w:t>Discussion</w:t>
      </w:r>
    </w:p>
    <w:p w14:paraId="01C46FE8" w14:textId="77777777" w:rsidR="00080C06" w:rsidRPr="00080C06" w:rsidRDefault="00080C06" w:rsidP="00080C06">
      <w:pPr>
        <w:pStyle w:val="Prrafocomn"/>
      </w:pPr>
      <w:r w:rsidRPr="00080C06">
        <w:t xml:space="preserve">The aim of this paper was to present a literature review on sexual assertiveness (SA) and factors and life experiences that are associated with its development, and function in human </w:t>
      </w:r>
      <w:r w:rsidRPr="00080C06">
        <w:lastRenderedPageBreak/>
        <w:t xml:space="preserve">sexuality. The results of this review revealed that SA is the result of a combination of several aspects. Sexual agency, which refers to an individual’s inner notions about their own sexual needs and desires </w:t>
      </w:r>
      <w:r w:rsidRPr="00080C06">
        <w:fldChar w:fldCharType="begin"/>
      </w:r>
      <w:r w:rsidRPr="00080C06">
        <w:instrText xml:space="preserve"> ADDIN ZOTERO_ITEM CSL_CITATION {"citationID":"a2kjjhhef1p","properties":{"formattedCitation":"(Fetterolf &amp; Sanchez, 2015)","plainCitation":"(Fetterolf &amp; Sanchez, 2015)","noteIndex":0},"citationItems":[{"id":"hI67UH91/lbrsi9X5","uris":["http://zotero.org/users/local/pLf8T0PY/items/5WCSTJ39"],"uri":["http://zotero.org/users/local/pLf8T0PY/items/5WCSTJ39"],"itemData":{"id":57,"type":"article-journal","title":"The costs and benefits of perceived sexual agency for men and women","container-title":"Archives of sexual Behavior","page":"961–970","volume":"44","issue":"4","source":"Google Scholar","author":[{"family":"Fetterolf","given":"Janell C."},{"family":"Sanchez","given":"Diana T."}],"issued":{"date-parts":[["2015"]]}}}],"schema":"https://github.com/citation-style-language/schema/raw/master/csl-citation.json"} </w:instrText>
      </w:r>
      <w:r w:rsidRPr="00080C06">
        <w:fldChar w:fldCharType="separate"/>
      </w:r>
      <w:r w:rsidRPr="00080C06">
        <w:t>(Fetterolf &amp; Sanchez, 2015)</w:t>
      </w:r>
      <w:r w:rsidRPr="00080C06">
        <w:fldChar w:fldCharType="end"/>
      </w:r>
      <w:r w:rsidRPr="00080C06">
        <w:t xml:space="preserve"> was found to influence SA. The development of SA is also the result of the balance between barriers and facilitating factors </w:t>
      </w:r>
      <w:r w:rsidRPr="00080C06">
        <w:fldChar w:fldCharType="begin"/>
      </w:r>
      <w:r w:rsidRPr="00080C06">
        <w:instrText xml:space="preserve"> ADDIN ZOTERO_ITEM CSL_CITATION {"citationID":"a1qeajnsd3t","properties":{"formattedCitation":"(Zerubavel &amp; Messman-Moore, 2013a)","plainCitation":"(Zerubavel &amp; Messman-Moore, 2013a)","dontUpdate":true,"noteIndex":0},"citationItems":[{"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Pr="00080C06">
        <w:fldChar w:fldCharType="separate"/>
      </w:r>
      <w:r w:rsidRPr="00080C06">
        <w:t>(Zerubavel &amp; Messman-Moore, 2013)</w:t>
      </w:r>
      <w:r w:rsidRPr="00080C06">
        <w:fldChar w:fldCharType="end"/>
      </w:r>
      <w:r w:rsidRPr="00080C06">
        <w:t xml:space="preserve">. It is clear that demographic characteristics, cultural context, previous sexual experiences, and psychosexual factors may all influence SA. These associated factors influence SA by either facilitating positive practices or by acting as a barrier for the development of SA. Yet, not all of the mentioned factors may equally influence the multiple dimensions of this construct </w:t>
      </w:r>
      <w:r w:rsidRPr="00080C06">
        <w:fldChar w:fldCharType="begin"/>
      </w:r>
      <w:r w:rsidRPr="00080C06">
        <w:instrText xml:space="preserve"> ADDIN ZOTERO_ITEM CSL_CITATION {"citationID":"Nba7x6wl","properties":{"formattedCitation":"(Auslander et al., 2012, 2007)","plainCitation":"(Auslander et al., 2012, 2007)","noteIndex":0},"citationItems":[{"id":"hI67UH91/7NofwnfP","uris":["http://zotero.org/users/local/pLf8T0PY/items/UXQJFDPQ"],"uri":["http://zotero.org/users/local/pLf8T0PY/items/UXQJFDPQ"],"itemData":{"id":169,"type":"article-journal","title":"The Connection between Young Women’s Body Esteem and Sexual Assertiveness","container-title":"Journal of Pediatric and Adolescent Gynecology","page":"127-130","volume":"25","issue":"2","source":"ScienceDirect","abstract":"Healthy sexuality includes having positive feelings about one’s body and developing positive romantic relationships. Previous research predicts that women dissatisfied with their bodies may be less likely to enforce their rights of sexual autonomy (i.e., sexual assertiveness). We assessed whether the body esteem of young women was related to their reports of sexual assertiveness. Young women from local colleges (N = 127) completed a questionnaire that included demographics, self reported weight and height, sexual history, along with body esteem and sexual assertiveness. Overall, body esteem was related to sexual assertiveness regarding condom use when controlling for other variables. Women with less body esteem were less likely to insist that their partner use a condom. Individual components of body esteem did not independently predict insistence of condom use. Body esteem was not related to initiation of sex or refusal of unwanted sex. The current study found relationships between body esteem and sexual assertiveness regarding STI prevention behaviors. Given these findings, implications for STI prevention programs are discussed.","DOI":"10.1016/j.jpag.2011.11.008","ISSN":"1083-3188","journalAbbreviation":"Journal of Pediatric and Adolescent Gynecology","author":[{"family":"Auslander","given":"Beth A."},{"family":"Baker","given":"Jaqwiana"},{"family":"Short","given":"Mary B."}],"issued":{"date-parts":[["2012",4,1]]}}},{"id":"hI67UH91/n9JxBIo7","uris":["http://zotero.org/users/local/pLf8T0PY/items/93DK9ZNG"],"uri":["http://zotero.org/users/local/pLf8T0PY/items/93DK9ZNG"],"itemData":{"id":105,"type":"article-journal","title":"Perceptions of Sexual Assertiveness among Adolescent Girls: Initiation, Refusal, and Use of Protective Behaviors","container-title":"Journal of pediatric and adolescent gynecology","page":"157-162","volume":"20","issue":"3","source":"PubMed Central","abstract":"Study Objective:\nWe describe adolescent girls' perceptions of sexual assertiveness and examine the relationship of these perceptions with developmental and interpersonal variables.\n\nDesign:\nCross-sectional analysis\n\nSetting:\nParticipants were recruited from a school-based health clinic, local colleges, and through snowballing to participate in a 6-month study examining microbicide acceptability.\n\nParticipants:\n106 sexually experienced girls (ages 14 through 21 years).\n\nMethods:\nGirls described their demographics, sexual history, and romantic relationships and completed the Sexual Assertiveness Scale for Women (SAS-W), which assesses perceptions of sexual assertiveness: Initiation of Sex, Refusal of Unwanted Sex, and Pregnancy-STD Prevention.\n\nResults:\nGirls perceived themselves as asserting themselves between 50 and 75% of the time with their current or most recent partner. The Initiation subscale was not related to the other two subscales. In final models, girls with a prior pregnancy perceived themselves as initiating sex more than girls without a prior pregnancy. Having a greater number of lifetime partners was related to perceptions of less refusal and greater number of partners, being sexually experienced longer, and engaging in more unprotected sex were related to perceptions of less implementation of preventive methods. None of the relationship variables were related to scores on any subscale.\n\nConclusions:\nMost of these girls perceived themselves as sexually assertive. Given that sexual experience not relationship factors were related to perceptions of sexual assertiveness, the design of counseling messages should incorporate sexual experience. These messages should find effective ways to help girls communicate both their sexual desires and enhance their ability to protect themselves.","DOI":"10.1016/j.jpag.2007.03.093","ISSN":"1083-3188","note":"PMID: 17561183\nPMCID: PMC2077839","shortTitle":"Perceptions of Sexual Assertiveness among Adolescent Girls","journalAbbreviation":"J Pediatr Adolesc Gynecol","author":[{"family":"Auslander","given":"Beth A."},{"family":"Perfect","given":"Michelle M."},{"family":"Succop","given":"Paul A."},{"family":"Rosenthal","given":"Susan L."}],"issued":{"date-parts":[["2007",6]]},"PMID":"17561183","PMCID":"PMC2077839"}}],"schema":"https://github.com/citation-style-language/schema/raw/master/csl-citation.json"} </w:instrText>
      </w:r>
      <w:r w:rsidRPr="00080C06">
        <w:fldChar w:fldCharType="separate"/>
      </w:r>
      <w:r w:rsidRPr="00080C06">
        <w:t>(Auslander et al., 2012, 2007)</w:t>
      </w:r>
      <w:r w:rsidRPr="00080C06">
        <w:fldChar w:fldCharType="end"/>
      </w:r>
      <w:r w:rsidRPr="00080C06">
        <w:t xml:space="preserve">. </w:t>
      </w:r>
    </w:p>
    <w:p w14:paraId="6805C00A" w14:textId="77777777" w:rsidR="00080C06" w:rsidRPr="00080C06" w:rsidRDefault="00080C06" w:rsidP="00080C06">
      <w:pPr>
        <w:pStyle w:val="Prrafocomn"/>
      </w:pPr>
      <w:r w:rsidRPr="00080C06">
        <w:t xml:space="preserve">This review also confirmed the relevance of SA already described in previous studies </w:t>
      </w:r>
      <w:r w:rsidRPr="00080C06">
        <w:fldChar w:fldCharType="begin"/>
      </w:r>
      <w:r w:rsidRPr="00080C06">
        <w:instrText xml:space="preserve"> ADDIN ZOTERO_ITEM CSL_CITATION {"citationID":"a2vbf1e2tn","properties":{"formattedCitation":"(Santos-Iglesias &amp; Sierra, 2010)","plainCitation":"(Santos-Iglesias &amp; Sierra, 2010)","noteIndex":0},"citationItems":[{"id":"BO1M67GT/KpzX4Cji","uris":["http://zotero.org/users/local/pLf8T0PY/items/T2IWKC7V"],"uri":["http://zotero.org/users/local/pLf8T0PY/items/T2IWKC7V"],"itemData":{"id":"BO1M67GT/KpzX4Cji","type":"article-journal","title":"El papel de la asertividad sexual en la sexualidad humana: una revisión sistemática","container-title":"International Journal of Clinical and Health Psychology","page":"553-577","volume":"10","issue":"3","source":"www.redalyc.org","abstract":"El estudio de la asertividad sexual ha generado resultados que demuestran su importancia y su papel fundamental en la sexualidad humana. En este estudio teór...","ISSN":"1697-2600,","shortTitle":"El papel de la asertividad sexual en la sexualidad humana","language":"es","author":[{"family":"Santos-Iglesias","given":"Pablo"},{"family":"Sierra","given":"Juan Carlos"}],"issued":{"date-parts":[["2010"]]}}}],"schema":"https://github.com/citation-style-language/schema/raw/master/csl-citation.json"} </w:instrText>
      </w:r>
      <w:r w:rsidRPr="00080C06">
        <w:fldChar w:fldCharType="separate"/>
      </w:r>
      <w:r w:rsidRPr="00080C06">
        <w:t>(Santos-Iglesias &amp; Sierra, 2010)</w:t>
      </w:r>
      <w:r w:rsidRPr="00080C06">
        <w:fldChar w:fldCharType="end"/>
      </w:r>
      <w:r w:rsidRPr="00080C06">
        <w:t xml:space="preserve"> such as (1) its positive impact on satisfaction within an intimate relationship </w:t>
      </w:r>
      <w:r w:rsidRPr="00080C06">
        <w:fldChar w:fldCharType="begin"/>
      </w:r>
      <w:r w:rsidRPr="00080C06">
        <w:instrText xml:space="preserve"> ADDIN ZOTERO_ITEM CSL_CITATION {"citationID":"2ofcra5l18","properties":{"formattedCitation":"(Leclerc et al., 2015; McNicoll et al., 2016; Noar et al., 2002)","plainCitation":"(Leclerc et al., 2015; McNicoll et al., 2016; Noar et al., 2002)"},"citationItems":[{"id":233,"uris":["http://zotero.org/users/local/pLf8T0PY/items/AMHNTRQS"],"uri":["http://zotero.org/users/local/pLf8T0PY/items/AMHNTRQS"],"itemData":{"id":233,"type":"article-journal","title":"Attachment, Sexual Assertiveness, and Sexual Outcomes in Women with Provoked Vestibulodynia and Their Partners: A Mediation Model","container-title":"Archives of Sexual Behavior","page":"1561-1572","volume":"44","issue":"6","source":"link.springer.com","abstract":"Provoked vestibulodynia (PVD) is a prevalent women’s sexual pain disorder, which is associated with sexual function difficulties. Attachment theory has been used to understand adult sexual outcomes, providing a useful framework for examining sexual adaptation in couples confronted with PVD. Research to date indicates that anxious and avoidant attachment dimensions correlate with worse sexual outcomes in community and clinical samples. The present study examined the association between attachment, pain, sexual function, and sexual satisfaction in a sample of 101 couples in which the women presented with PVD. The actor–partner interdependence model was used in order to investigate both actor and partner effects. This study also examined the role of sexual assertiveness as a mediator of these associations via structural equation modeling. Women completed measures of pain intensity and both members of the couple completed measures of romantic attachment, sexual assertiveness, sexual function, and satisfaction. Results indicated that attachment dimensions did not predict pain intensity. Both anxious and avoidant attachment were associated with lower sexual satisfaction. Only attachment avoidance predicted lower sexual function in women. Partner effects indicated that higher sexual assertiveness in women predicted higher sexual satisfaction in men. Finally, women’s sexual assertiveness was found to be a significant mediator of the relationship between their attachment dimensions, sexual function, and satisfaction. Findings highlight the importance of examining how anxious and avoidant attachment may lead to difficulties in sexual assertiveness and to less satisfying sexual interactions in couples where women suffer from PVD.","DOI":"10.1007/s10508-014-0295-1","ISSN":"0004-0002, 1573-2800","shortTitle":"Attachment, Sexual Assertiveness, and Sexual Outcomes in Women with Provoked Vestibulodynia and Their Partners","journalAbbreviation":"Arch Sex Behav","language":"en","author":[{"family":"Leclerc","given":"Bianca"},{"family":"Bergeron","given":"Sophie"},{"family":"Brassard","given":"Audrey"},{"family":"Bélanger","given":"Claude"},{"family":"Steben","given":"Marc"},{"family":"Lambert","given":"Bernard"}],"issued":{"date-parts":[["2015",8,1]]}}},{"id":228,"uris":["http://zotero.org/users/local/pLf8T0PY/items/SP4JBR4P"],"uri":["http://zotero.org/users/local/pLf8T0PY/items/SP4JBR4P"],"itemData":{"id":228,"type":"article-journal","title":"Sexual Assertiveness Mediates the Associations Between Partner Facilitative Responses and Sexual Outcomes in Women With Provoked Vestibulodynia","container-title":"Journal of Sex &amp; Marital Therapy","page":"1-15","volume":"0","issue":"0","source":"Taylor and Francis+NEJM","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DOI":"10.1080/0092623X.2016.1230806","ISSN":"0092-623X","note":"PMID: 27586889","author":[{"family":"McNicoll","given":"Gabrielle"},{"family":"Corsini-Munt","given":"Serena"},{"family":"Rosen","given":"Natalie O."},{"family":"McDuff","given":"Pierre"},{"family":"Bergeron","given":"Sophie"}],"issued":{"date-parts":[["2016",9,1]]},"PMID":"27586889"}},{"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Pr="00080C06">
        <w:fldChar w:fldCharType="separate"/>
      </w:r>
      <w:r w:rsidRPr="00080C06">
        <w:t>(Leclerc et al., 2015; McNicoll et al., 2016; Noar et al., 2002)</w:t>
      </w:r>
      <w:r w:rsidRPr="00080C06">
        <w:fldChar w:fldCharType="end"/>
      </w:r>
      <w:r w:rsidRPr="00080C06">
        <w:t xml:space="preserve">; (2) its protective qualities against unwanted pregnancies and STI’s; and (3) its ability to reduce the chance of new or repeated sexual victimization </w:t>
      </w:r>
      <w:r w:rsidRPr="00080C06">
        <w:fldChar w:fldCharType="begin"/>
      </w:r>
      <w:r w:rsidRPr="00080C06">
        <w:instrText xml:space="preserve"> ADDIN ZOTERO_ITEM CSL_CITATION {"citationID":"2c3atkueji","properties":{"formattedCitation":"(Livingston et al., 2007; Noar et al., 2006; Zerubavel &amp; Messman-Moore, 2013a)","plainCitation":"(Livingston et al., 2007; Noar et al., 2006; Zerubavel &amp; Messman-Moore, 2013a)","dontUpdate":true,"noteIndex":0},"citationItems":[{"id":"m4jttSpY/R5AZPS0W","uris":["http://zotero.org/users/local/pLf8T0PY/items/ZWMKKBEB"],"uri":["http://zotero.org/users/local/pLf8T0PY/items/ZWMKKBEB"],"itemData":{"id":95,"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id":"m4jttSpY/6RoReo0j","uris":["http://zotero.org/users/local/pLf8T0PY/items/3PMB2PBJ"],"uri":["http://zotero.org/users/local/pLf8T0PY/items/3PMB2PBJ"],"itemData":{"id":29,"type":"article-journal","title":"Why Communication Is Crucial: Meta-Analysis of the Relationship Between Safer Sexual Communication and Condom Use","container-title":"Journal of Health Communication","page":"365-390","volume":"11","issue":"4","source":"Taylor and Francis+NEJM","abstract":"The purpose of this study was to quantitatively synthesize the growing literature on the relationship between safer sexual communication (SSC) among sexual partners and condom use, and to systematically examine a number of conceptual and methodological moderators of this relationship. Data from 53 articles published in 27 journals met criteria for the study. Fifty-five independent effect sizes coded from samples totaling N = 18,529 were meta-analyzed. Results indicate that the mean sample-size weighted effect size of the SSC-condom use relation was r = .22, and a number of conceptual variables were found to moderate this relationship. Specifically, communication about condom use (r = .25) and sexual history (r = .23) had significantly (p &lt; .05) larger effect sizes than communication about safer sex (r = .18). In addition, SSC measures operationalized differently had significantly (p &lt; .05) different effect sizes. From largest to smallest, these were behavioral format (r = .29), intentional format (r = .18), and self-efficacy format (r = .13). Measures that tried to assess persuasion attempts as compared with informational exchanges were not found to have significantly different effect sizes (p &gt; .05). Further, methodological moderators tended to be unrelated to effect size. Implications for the future study of safer sexual communication as well as the importance of emphasizing communication skills in HIV preventive interventions are discussed.","DOI":"10.1080/10810730600671862","ISSN":"1081-0730","note":"PMID: 16720536","shortTitle":"Why Communication Is Crucial","author":[{"family":"Noar","given":"Seth M."},{"family":"Carlyle","given":"Kellie"},{"family":"Cole","given":"Christi"}],"issued":{"date-parts":[["2006",5,1]]},"PMID":"16720536"}},{"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Pr="00080C06">
        <w:fldChar w:fldCharType="separate"/>
      </w:r>
      <w:r w:rsidRPr="00080C06">
        <w:t>(Livingston et al., 2007; Noar et al., 2006; Zerubavel &amp; Messman-Moore, 2013)</w:t>
      </w:r>
      <w:r w:rsidRPr="00080C06">
        <w:fldChar w:fldCharType="end"/>
      </w:r>
      <w:r w:rsidRPr="00080C06">
        <w:t xml:space="preserve">. Thus, SA is a fundamental element for sexual function and response as it facilitates positive, satisfying, and healthy sexual interactions. In addition to this, SA is also potentially an important protective factor against risky sexual activities and victimization experiences. </w:t>
      </w:r>
    </w:p>
    <w:p w14:paraId="3FA538A5" w14:textId="77777777" w:rsidR="00080C06" w:rsidRPr="00080C06" w:rsidRDefault="00080C06" w:rsidP="00080C06">
      <w:pPr>
        <w:pStyle w:val="Prrafocomn"/>
      </w:pPr>
      <w:r w:rsidRPr="00080C06">
        <w:t xml:space="preserve">Undoubtedly, one of the most relevant findings of this review was the influence that cultural context has on the development of SA, through the presence of sexual scripts and gender stereotypes. When evaluating the SA of an individual, it is important to consider the cultural context that has influenced their life </w:t>
      </w:r>
      <w:r w:rsidRPr="00080C06">
        <w:fldChar w:fldCharType="begin"/>
      </w:r>
      <w:r w:rsidRPr="00080C06">
        <w:instrText xml:space="preserve"> ADDIN ZOTERO_ITEM CSL_CITATION {"citationID":"a2ih19puven","properties":{"formattedCitation":"(Yoshioka, 2000)","plainCitation":"(Yoshioka, 2000)"},"citationItems":[{"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Pr="00080C06">
        <w:fldChar w:fldCharType="separate"/>
      </w:r>
      <w:r w:rsidRPr="00080C06">
        <w:t>(Yoshioka, 2000</w:t>
      </w:r>
      <w:r w:rsidRPr="00080C06">
        <w:fldChar w:fldCharType="end"/>
      </w:r>
      <w:r w:rsidRPr="00080C06">
        <w:t xml:space="preserve">; Rickert et al., 2002). As previously described, in Latin American cultures, higher levels of SA may be difficult, particularly for women. Despite differences across cultures, in general and globally women are more restricted by cultural norms and expectations than men </w:t>
      </w:r>
      <w:r w:rsidRPr="00080C06">
        <w:fldChar w:fldCharType="begin"/>
      </w:r>
      <w:r w:rsidRPr="00080C06">
        <w:instrText xml:space="preserve"> ADDIN ZOTERO_ITEM CSL_CITATION {"citationID":"a1h633mrv39","properties":{"formattedCitation":"(Bourdeau et al., 2008)","plainCitation":"(Bourdeau et al., 2008)"},"citationItems":[{"id":187,"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schema":"https://github.com/citation-style-language/schema/raw/master/csl-citation.json"} </w:instrText>
      </w:r>
      <w:r w:rsidRPr="00080C06">
        <w:fldChar w:fldCharType="separate"/>
      </w:r>
      <w:r w:rsidRPr="00080C06">
        <w:t>(Bourdeau et al., 2008)</w:t>
      </w:r>
      <w:r w:rsidRPr="00080C06">
        <w:fldChar w:fldCharType="end"/>
      </w:r>
      <w:r w:rsidRPr="00080C06">
        <w:t xml:space="preserve">. Studies conducted in Latin America suggested that women are less sexually assertive than men, but this seems the result of cultural factors that shape and script their position and prescribe non-assertive behavior in relationships. In contrast, scripts for Latin American men allow for higher levels of sexual assertiveness and it is more culturally appropriate for them to express their sexual desire and to initiate sexual activity </w:t>
      </w:r>
      <w:r w:rsidRPr="00080C06">
        <w:fldChar w:fldCharType="begin"/>
      </w:r>
      <w:r w:rsidRPr="00080C06">
        <w:instrText xml:space="preserve"> ADDIN ZOTERO_ITEM CSL_CITATION {"citationID":"aZiPr73d","properties":{"formattedCitation":"(Fetterolf &amp; Sanchez, 2015; Manago, Ward, &amp; Aldana, 2015b)","plainCitation":"(Fetterolf &amp; Sanchez, 2015; Manago, Ward, &amp; Aldana, 2015b)","dontUpdate":true,"noteIndex":0},"citationItems":[{"id":"m4jttSpY/881zap8C","uris":["http://zotero.org/users/local/pLf8T0PY/items/5WCSTJ39"],"uri":["http://zotero.org/users/local/pLf8T0PY/items/5WCSTJ39"],"itemData":{"id":"hI67UH91/lbrsi9X5","type":"article-journal","title":"The costs and benefits of perceived sexual agency for men and women","container-title":"Archives of sexual Behavior","page":"961–970","volume":"44","issue":"4","source":"Google Scholar","author":[{"family":"Fetterolf","given":"Janell C."},{"family":"Sanchez","given":"Diana T."}],"issued":{"date-parts":[["2015"]]}}},{"id":16,"uris":["http://zotero.org/users/2406116/items/FTNC66SB"],"uri":["http://zotero.org/users/2406116/items/FTNC66SB"],"itemData":{"id":16,"type":"article-journal","title":"The Sexual Experience of Latino Young Adults in College and Their Perceptions of Values About Sex Communicated by Their Parents and Friends","container-title":"Emerging Adulthood","page":"14-23","volume":"3","issue":"1","source":"eax.sagepub.com","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 2167-6984","journalAbbreviation":"Emerging Adulthood","language":"en","author":[{"family":"Manago","given":"Adriana M."},{"family":"Ward","given":"L. Monique"},{"family":"Aldana","given":"Adriana"}],"issued":{"date-parts":[["2015",2,1]]}}}],"schema":"https://github.com/citation-style-language/schema/raw/master/csl-citation.json"} </w:instrText>
      </w:r>
      <w:r w:rsidRPr="00080C06">
        <w:fldChar w:fldCharType="separate"/>
      </w:r>
      <w:r w:rsidRPr="00080C06">
        <w:t>(Fetterolf &amp; Sanchez, 2015; Manago, Ward, &amp; Aldana, 2015)</w:t>
      </w:r>
      <w:r w:rsidRPr="00080C06">
        <w:fldChar w:fldCharType="end"/>
      </w:r>
      <w:r w:rsidRPr="00080C06">
        <w:t xml:space="preserve">. It can be concluded that, particularly in Latin American cultures, cultural context may result in a conflict between personal motivations and social expectations, but also between the importance of </w:t>
      </w:r>
      <w:r w:rsidRPr="00080C06">
        <w:lastRenderedPageBreak/>
        <w:t>collectivism over individualism</w:t>
      </w:r>
      <w:r w:rsidRPr="00080C06">
        <w:fldChar w:fldCharType="begin"/>
      </w:r>
      <w:r w:rsidRPr="00080C06">
        <w:instrText xml:space="preserve"> ADDIN ZOTERO_ITEM CSL_CITATION {"citationID":"afrhf91jo3","properties":{"formattedCitation":"(Yoshioka, 2000)","plainCitation":"(Yoshioka, 2000)"},"citationItems":[{"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Pr="00080C06">
        <w:fldChar w:fldCharType="separate"/>
      </w:r>
      <w:r w:rsidRPr="00080C06">
        <w:t xml:space="preserve"> (Yoshioka, 2000)</w:t>
      </w:r>
      <w:r w:rsidRPr="00080C06">
        <w:fldChar w:fldCharType="end"/>
      </w:r>
      <w:r w:rsidRPr="00080C06">
        <w:t xml:space="preserve">. SA is considered to be a better fit in individualistic societies where cultural norms are predominantly focused on the needs, thoughts, and feelings of the individual and less on the family or the broader community </w:t>
      </w:r>
      <w:r w:rsidRPr="00080C06">
        <w:fldChar w:fldCharType="begin"/>
      </w:r>
      <w:r w:rsidRPr="00080C06">
        <w:instrText xml:space="preserve"> ADDIN ZOTERO_ITEM CSL_CITATION {"citationID":"ad4njjed2s","properties":{"formattedCitation":"(Castillo et al., 2010; Manago, Ward, &amp; Aldana, 2015a)","plainCitation":"(Castillo et al., 2010; Manago, Ward, &amp; Aldana, 2015a)","noteIndex":0},"citationItems":[{"id":"m4jttSpY/UFB2Azgq","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Pr="00080C06">
        <w:fldChar w:fldCharType="separate"/>
      </w:r>
      <w:r w:rsidRPr="00080C06">
        <w:t>(Castillo et al., 2010; Manago, Ward, &amp; Aldana, 2015)</w:t>
      </w:r>
      <w:r w:rsidRPr="00080C06">
        <w:fldChar w:fldCharType="end"/>
      </w:r>
      <w:r w:rsidRPr="00080C06">
        <w:t>.</w:t>
      </w:r>
    </w:p>
    <w:p w14:paraId="407AE9D5" w14:textId="77777777" w:rsidR="00080C06" w:rsidRPr="00080C06" w:rsidRDefault="00080C06" w:rsidP="00080C06">
      <w:pPr>
        <w:pStyle w:val="Prrafocomn"/>
      </w:pPr>
      <w:r w:rsidRPr="00080C06">
        <w:t xml:space="preserve">Apart from the impact of cultural context, this review also highlights the reciprocal relationship between previous sexual experiences and the development of SA. This implies that one´s sexual experiences influence the development of sexual assertiveness, but also that one’s level of sexual assertiveness predicts future sexual experiences in either a positive or negative way </w:t>
      </w:r>
      <w:r w:rsidRPr="00080C06">
        <w:fldChar w:fldCharType="begin"/>
      </w:r>
      <w:r w:rsidRPr="00080C06">
        <w:instrText xml:space="preserve"> ADDIN ZOTERO_ITEM CSL_CITATION {"citationID":"i9HvaCex","properties":{"formattedCitation":"(Livingston et al., 2007)","plainCitation":"(Livingston et al., 2007)","noteIndex":0},"citationItems":[{"id":"hI67UH91/pPe4DOYD","uris":["http://zotero.org/users/local/pLf8T0PY/items/ZWMKKBEB"],"uri":["http://zotero.org/users/local/pLf8T0PY/items/ZWMKKBEB"],"itemData":{"id":"hI67UH91/pPe4DOYD","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schema":"https://github.com/citation-style-language/schema/raw/master/csl-citation.json"} </w:instrText>
      </w:r>
      <w:r w:rsidRPr="00080C06">
        <w:fldChar w:fldCharType="separate"/>
      </w:r>
      <w:r w:rsidRPr="00080C06">
        <w:t>(Livingston et al., 2007)</w:t>
      </w:r>
      <w:r w:rsidRPr="00080C06">
        <w:fldChar w:fldCharType="end"/>
      </w:r>
      <w:r w:rsidRPr="00080C06">
        <w:t xml:space="preserve">. </w:t>
      </w:r>
    </w:p>
    <w:p w14:paraId="46696CB1" w14:textId="77777777" w:rsidR="00080C06" w:rsidRPr="00080C06" w:rsidRDefault="00080C06" w:rsidP="00080C06">
      <w:pPr>
        <w:pStyle w:val="Prrafocomn"/>
      </w:pPr>
      <w:r w:rsidRPr="00080C06">
        <w:t xml:space="preserve">While there is a clear understanding of the role of cultural patterns and sexual experiences in the development of SA, Santos-Iglesias &amp; Sierra (2012) have posited that defining a consistent model to predict the development of SA is challenging. This review highlights that most studies have focused on separate psychosexual factors such as sexual functioning, body image, self-esteem, resourcefulness, and emotion regulation, without necessarily attempting to integrate these in a broader theoretical framework. </w:t>
      </w:r>
    </w:p>
    <w:p w14:paraId="557B93BF" w14:textId="77777777" w:rsidR="00080C06" w:rsidRPr="00080C06" w:rsidRDefault="00080C06" w:rsidP="00080C06">
      <w:pPr>
        <w:pStyle w:val="Prrafocomn"/>
      </w:pPr>
      <w:r w:rsidRPr="00080C06">
        <w:t xml:space="preserve">This review further revealed that the study of SA is a developing field with several possible avenues for future research. First, given the association between SA and cultural patterns, conducting future research using qualitative methods might yield more information about the role SA plays in intimate relationships and allow us to gain a better understanding of the sexual double standard </w:t>
      </w:r>
      <w:r w:rsidRPr="00080C06">
        <w:fldChar w:fldCharType="begin"/>
      </w:r>
      <w:r w:rsidRPr="00080C06">
        <w:instrText xml:space="preserve"> ADDIN ZOTERO_ITEM CSL_CITATION {"citationID":"1O7CkDyw","properties":{"formattedCitation":"(Bourdeau et al., 2008; Fetterolf &amp; Sanchez, 2015)","plainCitation":"(Bourdeau et al., 2008; Fetterolf &amp; Sanchez, 2015)"},"citationItems":[{"id":187,"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id":57,"uris":["http://zotero.org/users/local/pLf8T0PY/items/5WCSTJ39"],"uri":["http://zotero.org/users/local/pLf8T0PY/items/5WCSTJ39"],"itemData":{"id":57,"type":"article-journal","title":"The costs and benefits of perceived sexual agency for men and women","container-title":"Archives of sexual Behavior","page":"961–970","volume":"44","issue":"4","source":"Google Scholar","author":[{"family":"Fetterolf","given":"Janell C."},{"family":"Sanchez","given":"Diana T."}],"issued":{"date-parts":[["2015"]]}}}],"schema":"https://github.com/citation-style-language/schema/raw/master/csl-citation.json"} </w:instrText>
      </w:r>
      <w:r w:rsidRPr="00080C06">
        <w:fldChar w:fldCharType="separate"/>
      </w:r>
      <w:r w:rsidRPr="00080C06">
        <w:t>(Bourdeau et al., 2008; Fetterolf &amp; Sanchez, 2015)</w:t>
      </w:r>
      <w:r w:rsidRPr="00080C06">
        <w:fldChar w:fldCharType="end"/>
      </w:r>
      <w:r w:rsidRPr="00080C06">
        <w:t xml:space="preserve">. This will be particularly pertinent for future studies in Latin American countries, where the gender stereotypes of </w:t>
      </w:r>
      <w:r w:rsidRPr="00080C06">
        <w:rPr>
          <w:i/>
        </w:rPr>
        <w:t>machismo, marianismo</w:t>
      </w:r>
      <w:r w:rsidRPr="00080C06">
        <w:t xml:space="preserve"> and </w:t>
      </w:r>
      <w:r w:rsidRPr="00080C06">
        <w:rPr>
          <w:i/>
        </w:rPr>
        <w:t>familismo</w:t>
      </w:r>
      <w:r w:rsidRPr="00080C06">
        <w:t xml:space="preserve"> clearly have a significant impact on an individual’s sexual life </w:t>
      </w:r>
      <w:r w:rsidRPr="00080C06">
        <w:fldChar w:fldCharType="begin"/>
      </w:r>
      <w:r w:rsidRPr="00080C06">
        <w:instrText xml:space="preserve"> ADDIN ZOTERO_ITEM CSL_CITATION {"citationID":"a2gt2102sh5","properties":{"formattedCitation":"(Bourdeau et al., 2008)","plainCitation":"(Bourdeau et al., 2008)"},"citationItems":[{"id":187,"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schema":"https://github.com/citation-style-language/schema/raw/master/csl-citation.json"} </w:instrText>
      </w:r>
      <w:r w:rsidRPr="00080C06">
        <w:fldChar w:fldCharType="separate"/>
      </w:r>
      <w:r w:rsidRPr="00080C06">
        <w:t>(Bourdeau et al., 2008)</w:t>
      </w:r>
      <w:r w:rsidRPr="00080C06">
        <w:fldChar w:fldCharType="end"/>
      </w:r>
      <w:r w:rsidRPr="00080C06">
        <w:t xml:space="preserve">. However, caution should be used, as formulated by Loshek &amp; Terrell </w:t>
      </w:r>
      <w:r w:rsidRPr="00080C06">
        <w:fldChar w:fldCharType="begin"/>
      </w:r>
      <w:r w:rsidRPr="00080C06">
        <w:instrText xml:space="preserve"> ADDIN ZOTERO_ITEM CSL_CITATION {"citationID":"a1jk9r9icve","properties":{"formattedCitation":"(Loshek &amp; Terrell, 2015)","plainCitation":"(Loshek &amp; Terrell, 2015)"},"citationItems":[{"id":33,"uris":["http://zotero.org/users/local/pLf8T0PY/items/7DW66KNI"],"uri":["http://zotero.org/users/local/pLf8T0PY/items/7DW66KNI"],"itemData":{"id":33,"type":"article-journal","title":"The Development of the Sexual Assertiveness Questionnaire (SAQ): A Comprehensive Measure of Sexual Assertiveness for Women","container-title":"Journal of Sex Research","page":"1017-1027","volume":"52","issue":"9","source":"PubMed","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DOI":"10.1080/00224499.2014.944970","ISSN":"1559-8519","note":"PMID: 25211014","shortTitle":"The Development of the Sexual Assertiveness Questionnaire (SAQ)","journalAbbreviation":"J Sex Res","language":"eng","author":[{"family":"Loshek","given":"Eevett"},{"family":"Terrell","given":"Heather K."}],"issued":{"date-parts":[["2015"]]},"PMID":"25211014"}}],"schema":"https://github.com/citation-style-language/schema/raw/master/csl-citation.json"} </w:instrText>
      </w:r>
      <w:r w:rsidRPr="00080C06">
        <w:fldChar w:fldCharType="separate"/>
      </w:r>
      <w:r w:rsidRPr="00080C06">
        <w:t>(2014)</w:t>
      </w:r>
      <w:r w:rsidRPr="00080C06">
        <w:fldChar w:fldCharType="end"/>
      </w:r>
      <w:r w:rsidRPr="00080C06">
        <w:t>, who suggested that the traditional gender stereotypes may not apply equally to all dimensions of SA.</w:t>
      </w:r>
    </w:p>
    <w:p w14:paraId="00DFF13D" w14:textId="77777777" w:rsidR="00080C06" w:rsidRPr="00080C06" w:rsidRDefault="00080C06" w:rsidP="00080C06">
      <w:pPr>
        <w:pStyle w:val="Prrafocomn"/>
      </w:pPr>
      <w:r w:rsidRPr="00080C06">
        <w:t xml:space="preserve">As most research is based on a variety of scales to measure SA, it is suggested that there is a need for a more comprehensive measurement of SA that includes all the theoretical elements discussed in this review. While the new scale proposed by Loshek and Terrell (2014) is promising, it needs to be further tested and validated in more studies before its value can be ascertained. </w:t>
      </w:r>
    </w:p>
    <w:p w14:paraId="2A366563" w14:textId="77777777" w:rsidR="00080C06" w:rsidRPr="00080C06" w:rsidRDefault="00080C06" w:rsidP="00080C06">
      <w:pPr>
        <w:pStyle w:val="Prrafocomn"/>
      </w:pPr>
      <w:r w:rsidRPr="00080C06">
        <w:t xml:space="preserve">Future studies should focus on the importance of SA in intimate relationships, as it is evident that higher levels of SA translate into an increased likelihood of achieving personal goals during intimate interactions. When both partners are equally assertive there is greater chance that </w:t>
      </w:r>
      <w:r w:rsidRPr="00080C06">
        <w:lastRenderedPageBreak/>
        <w:t xml:space="preserve">their own sexual goals will be adequately represented and/or achieved. As sexual relationships involve two people who may have their own levels of SA, studies should evaluate the SA of both partners and not just focus on women, as the majority of studies have done until now. The outcomes of this literature review should be interpreted taking into account some limitations. First, given the limited amount of information available, this review is rather descriptive, as the information did not allow for a more thorough integrated analysis. Second, the limited available information implies that the studies used in this review might be biased, as the retrieval of new articles was often informed by the suggestions for further reading from other studies. Lastly, as the literature review findings mostly show the complexity of the Latin American context for the development of SA in women, further studies that include a broader range of cultures would be advantageous, as this would improve our understanding of the impact that different cultures have on SA.  </w:t>
      </w:r>
    </w:p>
    <w:p w14:paraId="73C41E75" w14:textId="03DC5199" w:rsidR="004F1A76" w:rsidRDefault="00080C06" w:rsidP="00080C06">
      <w:pPr>
        <w:pStyle w:val="Prrafocomn"/>
      </w:pPr>
      <w:r w:rsidRPr="00080C06">
        <w:t>In conclusion, SA is clearly relevant in human sexuality on an individual level, by enabling individuals to express their preferences in a relational context, and on a societal level, given its role in protection against sexual coercion. SA seems to be the outcome of developmental processes and the result of a combination of facilitating and inhibiting demographic and psychosexual factors. Cultural determination of SA was a pivotal theme in this review, which not only highlighted findings on the development of SA, but also that there are still important gaps in our understanding of this interesting and important topic.</w:t>
      </w:r>
      <w:r w:rsidR="002B5CD2">
        <w:rPr>
          <w:rStyle w:val="Nmerodepgina"/>
          <w:rFonts w:ascii="Arial Unicode MS" w:hAnsi="Arial Unicode MS"/>
        </w:rPr>
        <w:br w:type="page"/>
      </w:r>
    </w:p>
    <w:p w14:paraId="45D170F4" w14:textId="77777777" w:rsidR="004F1A76" w:rsidRPr="00E123A5" w:rsidRDefault="002B5CD2">
      <w:pPr>
        <w:pStyle w:val="Ttulosinternos"/>
        <w:rPr>
          <w:lang w:val="es-EC"/>
          <w:rPrChange w:id="60" w:author="Silvia Lucía López Alvarado" w:date="2020-09-10T19:46:00Z">
            <w:rPr/>
          </w:rPrChange>
        </w:rPr>
      </w:pPr>
      <w:r w:rsidRPr="00E123A5">
        <w:rPr>
          <w:rStyle w:val="Nmerodepgina"/>
          <w:lang w:val="es-EC"/>
          <w:rPrChange w:id="61" w:author="Silvia Lucía López Alvarado" w:date="2020-09-10T19:46:00Z">
            <w:rPr>
              <w:rStyle w:val="Nmerodepgina"/>
            </w:rPr>
          </w:rPrChange>
        </w:rPr>
        <w:lastRenderedPageBreak/>
        <w:t>References</w:t>
      </w:r>
    </w:p>
    <w:p w14:paraId="56021757" w14:textId="77777777" w:rsidR="00080C06" w:rsidRPr="004F5BC0" w:rsidRDefault="00080C06" w:rsidP="00080C06">
      <w:pPr>
        <w:pStyle w:val="Body"/>
        <w:ind w:left="720" w:hanging="720"/>
        <w:jc w:val="both"/>
        <w:rPr>
          <w:lang w:val="en-US"/>
          <w:rPrChange w:id="62" w:author="Silvia Lucía López Alvarado" w:date="2020-09-14T13:26:00Z">
            <w:rPr/>
          </w:rPrChange>
        </w:rPr>
      </w:pPr>
      <w:r w:rsidRPr="00080C06">
        <w:t xml:space="preserve">Arciniega, M., Anderson, T., Tovar-Blanc, Z., &amp; Terrence, T. (2008). </w:t>
      </w:r>
      <w:r w:rsidRPr="00E123A5">
        <w:rPr>
          <w:lang w:val="en-US"/>
          <w:rPrChange w:id="63" w:author="Silvia Lucía López Alvarado" w:date="2020-09-10T19:46:00Z">
            <w:rPr/>
          </w:rPrChange>
        </w:rPr>
        <w:t xml:space="preserve">Toward a Fuller Conception of Machismo: Development of a Traditional. </w:t>
      </w:r>
      <w:r w:rsidRPr="004F5BC0">
        <w:rPr>
          <w:i/>
          <w:iCs/>
          <w:lang w:val="en-US"/>
          <w:rPrChange w:id="64" w:author="Silvia Lucía López Alvarado" w:date="2020-09-14T13:26:00Z">
            <w:rPr>
              <w:i/>
              <w:iCs/>
            </w:rPr>
          </w:rPrChange>
        </w:rPr>
        <w:t>Journal of Counseling Psychology, 55</w:t>
      </w:r>
      <w:r w:rsidRPr="004F5BC0">
        <w:rPr>
          <w:lang w:val="en-US"/>
          <w:rPrChange w:id="65" w:author="Silvia Lucía López Alvarado" w:date="2020-09-14T13:26:00Z">
            <w:rPr/>
          </w:rPrChange>
        </w:rPr>
        <w:t>(1), 19-33.</w:t>
      </w:r>
    </w:p>
    <w:p w14:paraId="29464C4F" w14:textId="10705B18" w:rsidR="00080C06" w:rsidRPr="00E123A5" w:rsidRDefault="00080C06" w:rsidP="00080C06">
      <w:pPr>
        <w:pStyle w:val="Body"/>
        <w:ind w:left="720" w:hanging="720"/>
        <w:jc w:val="both"/>
        <w:rPr>
          <w:lang w:val="en-US"/>
          <w:rPrChange w:id="66" w:author="Silvia Lucía López Alvarado" w:date="2020-09-10T19:19:00Z">
            <w:rPr/>
          </w:rPrChange>
        </w:rPr>
      </w:pPr>
      <w:r w:rsidRPr="00E123A5">
        <w:rPr>
          <w:lang w:val="en-US"/>
          <w:rPrChange w:id="67" w:author="Silvia Lucía López Alvarado" w:date="2020-09-10T19:19:00Z">
            <w:rPr/>
          </w:rPrChange>
        </w:rPr>
        <w:t xml:space="preserve">Auslander, B. A., Baker, J., &amp; Short, M. B. (2012). The Connection between Young Women’s Body Esteem and Sexual Assertiveness. </w:t>
      </w:r>
      <w:r w:rsidRPr="00E123A5">
        <w:rPr>
          <w:i/>
          <w:iCs/>
          <w:lang w:val="en-US"/>
          <w:rPrChange w:id="68" w:author="Silvia Lucía López Alvarado" w:date="2020-09-10T19:19:00Z">
            <w:rPr>
              <w:i/>
              <w:iCs/>
            </w:rPr>
          </w:rPrChange>
        </w:rPr>
        <w:t>Journal of Pediatric and Adolescent Gynecology, 25</w:t>
      </w:r>
      <w:r w:rsidRPr="00E123A5">
        <w:rPr>
          <w:lang w:val="en-US"/>
          <w:rPrChange w:id="69" w:author="Silvia Lucía López Alvarado" w:date="2020-09-10T19:19:00Z">
            <w:rPr/>
          </w:rPrChange>
        </w:rPr>
        <w:t xml:space="preserve">(2), 127–130. </w:t>
      </w:r>
      <w:r w:rsidR="00D57041">
        <w:fldChar w:fldCharType="begin"/>
      </w:r>
      <w:r w:rsidR="00D57041" w:rsidRPr="00E123A5">
        <w:rPr>
          <w:lang w:val="en-US"/>
          <w:rPrChange w:id="70" w:author="Silvia Lucía López Alvarado" w:date="2020-09-10T19:19:00Z">
            <w:rPr/>
          </w:rPrChange>
        </w:rPr>
        <w:instrText xml:space="preserve"> HYPERLINK "https://doi.org/10.1016/j.jpag.2011.11.008" </w:instrText>
      </w:r>
      <w:r w:rsidR="00D57041">
        <w:fldChar w:fldCharType="separate"/>
      </w:r>
      <w:r w:rsidR="00D57041" w:rsidRPr="00E123A5">
        <w:rPr>
          <w:rStyle w:val="Hipervnculo"/>
          <w:lang w:val="en-US"/>
          <w:rPrChange w:id="71" w:author="Silvia Lucía López Alvarado" w:date="2020-09-10T19:19:00Z">
            <w:rPr>
              <w:rStyle w:val="Hipervnculo"/>
            </w:rPr>
          </w:rPrChange>
        </w:rPr>
        <w:t>https://doi.org/10.1016/j.jpag.2011.11.008</w:t>
      </w:r>
      <w:r w:rsidR="00D57041">
        <w:fldChar w:fldCharType="end"/>
      </w:r>
      <w:r w:rsidR="00D57041" w:rsidRPr="00E123A5">
        <w:rPr>
          <w:lang w:val="en-US"/>
          <w:rPrChange w:id="72" w:author="Silvia Lucía López Alvarado" w:date="2020-09-10T19:19:00Z">
            <w:rPr/>
          </w:rPrChange>
        </w:rPr>
        <w:t xml:space="preserve"> </w:t>
      </w:r>
    </w:p>
    <w:p w14:paraId="08EA352A" w14:textId="4896B7FD" w:rsidR="00080C06" w:rsidRPr="00D57041" w:rsidRDefault="00080C06" w:rsidP="00080C06">
      <w:pPr>
        <w:pStyle w:val="Body"/>
        <w:ind w:left="720" w:hanging="720"/>
        <w:jc w:val="both"/>
        <w:rPr>
          <w:lang w:val="en-US"/>
        </w:rPr>
      </w:pPr>
      <w:r w:rsidRPr="00E123A5">
        <w:rPr>
          <w:lang w:val="en-US"/>
          <w:rPrChange w:id="73" w:author="Silvia Lucía López Alvarado" w:date="2020-09-10T19:46:00Z">
            <w:rPr/>
          </w:rPrChange>
        </w:rPr>
        <w:t xml:space="preserve">Auslander, B. A., Perfect, M. M., Succop, P. A., &amp; Rosenthal, S. L. (2007). Perceptions of Sexual Assertiveness among Adolescent Girls: Initiation, Refusal, and Use of Protective Behaviors. </w:t>
      </w:r>
      <w:r w:rsidRPr="00D57041">
        <w:rPr>
          <w:i/>
          <w:iCs/>
          <w:lang w:val="en-US"/>
        </w:rPr>
        <w:t>Journal of Pediatric and Adolescent Gynecology, 20</w:t>
      </w:r>
      <w:r w:rsidRPr="00D57041">
        <w:rPr>
          <w:lang w:val="en-US"/>
        </w:rPr>
        <w:t xml:space="preserve">(3), 157–162. </w:t>
      </w:r>
      <w:r w:rsidR="00E123A5">
        <w:fldChar w:fldCharType="begin"/>
      </w:r>
      <w:r w:rsidR="00E123A5" w:rsidRPr="00E123A5">
        <w:rPr>
          <w:lang w:val="en-US"/>
          <w:rPrChange w:id="74" w:author="Silvia Lucía López Alvarado" w:date="2020-09-10T19:46:00Z">
            <w:rPr/>
          </w:rPrChange>
        </w:rPr>
        <w:instrText xml:space="preserve"> HYPERLINK "https://doi.org/10.1016/j.jpag.2007.03.093" </w:instrText>
      </w:r>
      <w:r w:rsidR="00E123A5">
        <w:fldChar w:fldCharType="separate"/>
      </w:r>
      <w:r w:rsidR="00D57041" w:rsidRPr="001F38FF">
        <w:rPr>
          <w:rStyle w:val="Hipervnculo"/>
          <w:lang w:val="en-US"/>
        </w:rPr>
        <w:t>https://doi.org/10.1016/j.jpag.2007.03.093</w:t>
      </w:r>
      <w:r w:rsidR="00E123A5">
        <w:rPr>
          <w:rStyle w:val="Hipervnculo"/>
          <w:lang w:val="en-US"/>
        </w:rPr>
        <w:fldChar w:fldCharType="end"/>
      </w:r>
      <w:r w:rsidR="00D57041">
        <w:rPr>
          <w:lang w:val="en-US"/>
        </w:rPr>
        <w:t xml:space="preserve"> </w:t>
      </w:r>
    </w:p>
    <w:p w14:paraId="1C064428" w14:textId="7E0508D6" w:rsidR="00080C06" w:rsidRPr="00E123A5" w:rsidRDefault="00080C06" w:rsidP="00080C06">
      <w:pPr>
        <w:pStyle w:val="Body"/>
        <w:ind w:left="720" w:hanging="720"/>
        <w:jc w:val="both"/>
        <w:rPr>
          <w:lang w:val="en-US"/>
          <w:rPrChange w:id="75" w:author="Silvia Lucía López Alvarado" w:date="2020-09-10T19:46:00Z">
            <w:rPr/>
          </w:rPrChange>
        </w:rPr>
      </w:pPr>
      <w:r w:rsidRPr="00D57041">
        <w:rPr>
          <w:lang w:val="en-US"/>
        </w:rPr>
        <w:t xml:space="preserve">Bay-Cheng, L. Y., &amp; Eliseo-Arras, R. K. (2008). </w:t>
      </w:r>
      <w:r w:rsidRPr="00E123A5">
        <w:rPr>
          <w:lang w:val="en-US"/>
          <w:rPrChange w:id="76" w:author="Silvia Lucía López Alvarado" w:date="2020-09-10T19:19:00Z">
            <w:rPr/>
          </w:rPrChange>
        </w:rPr>
        <w:t xml:space="preserve">The Making of Unwanted Sex: Gendered and Neoliberal Norms in College Women’s Unwanted Sexual Experiences. </w:t>
      </w:r>
      <w:r w:rsidRPr="00E123A5">
        <w:rPr>
          <w:i/>
          <w:iCs/>
          <w:lang w:val="en-US"/>
          <w:rPrChange w:id="77" w:author="Silvia Lucía López Alvarado" w:date="2020-09-10T19:46:00Z">
            <w:rPr>
              <w:i/>
              <w:iCs/>
            </w:rPr>
          </w:rPrChange>
        </w:rPr>
        <w:t>The Journal of Sex Research, 45</w:t>
      </w:r>
      <w:r w:rsidRPr="00E123A5">
        <w:rPr>
          <w:lang w:val="en-US"/>
          <w:rPrChange w:id="78" w:author="Silvia Lucía López Alvarado" w:date="2020-09-10T19:46:00Z">
            <w:rPr/>
          </w:rPrChange>
        </w:rPr>
        <w:t xml:space="preserve">(4), 386–397. </w:t>
      </w:r>
      <w:r w:rsidR="00D57041">
        <w:fldChar w:fldCharType="begin"/>
      </w:r>
      <w:r w:rsidR="00D57041" w:rsidRPr="00E123A5">
        <w:rPr>
          <w:lang w:val="en-US"/>
          <w:rPrChange w:id="79" w:author="Silvia Lucía López Alvarado" w:date="2020-09-10T19:46:00Z">
            <w:rPr/>
          </w:rPrChange>
        </w:rPr>
        <w:instrText xml:space="preserve"> HYPERLINK "https://doi.org/10.1080/00224490802398381" </w:instrText>
      </w:r>
      <w:r w:rsidR="00D57041">
        <w:fldChar w:fldCharType="separate"/>
      </w:r>
      <w:r w:rsidR="00D57041" w:rsidRPr="00E123A5">
        <w:rPr>
          <w:rStyle w:val="Hipervnculo"/>
          <w:lang w:val="en-US"/>
          <w:rPrChange w:id="80" w:author="Silvia Lucía López Alvarado" w:date="2020-09-10T19:46:00Z">
            <w:rPr>
              <w:rStyle w:val="Hipervnculo"/>
            </w:rPr>
          </w:rPrChange>
        </w:rPr>
        <w:t>https://doi.org/10.1080/00224490802398381</w:t>
      </w:r>
      <w:r w:rsidR="00D57041">
        <w:fldChar w:fldCharType="end"/>
      </w:r>
      <w:r w:rsidR="00D57041" w:rsidRPr="00E123A5">
        <w:rPr>
          <w:lang w:val="en-US"/>
          <w:rPrChange w:id="81" w:author="Silvia Lucía López Alvarado" w:date="2020-09-10T19:46:00Z">
            <w:rPr/>
          </w:rPrChange>
        </w:rPr>
        <w:t xml:space="preserve"> </w:t>
      </w:r>
    </w:p>
    <w:p w14:paraId="37717957" w14:textId="77777777" w:rsidR="00080C06" w:rsidRPr="004F5BC0" w:rsidRDefault="00080C06" w:rsidP="00080C06">
      <w:pPr>
        <w:pStyle w:val="Body"/>
        <w:ind w:left="720" w:hanging="720"/>
        <w:jc w:val="both"/>
        <w:rPr>
          <w:lang w:val="en-US"/>
          <w:rPrChange w:id="82" w:author="Silvia Lucía López Alvarado" w:date="2020-09-14T13:26:00Z">
            <w:rPr/>
          </w:rPrChange>
        </w:rPr>
      </w:pPr>
      <w:r w:rsidRPr="00E123A5">
        <w:rPr>
          <w:lang w:val="en-US"/>
          <w:rPrChange w:id="83" w:author="Silvia Lucía López Alvarado" w:date="2020-09-10T19:46:00Z">
            <w:rPr/>
          </w:rPrChange>
        </w:rPr>
        <w:t xml:space="preserve">Beres, M. (2010). Sexual miscommunication? Untangling assumptions about sexual communication between casual sex partners. </w:t>
      </w:r>
      <w:r w:rsidRPr="004F5BC0">
        <w:rPr>
          <w:i/>
          <w:iCs/>
          <w:lang w:val="en-US"/>
          <w:rPrChange w:id="84" w:author="Silvia Lucía López Alvarado" w:date="2020-09-14T13:26:00Z">
            <w:rPr>
              <w:i/>
              <w:iCs/>
            </w:rPr>
          </w:rPrChange>
        </w:rPr>
        <w:t>Culture, Health &amp; Sexuality, 12</w:t>
      </w:r>
      <w:r w:rsidRPr="004F5BC0">
        <w:rPr>
          <w:lang w:val="en-US"/>
          <w:rPrChange w:id="85" w:author="Silvia Lucía López Alvarado" w:date="2020-09-14T13:26:00Z">
            <w:rPr/>
          </w:rPrChange>
        </w:rPr>
        <w:t>(1), 1–14.</w:t>
      </w:r>
    </w:p>
    <w:p w14:paraId="1748CB09" w14:textId="2B5803B8" w:rsidR="00080C06" w:rsidRPr="00E123A5" w:rsidRDefault="00080C06" w:rsidP="00080C06">
      <w:pPr>
        <w:pStyle w:val="Body"/>
        <w:ind w:left="720" w:hanging="720"/>
        <w:jc w:val="both"/>
        <w:rPr>
          <w:lang w:val="en-US"/>
          <w:rPrChange w:id="86" w:author="Silvia Lucía López Alvarado" w:date="2020-09-10T19:19:00Z">
            <w:rPr/>
          </w:rPrChange>
        </w:rPr>
      </w:pPr>
      <w:r w:rsidRPr="00E123A5">
        <w:rPr>
          <w:lang w:val="en-US"/>
          <w:rPrChange w:id="87" w:author="Silvia Lucía López Alvarado" w:date="2020-09-10T19:19:00Z">
            <w:rPr/>
          </w:rPrChange>
        </w:rPr>
        <w:t xml:space="preserve">Bourdeau, B., Thomas, V. K., &amp; Long, J. K. (2008). Latino Sexual Styles: Developing a Nuanced Understanding of Risk. </w:t>
      </w:r>
      <w:r w:rsidRPr="00E123A5">
        <w:rPr>
          <w:i/>
          <w:iCs/>
          <w:lang w:val="en-US"/>
          <w:rPrChange w:id="88" w:author="Silvia Lucía López Alvarado" w:date="2020-09-10T19:19:00Z">
            <w:rPr>
              <w:i/>
              <w:iCs/>
            </w:rPr>
          </w:rPrChange>
        </w:rPr>
        <w:t>The Journal of Sex Research, 45</w:t>
      </w:r>
      <w:r w:rsidRPr="00E123A5">
        <w:rPr>
          <w:lang w:val="en-US"/>
          <w:rPrChange w:id="89" w:author="Silvia Lucía López Alvarado" w:date="2020-09-10T19:19:00Z">
            <w:rPr/>
          </w:rPrChange>
        </w:rPr>
        <w:t xml:space="preserve">(1), 71–81. </w:t>
      </w:r>
      <w:r w:rsidR="00D57041">
        <w:fldChar w:fldCharType="begin"/>
      </w:r>
      <w:r w:rsidR="00D57041" w:rsidRPr="00E123A5">
        <w:rPr>
          <w:lang w:val="en-US"/>
          <w:rPrChange w:id="90" w:author="Silvia Lucía López Alvarado" w:date="2020-09-10T19:19:00Z">
            <w:rPr/>
          </w:rPrChange>
        </w:rPr>
        <w:instrText xml:space="preserve"> HYPERLINK "https://doi.org/10.1080/00224490701845185" </w:instrText>
      </w:r>
      <w:r w:rsidR="00D57041">
        <w:fldChar w:fldCharType="separate"/>
      </w:r>
      <w:r w:rsidR="00D57041" w:rsidRPr="00E123A5">
        <w:rPr>
          <w:rStyle w:val="Hipervnculo"/>
          <w:lang w:val="en-US"/>
          <w:rPrChange w:id="91" w:author="Silvia Lucía López Alvarado" w:date="2020-09-10T19:19:00Z">
            <w:rPr>
              <w:rStyle w:val="Hipervnculo"/>
            </w:rPr>
          </w:rPrChange>
        </w:rPr>
        <w:t>https://doi.org/10.1080/00224490701845185</w:t>
      </w:r>
      <w:r w:rsidR="00D57041">
        <w:fldChar w:fldCharType="end"/>
      </w:r>
      <w:r w:rsidR="00D57041" w:rsidRPr="00E123A5">
        <w:rPr>
          <w:lang w:val="en-US"/>
          <w:rPrChange w:id="92" w:author="Silvia Lucía López Alvarado" w:date="2020-09-10T19:19:00Z">
            <w:rPr/>
          </w:rPrChange>
        </w:rPr>
        <w:t xml:space="preserve"> </w:t>
      </w:r>
    </w:p>
    <w:p w14:paraId="5EA1D63C" w14:textId="6EB393E1" w:rsidR="00080C06" w:rsidRPr="00E123A5" w:rsidRDefault="00080C06" w:rsidP="00080C06">
      <w:pPr>
        <w:pStyle w:val="Body"/>
        <w:ind w:left="720" w:hanging="720"/>
        <w:jc w:val="both"/>
        <w:rPr>
          <w:lang w:val="en-US"/>
          <w:rPrChange w:id="93" w:author="Silvia Lucía López Alvarado" w:date="2020-09-10T19:46:00Z">
            <w:rPr/>
          </w:rPrChange>
        </w:rPr>
      </w:pPr>
      <w:r w:rsidRPr="00E123A5">
        <w:rPr>
          <w:lang w:val="en-US"/>
          <w:rPrChange w:id="94" w:author="Silvia Lucía López Alvarado" w:date="2020-09-10T19:19:00Z">
            <w:rPr/>
          </w:rPrChange>
        </w:rPr>
        <w:t xml:space="preserve">Castillo, L. G., Perez, F. V., Castillo, R., &amp; Ghosheh, M. R. (2010). Construction and initial validation of the Marianismo Beliefs Scale. </w:t>
      </w:r>
      <w:r w:rsidRPr="00E123A5">
        <w:rPr>
          <w:i/>
          <w:iCs/>
          <w:lang w:val="en-US"/>
          <w:rPrChange w:id="95" w:author="Silvia Lucía López Alvarado" w:date="2020-09-10T19:19:00Z">
            <w:rPr>
              <w:i/>
              <w:iCs/>
            </w:rPr>
          </w:rPrChange>
        </w:rPr>
        <w:t>Counselling Psychology Quarterly, 23</w:t>
      </w:r>
      <w:r w:rsidRPr="00E123A5">
        <w:rPr>
          <w:lang w:val="en-US"/>
          <w:rPrChange w:id="96" w:author="Silvia Lucía López Alvarado" w:date="2020-09-10T19:19:00Z">
            <w:rPr/>
          </w:rPrChange>
        </w:rPr>
        <w:t xml:space="preserve">(2), 163–175. </w:t>
      </w:r>
      <w:r w:rsidR="00D57041">
        <w:fldChar w:fldCharType="begin"/>
      </w:r>
      <w:r w:rsidR="00D57041" w:rsidRPr="00E123A5">
        <w:rPr>
          <w:lang w:val="en-US"/>
          <w:rPrChange w:id="97" w:author="Silvia Lucía López Alvarado" w:date="2020-09-10T19:19:00Z">
            <w:rPr/>
          </w:rPrChange>
        </w:rPr>
        <w:instrText xml:space="preserve"> HYPERLINK "https://doi.org/10.1080/09515071003776036" </w:instrText>
      </w:r>
      <w:r w:rsidR="00D57041">
        <w:fldChar w:fldCharType="separate"/>
      </w:r>
      <w:r w:rsidR="00D57041" w:rsidRPr="00E123A5">
        <w:rPr>
          <w:rStyle w:val="Hipervnculo"/>
          <w:lang w:val="en-US"/>
          <w:rPrChange w:id="98" w:author="Silvia Lucía López Alvarado" w:date="2020-09-10T19:46:00Z">
            <w:rPr>
              <w:rStyle w:val="Hipervnculo"/>
            </w:rPr>
          </w:rPrChange>
        </w:rPr>
        <w:t>https://doi.org/10.1080/09515071003776036</w:t>
      </w:r>
      <w:r w:rsidR="00D57041">
        <w:fldChar w:fldCharType="end"/>
      </w:r>
      <w:r w:rsidR="00D57041" w:rsidRPr="00E123A5">
        <w:rPr>
          <w:lang w:val="en-US"/>
          <w:rPrChange w:id="99" w:author="Silvia Lucía López Alvarado" w:date="2020-09-10T19:46:00Z">
            <w:rPr/>
          </w:rPrChange>
        </w:rPr>
        <w:t xml:space="preserve"> </w:t>
      </w:r>
    </w:p>
    <w:p w14:paraId="01A49DF5" w14:textId="77777777" w:rsidR="00080C06" w:rsidRPr="004F5BC0" w:rsidRDefault="00080C06" w:rsidP="00080C06">
      <w:pPr>
        <w:pStyle w:val="Body"/>
        <w:ind w:left="720" w:hanging="720"/>
        <w:jc w:val="both"/>
        <w:rPr>
          <w:lang w:val="en-US"/>
          <w:rPrChange w:id="100" w:author="Silvia Lucía López Alvarado" w:date="2020-09-14T13:26:00Z">
            <w:rPr/>
          </w:rPrChange>
        </w:rPr>
      </w:pPr>
      <w:r w:rsidRPr="00E123A5">
        <w:rPr>
          <w:lang w:val="en-US"/>
          <w:rPrChange w:id="101" w:author="Silvia Lucía López Alvarado" w:date="2020-09-10T19:46:00Z">
            <w:rPr/>
          </w:rPrChange>
        </w:rPr>
        <w:t xml:space="preserve">Fetterolf, J. C., &amp; Sanchez, D. T. (2015). The costs and benefits of perceived sexual agency for men and women. </w:t>
      </w:r>
      <w:r w:rsidRPr="004F5BC0">
        <w:rPr>
          <w:i/>
          <w:iCs/>
          <w:lang w:val="en-US"/>
          <w:rPrChange w:id="102" w:author="Silvia Lucía López Alvarado" w:date="2020-09-14T13:26:00Z">
            <w:rPr>
              <w:i/>
              <w:iCs/>
            </w:rPr>
          </w:rPrChange>
        </w:rPr>
        <w:t>Archives of Sexual Behavior, 44</w:t>
      </w:r>
      <w:r w:rsidRPr="004F5BC0">
        <w:rPr>
          <w:lang w:val="en-US"/>
          <w:rPrChange w:id="103" w:author="Silvia Lucía López Alvarado" w:date="2020-09-14T13:26:00Z">
            <w:rPr/>
          </w:rPrChange>
        </w:rPr>
        <w:t>(4), 961–970.</w:t>
      </w:r>
    </w:p>
    <w:p w14:paraId="234C7189" w14:textId="21175D66" w:rsidR="00080C06" w:rsidRPr="00E123A5" w:rsidRDefault="00080C06" w:rsidP="00080C06">
      <w:pPr>
        <w:pStyle w:val="Body"/>
        <w:ind w:left="720" w:hanging="720"/>
        <w:jc w:val="both"/>
        <w:rPr>
          <w:lang w:val="en-US"/>
          <w:rPrChange w:id="104" w:author="Silvia Lucía López Alvarado" w:date="2020-09-10T19:19:00Z">
            <w:rPr/>
          </w:rPrChange>
        </w:rPr>
      </w:pPr>
      <w:r w:rsidRPr="00E123A5">
        <w:rPr>
          <w:lang w:val="en-US"/>
          <w:rPrChange w:id="105" w:author="Silvia Lucía López Alvarado" w:date="2020-09-10T19:19:00Z">
            <w:rPr/>
          </w:rPrChange>
        </w:rPr>
        <w:t xml:space="preserve">Gambrill, E. D., &amp; Richey, C. A. (1975). An assertion inventory for use in assessment and research. </w:t>
      </w:r>
      <w:r w:rsidRPr="00E123A5">
        <w:rPr>
          <w:i/>
          <w:iCs/>
          <w:lang w:val="en-US"/>
          <w:rPrChange w:id="106" w:author="Silvia Lucía López Alvarado" w:date="2020-09-10T19:19:00Z">
            <w:rPr>
              <w:i/>
              <w:iCs/>
            </w:rPr>
          </w:rPrChange>
        </w:rPr>
        <w:t>Behavior Therapy, 6</w:t>
      </w:r>
      <w:r w:rsidRPr="00E123A5">
        <w:rPr>
          <w:lang w:val="en-US"/>
          <w:rPrChange w:id="107" w:author="Silvia Lucía López Alvarado" w:date="2020-09-10T19:19:00Z">
            <w:rPr/>
          </w:rPrChange>
        </w:rPr>
        <w:t xml:space="preserve">(4), 550–561. </w:t>
      </w:r>
      <w:r w:rsidR="00D57041">
        <w:fldChar w:fldCharType="begin"/>
      </w:r>
      <w:r w:rsidR="00D57041" w:rsidRPr="00E123A5">
        <w:rPr>
          <w:lang w:val="en-US"/>
          <w:rPrChange w:id="108" w:author="Silvia Lucía López Alvarado" w:date="2020-09-10T19:19:00Z">
            <w:rPr/>
          </w:rPrChange>
        </w:rPr>
        <w:instrText xml:space="preserve"> HYPERLINK "https://doi.org/10.1016/S0005-7894(75)80013-X" </w:instrText>
      </w:r>
      <w:r w:rsidR="00D57041">
        <w:fldChar w:fldCharType="separate"/>
      </w:r>
      <w:r w:rsidR="00D57041" w:rsidRPr="00E123A5">
        <w:rPr>
          <w:rStyle w:val="Hipervnculo"/>
          <w:lang w:val="en-US"/>
          <w:rPrChange w:id="109" w:author="Silvia Lucía López Alvarado" w:date="2020-09-10T19:19:00Z">
            <w:rPr>
              <w:rStyle w:val="Hipervnculo"/>
            </w:rPr>
          </w:rPrChange>
        </w:rPr>
        <w:t>https://doi.org/10.1016/S0005-7894(75)80013-X</w:t>
      </w:r>
      <w:r w:rsidR="00D57041">
        <w:fldChar w:fldCharType="end"/>
      </w:r>
      <w:r w:rsidR="00D57041" w:rsidRPr="00E123A5">
        <w:rPr>
          <w:lang w:val="en-US"/>
          <w:rPrChange w:id="110" w:author="Silvia Lucía López Alvarado" w:date="2020-09-10T19:19:00Z">
            <w:rPr/>
          </w:rPrChange>
        </w:rPr>
        <w:t xml:space="preserve"> </w:t>
      </w:r>
    </w:p>
    <w:p w14:paraId="46AC4AB8" w14:textId="458EFDF7" w:rsidR="00080C06" w:rsidRPr="00E123A5" w:rsidRDefault="00080C06" w:rsidP="00080C06">
      <w:pPr>
        <w:pStyle w:val="Body"/>
        <w:ind w:left="720" w:hanging="720"/>
        <w:jc w:val="both"/>
        <w:rPr>
          <w:lang w:val="en-US"/>
          <w:rPrChange w:id="111" w:author="Silvia Lucía López Alvarado" w:date="2020-09-10T19:46:00Z">
            <w:rPr/>
          </w:rPrChange>
        </w:rPr>
      </w:pPr>
      <w:r w:rsidRPr="00E123A5">
        <w:rPr>
          <w:lang w:val="en-US"/>
          <w:rPrChange w:id="112" w:author="Silvia Lucía López Alvarado" w:date="2020-09-10T19:19:00Z">
            <w:rPr/>
          </w:rPrChange>
        </w:rPr>
        <w:t xml:space="preserve">Goicolea, I., Torres, M. S., Edin, K., &amp; Öhman, A. (2012). When Sex is Hardly </w:t>
      </w:r>
      <w:proofErr w:type="gramStart"/>
      <w:r w:rsidRPr="00E123A5">
        <w:rPr>
          <w:lang w:val="en-US"/>
          <w:rPrChange w:id="113" w:author="Silvia Lucía López Alvarado" w:date="2020-09-10T19:19:00Z">
            <w:rPr/>
          </w:rPrChange>
        </w:rPr>
        <w:t>About</w:t>
      </w:r>
      <w:proofErr w:type="gramEnd"/>
      <w:r w:rsidRPr="00E123A5">
        <w:rPr>
          <w:lang w:val="en-US"/>
          <w:rPrChange w:id="114" w:author="Silvia Lucía López Alvarado" w:date="2020-09-10T19:19:00Z">
            <w:rPr/>
          </w:rPrChange>
        </w:rPr>
        <w:t xml:space="preserve"> Mutual Pleasure: Dominant and Resistant Discourses on Sexuality and its Consequences for Young People’s Sexual Health. </w:t>
      </w:r>
      <w:r w:rsidRPr="00E123A5">
        <w:rPr>
          <w:i/>
          <w:iCs/>
          <w:lang w:val="en-US"/>
          <w:rPrChange w:id="115" w:author="Silvia Lucía López Alvarado" w:date="2020-09-10T19:46:00Z">
            <w:rPr>
              <w:i/>
              <w:iCs/>
            </w:rPr>
          </w:rPrChange>
        </w:rPr>
        <w:t>International Journal of Sexual Health, 24</w:t>
      </w:r>
      <w:r w:rsidRPr="00E123A5">
        <w:rPr>
          <w:lang w:val="en-US"/>
          <w:rPrChange w:id="116" w:author="Silvia Lucía López Alvarado" w:date="2020-09-10T19:46:00Z">
            <w:rPr/>
          </w:rPrChange>
        </w:rPr>
        <w:t xml:space="preserve">(4), 303–317. </w:t>
      </w:r>
      <w:r w:rsidR="00D57041">
        <w:fldChar w:fldCharType="begin"/>
      </w:r>
      <w:r w:rsidR="00D57041" w:rsidRPr="00E123A5">
        <w:rPr>
          <w:lang w:val="en-US"/>
          <w:rPrChange w:id="117" w:author="Silvia Lucía López Alvarado" w:date="2020-09-10T19:46:00Z">
            <w:rPr/>
          </w:rPrChange>
        </w:rPr>
        <w:instrText xml:space="preserve"> HYPERLINK "https://doi.org/10.1080/19317611.2012.715121" </w:instrText>
      </w:r>
      <w:r w:rsidR="00D57041">
        <w:fldChar w:fldCharType="separate"/>
      </w:r>
      <w:r w:rsidR="00D57041" w:rsidRPr="00E123A5">
        <w:rPr>
          <w:rStyle w:val="Hipervnculo"/>
          <w:lang w:val="en-US"/>
          <w:rPrChange w:id="118" w:author="Silvia Lucía López Alvarado" w:date="2020-09-10T19:46:00Z">
            <w:rPr>
              <w:rStyle w:val="Hipervnculo"/>
            </w:rPr>
          </w:rPrChange>
        </w:rPr>
        <w:t>https://doi.org/10.1080/19317611.2012.715121</w:t>
      </w:r>
      <w:r w:rsidR="00D57041">
        <w:fldChar w:fldCharType="end"/>
      </w:r>
      <w:r w:rsidR="00D57041" w:rsidRPr="00E123A5">
        <w:rPr>
          <w:lang w:val="en-US"/>
          <w:rPrChange w:id="119" w:author="Silvia Lucía López Alvarado" w:date="2020-09-10T19:46:00Z">
            <w:rPr/>
          </w:rPrChange>
        </w:rPr>
        <w:t xml:space="preserve"> </w:t>
      </w:r>
    </w:p>
    <w:p w14:paraId="5ABB51CA" w14:textId="7E6225AC" w:rsidR="00080C06" w:rsidRPr="00D57041" w:rsidRDefault="00080C06" w:rsidP="00080C06">
      <w:pPr>
        <w:pStyle w:val="Body"/>
        <w:ind w:left="720" w:hanging="720"/>
        <w:jc w:val="both"/>
        <w:rPr>
          <w:lang w:val="en-US"/>
        </w:rPr>
      </w:pPr>
      <w:r w:rsidRPr="00E123A5">
        <w:rPr>
          <w:lang w:val="en-US"/>
          <w:rPrChange w:id="120" w:author="Silvia Lucía López Alvarado" w:date="2020-09-10T19:46:00Z">
            <w:rPr/>
          </w:rPrChange>
        </w:rPr>
        <w:t xml:space="preserve">Gratz, K. L., &amp; Roemer, L. (2004). Multidimensional Assessment of Emotion Regulation and Dysregulation: Development, Factor Structure, and Initial Validation of the Difficulties in Emotion Regulation Scale. </w:t>
      </w:r>
      <w:r w:rsidRPr="00D57041">
        <w:rPr>
          <w:i/>
          <w:iCs/>
          <w:lang w:val="en-US"/>
        </w:rPr>
        <w:t>Journal of Psychopathology and Behavioral Assessment, 26</w:t>
      </w:r>
      <w:r w:rsidRPr="00D57041">
        <w:rPr>
          <w:lang w:val="en-US"/>
        </w:rPr>
        <w:t xml:space="preserve">(1), 41–54. </w:t>
      </w:r>
      <w:r w:rsidR="00E123A5">
        <w:fldChar w:fldCharType="begin"/>
      </w:r>
      <w:r w:rsidR="00E123A5" w:rsidRPr="00E123A5">
        <w:rPr>
          <w:lang w:val="en-US"/>
          <w:rPrChange w:id="121" w:author="Silvia Lucía López Alvarado" w:date="2020-09-10T19:46:00Z">
            <w:rPr/>
          </w:rPrChange>
        </w:rPr>
        <w:instrText xml:space="preserve"> HYPERLINK "https://doi.org/10.1023/B:JOBA.0000007455.08539.94" </w:instrText>
      </w:r>
      <w:r w:rsidR="00E123A5">
        <w:fldChar w:fldCharType="separate"/>
      </w:r>
      <w:r w:rsidR="00D57041" w:rsidRPr="001F38FF">
        <w:rPr>
          <w:rStyle w:val="Hipervnculo"/>
          <w:lang w:val="en-US"/>
        </w:rPr>
        <w:t>https://doi.org/10.1023/B:JOBA.0000007455.08539.94</w:t>
      </w:r>
      <w:r w:rsidR="00E123A5">
        <w:rPr>
          <w:rStyle w:val="Hipervnculo"/>
          <w:lang w:val="en-US"/>
        </w:rPr>
        <w:fldChar w:fldCharType="end"/>
      </w:r>
      <w:r w:rsidR="00D57041">
        <w:rPr>
          <w:lang w:val="en-US"/>
        </w:rPr>
        <w:t xml:space="preserve"> </w:t>
      </w:r>
    </w:p>
    <w:p w14:paraId="5F3DABEA" w14:textId="503BE763" w:rsidR="00080C06" w:rsidRPr="00E123A5" w:rsidRDefault="00080C06" w:rsidP="00080C06">
      <w:pPr>
        <w:pStyle w:val="Body"/>
        <w:ind w:left="720" w:hanging="720"/>
        <w:jc w:val="both"/>
        <w:rPr>
          <w:lang w:val="en-US"/>
          <w:rPrChange w:id="122" w:author="Silvia Lucía López Alvarado" w:date="2020-09-10T19:19:00Z">
            <w:rPr/>
          </w:rPrChange>
        </w:rPr>
      </w:pPr>
      <w:r w:rsidRPr="00D57041">
        <w:rPr>
          <w:lang w:val="en-US"/>
        </w:rPr>
        <w:t xml:space="preserve">Greene, K., &amp; Faulkner, S. L. (2005). </w:t>
      </w:r>
      <w:r w:rsidRPr="00E123A5">
        <w:rPr>
          <w:lang w:val="en-US"/>
          <w:rPrChange w:id="123" w:author="Silvia Lucía López Alvarado" w:date="2020-09-10T19:19:00Z">
            <w:rPr/>
          </w:rPrChange>
        </w:rPr>
        <w:t xml:space="preserve">Gender, Belief in the Sexual Double Standard, and Sexual Talk in Heterosexual Dating Relationships. </w:t>
      </w:r>
      <w:r w:rsidRPr="00E123A5">
        <w:rPr>
          <w:i/>
          <w:iCs/>
          <w:lang w:val="en-US"/>
          <w:rPrChange w:id="124" w:author="Silvia Lucía López Alvarado" w:date="2020-09-10T19:19:00Z">
            <w:rPr>
              <w:i/>
              <w:iCs/>
            </w:rPr>
          </w:rPrChange>
        </w:rPr>
        <w:t>Sex Roles, 53</w:t>
      </w:r>
      <w:r w:rsidRPr="00E123A5">
        <w:rPr>
          <w:lang w:val="en-US"/>
          <w:rPrChange w:id="125" w:author="Silvia Lucía López Alvarado" w:date="2020-09-10T19:19:00Z">
            <w:rPr/>
          </w:rPrChange>
        </w:rPr>
        <w:t xml:space="preserve">(3–4), 239–251. </w:t>
      </w:r>
      <w:r w:rsidR="00D57041">
        <w:fldChar w:fldCharType="begin"/>
      </w:r>
      <w:r w:rsidR="00D57041" w:rsidRPr="00E123A5">
        <w:rPr>
          <w:lang w:val="en-US"/>
          <w:rPrChange w:id="126" w:author="Silvia Lucía López Alvarado" w:date="2020-09-10T19:19:00Z">
            <w:rPr/>
          </w:rPrChange>
        </w:rPr>
        <w:instrText xml:space="preserve"> HYPERLINK "https://doi.org/10.1007/s11199-005-5682-6" </w:instrText>
      </w:r>
      <w:r w:rsidR="00D57041">
        <w:fldChar w:fldCharType="separate"/>
      </w:r>
      <w:r w:rsidR="00D57041" w:rsidRPr="00E123A5">
        <w:rPr>
          <w:rStyle w:val="Hipervnculo"/>
          <w:lang w:val="en-US"/>
          <w:rPrChange w:id="127" w:author="Silvia Lucía López Alvarado" w:date="2020-09-10T19:19:00Z">
            <w:rPr>
              <w:rStyle w:val="Hipervnculo"/>
            </w:rPr>
          </w:rPrChange>
        </w:rPr>
        <w:t>https://doi.org/10.1007/s11199-005-5682-6</w:t>
      </w:r>
      <w:r w:rsidR="00D57041">
        <w:fldChar w:fldCharType="end"/>
      </w:r>
      <w:r w:rsidR="00D57041" w:rsidRPr="00E123A5">
        <w:rPr>
          <w:lang w:val="en-US"/>
          <w:rPrChange w:id="128" w:author="Silvia Lucía López Alvarado" w:date="2020-09-10T19:19:00Z">
            <w:rPr/>
          </w:rPrChange>
        </w:rPr>
        <w:t xml:space="preserve"> </w:t>
      </w:r>
    </w:p>
    <w:p w14:paraId="5BF921AC" w14:textId="27823EC0" w:rsidR="00080C06" w:rsidRPr="00E123A5" w:rsidRDefault="00080C06" w:rsidP="00080C06">
      <w:pPr>
        <w:pStyle w:val="Body"/>
        <w:ind w:left="720" w:hanging="720"/>
        <w:jc w:val="both"/>
        <w:rPr>
          <w:lang w:val="en-US"/>
          <w:rPrChange w:id="129" w:author="Silvia Lucía López Alvarado" w:date="2020-09-10T19:46:00Z">
            <w:rPr/>
          </w:rPrChange>
        </w:rPr>
      </w:pPr>
      <w:r w:rsidRPr="00E123A5">
        <w:rPr>
          <w:lang w:val="en-US"/>
          <w:rPrChange w:id="130" w:author="Silvia Lucía López Alvarado" w:date="2020-09-10T19:19:00Z">
            <w:rPr/>
          </w:rPrChange>
        </w:rPr>
        <w:t xml:space="preserve">Hirst, J. (2008). Developing sexual competence? Exploring strategies for the provision of effective sexualities and relationships education. </w:t>
      </w:r>
      <w:r w:rsidRPr="00E123A5">
        <w:rPr>
          <w:i/>
          <w:iCs/>
          <w:lang w:val="en-US"/>
          <w:rPrChange w:id="131" w:author="Silvia Lucía López Alvarado" w:date="2020-09-10T19:46:00Z">
            <w:rPr>
              <w:i/>
              <w:iCs/>
            </w:rPr>
          </w:rPrChange>
        </w:rPr>
        <w:t>Sex Education, 8</w:t>
      </w:r>
      <w:r w:rsidRPr="00E123A5">
        <w:rPr>
          <w:lang w:val="en-US"/>
          <w:rPrChange w:id="132" w:author="Silvia Lucía López Alvarado" w:date="2020-09-10T19:46:00Z">
            <w:rPr/>
          </w:rPrChange>
        </w:rPr>
        <w:t xml:space="preserve">(4), 399–413. </w:t>
      </w:r>
      <w:r w:rsidR="00D57041">
        <w:fldChar w:fldCharType="begin"/>
      </w:r>
      <w:r w:rsidR="00D57041" w:rsidRPr="00E123A5">
        <w:rPr>
          <w:lang w:val="en-US"/>
          <w:rPrChange w:id="133" w:author="Silvia Lucía López Alvarado" w:date="2020-09-10T19:46:00Z">
            <w:rPr/>
          </w:rPrChange>
        </w:rPr>
        <w:instrText xml:space="preserve"> HYPERLINK "https://doi.org/10.1080/14681810802433929" </w:instrText>
      </w:r>
      <w:r w:rsidR="00D57041">
        <w:fldChar w:fldCharType="separate"/>
      </w:r>
      <w:r w:rsidR="00D57041" w:rsidRPr="00E123A5">
        <w:rPr>
          <w:rStyle w:val="Hipervnculo"/>
          <w:lang w:val="en-US"/>
          <w:rPrChange w:id="134" w:author="Silvia Lucía López Alvarado" w:date="2020-09-10T19:46:00Z">
            <w:rPr>
              <w:rStyle w:val="Hipervnculo"/>
            </w:rPr>
          </w:rPrChange>
        </w:rPr>
        <w:t>https://doi.org/10.1080/14681810802433929</w:t>
      </w:r>
      <w:r w:rsidR="00D57041">
        <w:fldChar w:fldCharType="end"/>
      </w:r>
      <w:r w:rsidR="00D57041" w:rsidRPr="00E123A5">
        <w:rPr>
          <w:lang w:val="en-US"/>
          <w:rPrChange w:id="135" w:author="Silvia Lucía López Alvarado" w:date="2020-09-10T19:46:00Z">
            <w:rPr/>
          </w:rPrChange>
        </w:rPr>
        <w:t xml:space="preserve"> </w:t>
      </w:r>
    </w:p>
    <w:p w14:paraId="7F8DB260" w14:textId="77777777" w:rsidR="00080C06" w:rsidRPr="004F5BC0" w:rsidRDefault="00080C06" w:rsidP="00080C06">
      <w:pPr>
        <w:pStyle w:val="Body"/>
        <w:ind w:left="720" w:hanging="720"/>
        <w:jc w:val="both"/>
        <w:rPr>
          <w:lang w:val="en-US"/>
          <w:rPrChange w:id="136" w:author="Silvia Lucía López Alvarado" w:date="2020-09-14T13:26:00Z">
            <w:rPr/>
          </w:rPrChange>
        </w:rPr>
      </w:pPr>
      <w:r w:rsidRPr="00E123A5">
        <w:rPr>
          <w:lang w:val="en-US"/>
          <w:rPrChange w:id="137" w:author="Silvia Lucía López Alvarado" w:date="2020-09-10T19:46:00Z">
            <w:rPr/>
          </w:rPrChange>
        </w:rPr>
        <w:t xml:space="preserve">Humphreys, T. P., &amp; Kennett, D. J. (2010). The reliability and validity of instruments supporting the sexual self-control model. </w:t>
      </w:r>
      <w:r w:rsidRPr="004F5BC0">
        <w:rPr>
          <w:i/>
          <w:iCs/>
          <w:lang w:val="en-US"/>
          <w:rPrChange w:id="138" w:author="Silvia Lucía López Alvarado" w:date="2020-09-14T13:26:00Z">
            <w:rPr>
              <w:i/>
              <w:iCs/>
            </w:rPr>
          </w:rPrChange>
        </w:rPr>
        <w:t>The Canadian Journal of Human Sexuality; Toronto, 19</w:t>
      </w:r>
      <w:r w:rsidRPr="004F5BC0">
        <w:rPr>
          <w:lang w:val="en-US"/>
          <w:rPrChange w:id="139" w:author="Silvia Lucía López Alvarado" w:date="2020-09-14T13:26:00Z">
            <w:rPr/>
          </w:rPrChange>
        </w:rPr>
        <w:t>(1/2), 1–13.</w:t>
      </w:r>
    </w:p>
    <w:p w14:paraId="7A01067B" w14:textId="18DF9487" w:rsidR="00080C06" w:rsidRPr="00E123A5" w:rsidRDefault="00080C06" w:rsidP="00080C06">
      <w:pPr>
        <w:pStyle w:val="Body"/>
        <w:ind w:left="720" w:hanging="720"/>
        <w:jc w:val="both"/>
        <w:rPr>
          <w:lang w:val="en-US"/>
          <w:rPrChange w:id="140" w:author="Silvia Lucía López Alvarado" w:date="2020-09-10T19:46:00Z">
            <w:rPr/>
          </w:rPrChange>
        </w:rPr>
      </w:pPr>
      <w:r w:rsidRPr="00E123A5">
        <w:rPr>
          <w:lang w:val="en-US"/>
          <w:rPrChange w:id="141" w:author="Silvia Lucía López Alvarado" w:date="2020-09-10T19:19:00Z">
            <w:rPr/>
          </w:rPrChange>
        </w:rPr>
        <w:t xml:space="preserve">Impett, E. A., Schooler, D., &amp; Tolman, D. L. (2006). To Be Seen and Not Heard: Femininity Ideology and Adolescent Girls’ Sexual Health. </w:t>
      </w:r>
      <w:r w:rsidRPr="00E123A5">
        <w:rPr>
          <w:i/>
          <w:iCs/>
          <w:lang w:val="en-US"/>
          <w:rPrChange w:id="142" w:author="Silvia Lucía López Alvarado" w:date="2020-09-10T19:46:00Z">
            <w:rPr>
              <w:i/>
              <w:iCs/>
            </w:rPr>
          </w:rPrChange>
        </w:rPr>
        <w:t>Archives of Sexual Behavior, 35</w:t>
      </w:r>
      <w:r w:rsidRPr="00E123A5">
        <w:rPr>
          <w:lang w:val="en-US"/>
          <w:rPrChange w:id="143" w:author="Silvia Lucía López Alvarado" w:date="2020-09-10T19:46:00Z">
            <w:rPr/>
          </w:rPrChange>
        </w:rPr>
        <w:t xml:space="preserve">(2), 129–142. </w:t>
      </w:r>
      <w:r w:rsidR="00D57041">
        <w:fldChar w:fldCharType="begin"/>
      </w:r>
      <w:r w:rsidR="00D57041" w:rsidRPr="00E123A5">
        <w:rPr>
          <w:lang w:val="en-US"/>
          <w:rPrChange w:id="144" w:author="Silvia Lucía López Alvarado" w:date="2020-09-10T19:46:00Z">
            <w:rPr/>
          </w:rPrChange>
        </w:rPr>
        <w:instrText xml:space="preserve"> HYPERLINK "https://doi.org/10.1007/s10508-005-9016-0" </w:instrText>
      </w:r>
      <w:r w:rsidR="00D57041">
        <w:fldChar w:fldCharType="separate"/>
      </w:r>
      <w:r w:rsidR="00D57041" w:rsidRPr="00E123A5">
        <w:rPr>
          <w:rStyle w:val="Hipervnculo"/>
          <w:lang w:val="en-US"/>
          <w:rPrChange w:id="145" w:author="Silvia Lucía López Alvarado" w:date="2020-09-10T19:46:00Z">
            <w:rPr>
              <w:rStyle w:val="Hipervnculo"/>
            </w:rPr>
          </w:rPrChange>
        </w:rPr>
        <w:t>https://doi.org/10.1007/s10508-005-9016-0</w:t>
      </w:r>
      <w:r w:rsidR="00D57041">
        <w:fldChar w:fldCharType="end"/>
      </w:r>
      <w:r w:rsidR="00D57041" w:rsidRPr="00E123A5">
        <w:rPr>
          <w:lang w:val="en-US"/>
          <w:rPrChange w:id="146" w:author="Silvia Lucía López Alvarado" w:date="2020-09-10T19:46:00Z">
            <w:rPr/>
          </w:rPrChange>
        </w:rPr>
        <w:t xml:space="preserve"> </w:t>
      </w:r>
      <w:r w:rsidR="004C7482" w:rsidRPr="00E123A5">
        <w:rPr>
          <w:lang w:val="en-US"/>
          <w:rPrChange w:id="147" w:author="Silvia Lucía López Alvarado" w:date="2020-09-10T19:46:00Z">
            <w:rPr/>
          </w:rPrChange>
        </w:rPr>
        <w:t xml:space="preserve"> </w:t>
      </w:r>
    </w:p>
    <w:p w14:paraId="14629565" w14:textId="1A6F6531" w:rsidR="00080C06" w:rsidRPr="004F5BC0" w:rsidRDefault="00080C06" w:rsidP="00080C06">
      <w:pPr>
        <w:pStyle w:val="Body"/>
        <w:ind w:left="720" w:hanging="720"/>
        <w:jc w:val="both"/>
        <w:rPr>
          <w:lang w:val="en-US"/>
          <w:rPrChange w:id="148" w:author="Silvia Lucía López Alvarado" w:date="2020-09-14T13:26:00Z">
            <w:rPr/>
          </w:rPrChange>
        </w:rPr>
      </w:pPr>
      <w:r w:rsidRPr="00E123A5">
        <w:rPr>
          <w:lang w:val="en-US"/>
          <w:rPrChange w:id="149" w:author="Silvia Lucía López Alvarado" w:date="2020-09-10T19:46:00Z">
            <w:rPr/>
          </w:rPrChange>
        </w:rPr>
        <w:lastRenderedPageBreak/>
        <w:t xml:space="preserve">Kan, M. L., &amp; Cares, A. C. (2006). From "friends with benefits" to "going steady": new directions in understanding romance and sex in adolescence and emerging adulthood. </w:t>
      </w:r>
      <w:r w:rsidRPr="00D57041">
        <w:rPr>
          <w:lang w:val="en-US"/>
        </w:rPr>
        <w:t>En A. C. Crouter, &amp; A. Booth</w:t>
      </w:r>
      <w:r w:rsidR="00D57041">
        <w:rPr>
          <w:lang w:val="en-US"/>
        </w:rPr>
        <w:t xml:space="preserve"> (Eds.)</w:t>
      </w:r>
      <w:r w:rsidRPr="00D57041">
        <w:rPr>
          <w:lang w:val="en-US"/>
        </w:rPr>
        <w:t xml:space="preserve">, </w:t>
      </w:r>
      <w:r w:rsidRPr="00D57041">
        <w:rPr>
          <w:i/>
          <w:iCs/>
          <w:lang w:val="en-US"/>
        </w:rPr>
        <w:t>Romance and Sex in Adolescence and Emerging Adulthood, risks and opportunities</w:t>
      </w:r>
      <w:r w:rsidRPr="00D57041">
        <w:rPr>
          <w:lang w:val="en-US"/>
        </w:rPr>
        <w:t xml:space="preserve"> (p</w:t>
      </w:r>
      <w:r w:rsidR="00D57041" w:rsidRPr="00D57041">
        <w:rPr>
          <w:lang w:val="en-US"/>
        </w:rPr>
        <w:t>p</w:t>
      </w:r>
      <w:r w:rsidRPr="00D57041">
        <w:rPr>
          <w:lang w:val="en-US"/>
        </w:rPr>
        <w:t xml:space="preserve">. 241-256). </w:t>
      </w:r>
      <w:r w:rsidRPr="004F5BC0">
        <w:rPr>
          <w:lang w:val="en-US"/>
          <w:rPrChange w:id="150" w:author="Silvia Lucía López Alvarado" w:date="2020-09-14T13:26:00Z">
            <w:rPr/>
          </w:rPrChange>
        </w:rPr>
        <w:t>New York</w:t>
      </w:r>
      <w:r w:rsidR="00F214B5" w:rsidRPr="004F5BC0">
        <w:rPr>
          <w:lang w:val="en-US"/>
          <w:rPrChange w:id="151" w:author="Silvia Lucía López Alvarado" w:date="2020-09-14T13:26:00Z">
            <w:rPr/>
          </w:rPrChange>
        </w:rPr>
        <w:t>,</w:t>
      </w:r>
      <w:r w:rsidRPr="004F5BC0">
        <w:rPr>
          <w:lang w:val="en-US"/>
          <w:rPrChange w:id="152" w:author="Silvia Lucía López Alvarado" w:date="2020-09-14T13:26:00Z">
            <w:rPr/>
          </w:rPrChange>
        </w:rPr>
        <w:t xml:space="preserve"> London: Lawrence Erlbaum Associates.</w:t>
      </w:r>
    </w:p>
    <w:p w14:paraId="250A0F25" w14:textId="7510C02F" w:rsidR="00080C06" w:rsidRPr="0075585A" w:rsidRDefault="00080C06" w:rsidP="00080C06">
      <w:pPr>
        <w:pStyle w:val="Body"/>
        <w:ind w:left="720" w:hanging="720"/>
        <w:jc w:val="both"/>
        <w:rPr>
          <w:lang w:val="nl-BE"/>
          <w:rPrChange w:id="153" w:author="Reviewer" w:date="2020-09-12T22:26:00Z">
            <w:rPr/>
          </w:rPrChange>
        </w:rPr>
      </w:pPr>
      <w:r w:rsidRPr="00E123A5">
        <w:rPr>
          <w:lang w:val="en-US"/>
          <w:rPrChange w:id="154" w:author="Silvia Lucía López Alvarado" w:date="2020-09-10T19:19:00Z">
            <w:rPr/>
          </w:rPrChange>
        </w:rPr>
        <w:t xml:space="preserve">Kelley, E. L., Orchowski, L. M., &amp; Gidycz, C. A. (2016). Sexual victimization among college women: Role of sexual assertiveness and resistance variables. </w:t>
      </w:r>
      <w:r w:rsidRPr="0075585A">
        <w:rPr>
          <w:i/>
          <w:iCs/>
          <w:lang w:val="nl-BE"/>
          <w:rPrChange w:id="155" w:author="Reviewer" w:date="2020-09-12T22:26:00Z">
            <w:rPr>
              <w:i/>
              <w:iCs/>
            </w:rPr>
          </w:rPrChange>
        </w:rPr>
        <w:t>Psychology of Violence, 6</w:t>
      </w:r>
      <w:r w:rsidRPr="0075585A">
        <w:rPr>
          <w:lang w:val="nl-BE"/>
          <w:rPrChange w:id="156" w:author="Reviewer" w:date="2020-09-12T22:26:00Z">
            <w:rPr/>
          </w:rPrChange>
        </w:rPr>
        <w:t xml:space="preserve">(2), 243–252. </w:t>
      </w:r>
      <w:r w:rsidR="00F214B5">
        <w:fldChar w:fldCharType="begin"/>
      </w:r>
      <w:r w:rsidR="00F214B5" w:rsidRPr="0075585A">
        <w:rPr>
          <w:lang w:val="nl-BE"/>
          <w:rPrChange w:id="157" w:author="Reviewer" w:date="2020-09-12T22:26:00Z">
            <w:rPr/>
          </w:rPrChange>
        </w:rPr>
        <w:instrText xml:space="preserve"> HYPERLINK "https://doi.org/10.1037/a0039407" </w:instrText>
      </w:r>
      <w:r w:rsidR="00F214B5">
        <w:fldChar w:fldCharType="separate"/>
      </w:r>
      <w:r w:rsidR="00F214B5" w:rsidRPr="0075585A">
        <w:rPr>
          <w:rStyle w:val="Hipervnculo"/>
          <w:lang w:val="nl-BE"/>
          <w:rPrChange w:id="158" w:author="Reviewer" w:date="2020-09-12T22:26:00Z">
            <w:rPr>
              <w:rStyle w:val="Hipervnculo"/>
            </w:rPr>
          </w:rPrChange>
        </w:rPr>
        <w:t>https://doi.org/10.1037/a0039407</w:t>
      </w:r>
      <w:r w:rsidR="00F214B5">
        <w:fldChar w:fldCharType="end"/>
      </w:r>
      <w:r w:rsidR="00F214B5" w:rsidRPr="0075585A">
        <w:rPr>
          <w:lang w:val="nl-BE"/>
          <w:rPrChange w:id="159" w:author="Reviewer" w:date="2020-09-12T22:26:00Z">
            <w:rPr/>
          </w:rPrChange>
        </w:rPr>
        <w:t xml:space="preserve"> </w:t>
      </w:r>
    </w:p>
    <w:p w14:paraId="0DF3D4E9" w14:textId="3B413525" w:rsidR="00080C06" w:rsidRPr="00E123A5" w:rsidRDefault="00080C06" w:rsidP="00080C06">
      <w:pPr>
        <w:pStyle w:val="Body"/>
        <w:ind w:left="720" w:hanging="720"/>
        <w:jc w:val="both"/>
        <w:rPr>
          <w:lang w:val="en-US"/>
          <w:rPrChange w:id="160" w:author="Silvia Lucía López Alvarado" w:date="2020-09-10T19:19:00Z">
            <w:rPr/>
          </w:rPrChange>
        </w:rPr>
      </w:pPr>
      <w:r w:rsidRPr="0075585A">
        <w:rPr>
          <w:lang w:val="nl-BE"/>
          <w:rPrChange w:id="161" w:author="Reviewer" w:date="2020-09-12T22:26:00Z">
            <w:rPr/>
          </w:rPrChange>
        </w:rPr>
        <w:t xml:space="preserve">Kennett, D. J., Humphreys, T. P., &amp; Schultz, K. E. (2012). </w:t>
      </w:r>
      <w:r w:rsidRPr="00E123A5">
        <w:rPr>
          <w:lang w:val="en-US"/>
          <w:rPrChange w:id="162" w:author="Silvia Lucía López Alvarado" w:date="2020-09-10T19:19:00Z">
            <w:rPr/>
          </w:rPrChange>
        </w:rPr>
        <w:t xml:space="preserve">Sexual resourcefulness and the impact of family, sex education, media and peers. </w:t>
      </w:r>
      <w:r w:rsidRPr="00E123A5">
        <w:rPr>
          <w:i/>
          <w:iCs/>
          <w:lang w:val="en-US"/>
          <w:rPrChange w:id="163" w:author="Silvia Lucía López Alvarado" w:date="2020-09-10T19:19:00Z">
            <w:rPr>
              <w:i/>
              <w:iCs/>
            </w:rPr>
          </w:rPrChange>
        </w:rPr>
        <w:t>Sex Education, 12</w:t>
      </w:r>
      <w:r w:rsidRPr="00E123A5">
        <w:rPr>
          <w:lang w:val="en-US"/>
          <w:rPrChange w:id="164" w:author="Silvia Lucía López Alvarado" w:date="2020-09-10T19:19:00Z">
            <w:rPr/>
          </w:rPrChange>
        </w:rPr>
        <w:t xml:space="preserve">(3), 351–368. </w:t>
      </w:r>
      <w:r w:rsidR="00F214B5">
        <w:fldChar w:fldCharType="begin"/>
      </w:r>
      <w:r w:rsidR="00F214B5" w:rsidRPr="00E123A5">
        <w:rPr>
          <w:lang w:val="en-US"/>
          <w:rPrChange w:id="165" w:author="Silvia Lucía López Alvarado" w:date="2020-09-10T19:19:00Z">
            <w:rPr/>
          </w:rPrChange>
        </w:rPr>
        <w:instrText xml:space="preserve"> HYPERLINK "https://doi.org/10.1080/14681811.2011.615624" </w:instrText>
      </w:r>
      <w:r w:rsidR="00F214B5">
        <w:fldChar w:fldCharType="separate"/>
      </w:r>
      <w:r w:rsidR="00F214B5" w:rsidRPr="00E123A5">
        <w:rPr>
          <w:rStyle w:val="Hipervnculo"/>
          <w:lang w:val="en-US"/>
          <w:rPrChange w:id="166" w:author="Silvia Lucía López Alvarado" w:date="2020-09-10T19:19:00Z">
            <w:rPr>
              <w:rStyle w:val="Hipervnculo"/>
            </w:rPr>
          </w:rPrChange>
        </w:rPr>
        <w:t>https://doi.org/10.1080/14681811.2011.615624</w:t>
      </w:r>
      <w:r w:rsidR="00F214B5">
        <w:fldChar w:fldCharType="end"/>
      </w:r>
      <w:r w:rsidR="00F214B5" w:rsidRPr="00E123A5">
        <w:rPr>
          <w:lang w:val="en-US"/>
          <w:rPrChange w:id="167" w:author="Silvia Lucía López Alvarado" w:date="2020-09-10T19:19:00Z">
            <w:rPr/>
          </w:rPrChange>
        </w:rPr>
        <w:t xml:space="preserve"> </w:t>
      </w:r>
    </w:p>
    <w:p w14:paraId="5E3BB9A5" w14:textId="78D5CACD" w:rsidR="00080C06" w:rsidRPr="00E123A5" w:rsidRDefault="00080C06" w:rsidP="00080C06">
      <w:pPr>
        <w:pStyle w:val="Body"/>
        <w:ind w:left="720" w:hanging="720"/>
        <w:jc w:val="both"/>
        <w:rPr>
          <w:lang w:val="en-US"/>
          <w:rPrChange w:id="168" w:author="Silvia Lucía López Alvarado" w:date="2020-09-10T19:19:00Z">
            <w:rPr/>
          </w:rPrChange>
        </w:rPr>
      </w:pPr>
      <w:r w:rsidRPr="00E123A5">
        <w:rPr>
          <w:lang w:val="en-US"/>
          <w:rPrChange w:id="169" w:author="Silvia Lucía López Alvarado" w:date="2020-09-10T19:19:00Z">
            <w:rPr/>
          </w:rPrChange>
        </w:rPr>
        <w:t xml:space="preserve">Kitzinger, C., &amp; Frith, H. (1999). Just Say No? The Use of Conversation Analysis in Developing a Feminist Perspective on Sexual Refusal. </w:t>
      </w:r>
      <w:r w:rsidRPr="00E123A5">
        <w:rPr>
          <w:i/>
          <w:iCs/>
          <w:lang w:val="en-US"/>
          <w:rPrChange w:id="170" w:author="Silvia Lucía López Alvarado" w:date="2020-09-10T19:19:00Z">
            <w:rPr>
              <w:i/>
              <w:iCs/>
            </w:rPr>
          </w:rPrChange>
        </w:rPr>
        <w:t>Discourse &amp; Society, 10</w:t>
      </w:r>
      <w:r w:rsidRPr="00E123A5">
        <w:rPr>
          <w:lang w:val="en-US"/>
          <w:rPrChange w:id="171" w:author="Silvia Lucía López Alvarado" w:date="2020-09-10T19:19:00Z">
            <w:rPr/>
          </w:rPrChange>
        </w:rPr>
        <w:t xml:space="preserve">(3), 293–316. </w:t>
      </w:r>
      <w:r w:rsidR="00F214B5">
        <w:fldChar w:fldCharType="begin"/>
      </w:r>
      <w:r w:rsidR="00F214B5" w:rsidRPr="00E123A5">
        <w:rPr>
          <w:lang w:val="en-US"/>
          <w:rPrChange w:id="172" w:author="Silvia Lucía López Alvarado" w:date="2020-09-10T19:19:00Z">
            <w:rPr/>
          </w:rPrChange>
        </w:rPr>
        <w:instrText xml:space="preserve"> HYPERLINK "https://doi.org/10.1177/0957926599010003002" </w:instrText>
      </w:r>
      <w:r w:rsidR="00F214B5">
        <w:fldChar w:fldCharType="separate"/>
      </w:r>
      <w:r w:rsidR="00F214B5" w:rsidRPr="00E123A5">
        <w:rPr>
          <w:rStyle w:val="Hipervnculo"/>
          <w:lang w:val="en-US"/>
          <w:rPrChange w:id="173" w:author="Silvia Lucía López Alvarado" w:date="2020-09-10T19:19:00Z">
            <w:rPr>
              <w:rStyle w:val="Hipervnculo"/>
            </w:rPr>
          </w:rPrChange>
        </w:rPr>
        <w:t>https://doi.org/10.1177/0957926599010003002</w:t>
      </w:r>
      <w:r w:rsidR="00F214B5">
        <w:fldChar w:fldCharType="end"/>
      </w:r>
      <w:r w:rsidR="00F214B5" w:rsidRPr="00E123A5">
        <w:rPr>
          <w:lang w:val="en-US"/>
          <w:rPrChange w:id="174" w:author="Silvia Lucía López Alvarado" w:date="2020-09-10T19:19:00Z">
            <w:rPr/>
          </w:rPrChange>
        </w:rPr>
        <w:t xml:space="preserve"> </w:t>
      </w:r>
    </w:p>
    <w:p w14:paraId="344DE854" w14:textId="0376CD4F" w:rsidR="00080C06" w:rsidRPr="00E123A5" w:rsidRDefault="00080C06" w:rsidP="00080C06">
      <w:pPr>
        <w:pStyle w:val="Body"/>
        <w:ind w:left="720" w:hanging="720"/>
        <w:jc w:val="both"/>
        <w:rPr>
          <w:lang w:val="en-US"/>
          <w:rPrChange w:id="175" w:author="Silvia Lucía López Alvarado" w:date="2020-09-10T19:19:00Z">
            <w:rPr/>
          </w:rPrChange>
        </w:rPr>
      </w:pPr>
      <w:r w:rsidRPr="00E123A5">
        <w:rPr>
          <w:lang w:val="en-US"/>
          <w:rPrChange w:id="176" w:author="Silvia Lucía López Alvarado" w:date="2020-09-10T19:19:00Z">
            <w:rPr/>
          </w:rPrChange>
        </w:rPr>
        <w:t xml:space="preserve">Leclerc, B., Bergeron, S., Brassard, A., Bélanger, C., Steben, M., &amp; Lambert, B. (2015). Attachment, Sexual Assertiveness, and Sexual Outcomes in Women with Provoked Vestibulodynia and Their Partners: A Mediation Model. </w:t>
      </w:r>
      <w:r w:rsidRPr="00E123A5">
        <w:rPr>
          <w:i/>
          <w:iCs/>
          <w:lang w:val="en-US"/>
          <w:rPrChange w:id="177" w:author="Silvia Lucía López Alvarado" w:date="2020-09-10T19:19:00Z">
            <w:rPr>
              <w:i/>
              <w:iCs/>
            </w:rPr>
          </w:rPrChange>
        </w:rPr>
        <w:t>Archives of Sexual Behavior, 44</w:t>
      </w:r>
      <w:r w:rsidRPr="00E123A5">
        <w:rPr>
          <w:lang w:val="en-US"/>
          <w:rPrChange w:id="178" w:author="Silvia Lucía López Alvarado" w:date="2020-09-10T19:19:00Z">
            <w:rPr/>
          </w:rPrChange>
        </w:rPr>
        <w:t xml:space="preserve">(6), 1561–1572. </w:t>
      </w:r>
      <w:r w:rsidR="00F214B5">
        <w:fldChar w:fldCharType="begin"/>
      </w:r>
      <w:r w:rsidR="00F214B5" w:rsidRPr="00E123A5">
        <w:rPr>
          <w:lang w:val="en-US"/>
          <w:rPrChange w:id="179" w:author="Silvia Lucía López Alvarado" w:date="2020-09-10T19:19:00Z">
            <w:rPr/>
          </w:rPrChange>
        </w:rPr>
        <w:instrText xml:space="preserve"> HYPERLINK "https://doi.org/10.1007/s10508-014-0295-1" </w:instrText>
      </w:r>
      <w:r w:rsidR="00F214B5">
        <w:fldChar w:fldCharType="separate"/>
      </w:r>
      <w:r w:rsidR="00F214B5" w:rsidRPr="00E123A5">
        <w:rPr>
          <w:rStyle w:val="Hipervnculo"/>
          <w:lang w:val="en-US"/>
          <w:rPrChange w:id="180" w:author="Silvia Lucía López Alvarado" w:date="2020-09-10T19:19:00Z">
            <w:rPr>
              <w:rStyle w:val="Hipervnculo"/>
            </w:rPr>
          </w:rPrChange>
        </w:rPr>
        <w:t>https://doi.org/10.1007/s10508-014-0295-1</w:t>
      </w:r>
      <w:r w:rsidR="00F214B5">
        <w:fldChar w:fldCharType="end"/>
      </w:r>
      <w:r w:rsidR="00F214B5" w:rsidRPr="00E123A5">
        <w:rPr>
          <w:lang w:val="en-US"/>
          <w:rPrChange w:id="181" w:author="Silvia Lucía López Alvarado" w:date="2020-09-10T19:19:00Z">
            <w:rPr/>
          </w:rPrChange>
        </w:rPr>
        <w:t xml:space="preserve"> </w:t>
      </w:r>
    </w:p>
    <w:p w14:paraId="2BD69BE2" w14:textId="6FC071CB" w:rsidR="00080C06" w:rsidRPr="00E123A5" w:rsidRDefault="00080C06" w:rsidP="00080C06">
      <w:pPr>
        <w:pStyle w:val="Body"/>
        <w:ind w:left="720" w:hanging="720"/>
        <w:jc w:val="both"/>
        <w:rPr>
          <w:lang w:val="en-US"/>
          <w:rPrChange w:id="182" w:author="Silvia Lucía López Alvarado" w:date="2020-09-10T19:19:00Z">
            <w:rPr/>
          </w:rPrChange>
        </w:rPr>
      </w:pPr>
      <w:r w:rsidRPr="00E123A5">
        <w:rPr>
          <w:lang w:val="en-US"/>
          <w:rPrChange w:id="183" w:author="Silvia Lucía López Alvarado" w:date="2020-09-10T19:19:00Z">
            <w:rPr/>
          </w:rPrChange>
        </w:rPr>
        <w:t xml:space="preserve">Livingston, J. A., Testa, M., &amp; VanZile-Tamsen, C. (2007). The Reciprocal Relationship </w:t>
      </w:r>
      <w:proofErr w:type="gramStart"/>
      <w:r w:rsidRPr="00E123A5">
        <w:rPr>
          <w:lang w:val="en-US"/>
          <w:rPrChange w:id="184" w:author="Silvia Lucía López Alvarado" w:date="2020-09-10T19:19:00Z">
            <w:rPr/>
          </w:rPrChange>
        </w:rPr>
        <w:t>Between</w:t>
      </w:r>
      <w:proofErr w:type="gramEnd"/>
      <w:r w:rsidRPr="00E123A5">
        <w:rPr>
          <w:lang w:val="en-US"/>
          <w:rPrChange w:id="185" w:author="Silvia Lucía López Alvarado" w:date="2020-09-10T19:19:00Z">
            <w:rPr/>
          </w:rPrChange>
        </w:rPr>
        <w:t xml:space="preserve"> Sexual Victimization and Sexual Assertiveness. </w:t>
      </w:r>
      <w:r w:rsidRPr="00E123A5">
        <w:rPr>
          <w:i/>
          <w:iCs/>
          <w:lang w:val="en-US"/>
          <w:rPrChange w:id="186" w:author="Silvia Lucía López Alvarado" w:date="2020-09-10T19:19:00Z">
            <w:rPr>
              <w:i/>
              <w:iCs/>
            </w:rPr>
          </w:rPrChange>
        </w:rPr>
        <w:t xml:space="preserve">Violence </w:t>
      </w:r>
      <w:proofErr w:type="gramStart"/>
      <w:r w:rsidRPr="00E123A5">
        <w:rPr>
          <w:i/>
          <w:iCs/>
          <w:lang w:val="en-US"/>
          <w:rPrChange w:id="187" w:author="Silvia Lucía López Alvarado" w:date="2020-09-10T19:19:00Z">
            <w:rPr>
              <w:i/>
              <w:iCs/>
            </w:rPr>
          </w:rPrChange>
        </w:rPr>
        <w:t>Against</w:t>
      </w:r>
      <w:proofErr w:type="gramEnd"/>
      <w:r w:rsidRPr="00E123A5">
        <w:rPr>
          <w:i/>
          <w:iCs/>
          <w:lang w:val="en-US"/>
          <w:rPrChange w:id="188" w:author="Silvia Lucía López Alvarado" w:date="2020-09-10T19:19:00Z">
            <w:rPr>
              <w:i/>
              <w:iCs/>
            </w:rPr>
          </w:rPrChange>
        </w:rPr>
        <w:t xml:space="preserve"> Women, 13</w:t>
      </w:r>
      <w:r w:rsidRPr="00E123A5">
        <w:rPr>
          <w:lang w:val="en-US"/>
          <w:rPrChange w:id="189" w:author="Silvia Lucía López Alvarado" w:date="2020-09-10T19:19:00Z">
            <w:rPr/>
          </w:rPrChange>
        </w:rPr>
        <w:t xml:space="preserve">(3), 298–313. </w:t>
      </w:r>
      <w:r w:rsidR="00F214B5">
        <w:fldChar w:fldCharType="begin"/>
      </w:r>
      <w:r w:rsidR="00F214B5" w:rsidRPr="00E123A5">
        <w:rPr>
          <w:lang w:val="en-US"/>
          <w:rPrChange w:id="190" w:author="Silvia Lucía López Alvarado" w:date="2020-09-10T19:19:00Z">
            <w:rPr/>
          </w:rPrChange>
        </w:rPr>
        <w:instrText xml:space="preserve"> HYPERLINK "https://doi.org/10.1177/1077801206297339" </w:instrText>
      </w:r>
      <w:r w:rsidR="00F214B5">
        <w:fldChar w:fldCharType="separate"/>
      </w:r>
      <w:r w:rsidR="00F214B5" w:rsidRPr="00E123A5">
        <w:rPr>
          <w:rStyle w:val="Hipervnculo"/>
          <w:lang w:val="en-US"/>
          <w:rPrChange w:id="191" w:author="Silvia Lucía López Alvarado" w:date="2020-09-10T19:19:00Z">
            <w:rPr>
              <w:rStyle w:val="Hipervnculo"/>
            </w:rPr>
          </w:rPrChange>
        </w:rPr>
        <w:t>https://doi.org/10.1177/1077801206297339</w:t>
      </w:r>
      <w:r w:rsidR="00F214B5">
        <w:fldChar w:fldCharType="end"/>
      </w:r>
      <w:r w:rsidR="00F214B5" w:rsidRPr="00E123A5">
        <w:rPr>
          <w:lang w:val="en-US"/>
          <w:rPrChange w:id="192" w:author="Silvia Lucía López Alvarado" w:date="2020-09-10T19:19:00Z">
            <w:rPr/>
          </w:rPrChange>
        </w:rPr>
        <w:t xml:space="preserve"> </w:t>
      </w:r>
    </w:p>
    <w:p w14:paraId="6326FDDF" w14:textId="55D7D4A2" w:rsidR="00080C06" w:rsidRPr="00E123A5" w:rsidRDefault="00080C06" w:rsidP="00080C06">
      <w:pPr>
        <w:pStyle w:val="Body"/>
        <w:ind w:left="720" w:hanging="720"/>
        <w:jc w:val="both"/>
        <w:rPr>
          <w:lang w:val="en-US"/>
          <w:rPrChange w:id="193" w:author="Silvia Lucía López Alvarado" w:date="2020-09-10T19:19:00Z">
            <w:rPr/>
          </w:rPrChange>
        </w:rPr>
      </w:pPr>
      <w:r w:rsidRPr="00E123A5">
        <w:rPr>
          <w:lang w:val="en-US"/>
          <w:rPrChange w:id="194" w:author="Silvia Lucía López Alvarado" w:date="2020-09-10T19:19:00Z">
            <w:rPr/>
          </w:rPrChange>
        </w:rPr>
        <w:t xml:space="preserve">Loshek, E., &amp; Terrell, H. K. (2014). The Development of the Sexual Assertiveness Questionnaire (SAQ): A Comprehensive Measure of Sexual Assertiveness for Women. </w:t>
      </w:r>
      <w:r w:rsidRPr="00E123A5">
        <w:rPr>
          <w:i/>
          <w:iCs/>
          <w:lang w:val="en-US"/>
          <w:rPrChange w:id="195" w:author="Silvia Lucía López Alvarado" w:date="2020-09-10T19:19:00Z">
            <w:rPr>
              <w:i/>
              <w:iCs/>
            </w:rPr>
          </w:rPrChange>
        </w:rPr>
        <w:t>The Journal of Sex Research, 0</w:t>
      </w:r>
      <w:r w:rsidRPr="00E123A5">
        <w:rPr>
          <w:lang w:val="en-US"/>
          <w:rPrChange w:id="196" w:author="Silvia Lucía López Alvarado" w:date="2020-09-10T19:19:00Z">
            <w:rPr/>
          </w:rPrChange>
        </w:rPr>
        <w:t xml:space="preserve">(0), 1–11. </w:t>
      </w:r>
      <w:r w:rsidR="00F214B5">
        <w:fldChar w:fldCharType="begin"/>
      </w:r>
      <w:r w:rsidR="00F214B5" w:rsidRPr="00E123A5">
        <w:rPr>
          <w:lang w:val="en-US"/>
          <w:rPrChange w:id="197" w:author="Silvia Lucía López Alvarado" w:date="2020-09-10T19:19:00Z">
            <w:rPr/>
          </w:rPrChange>
        </w:rPr>
        <w:instrText xml:space="preserve"> HYPERLINK "https://doi.org/10.1080/00224499.2014.944970" </w:instrText>
      </w:r>
      <w:r w:rsidR="00F214B5">
        <w:fldChar w:fldCharType="separate"/>
      </w:r>
      <w:r w:rsidR="00F214B5" w:rsidRPr="00E123A5">
        <w:rPr>
          <w:rStyle w:val="Hipervnculo"/>
          <w:lang w:val="en-US"/>
          <w:rPrChange w:id="198" w:author="Silvia Lucía López Alvarado" w:date="2020-09-10T19:19:00Z">
            <w:rPr>
              <w:rStyle w:val="Hipervnculo"/>
            </w:rPr>
          </w:rPrChange>
        </w:rPr>
        <w:t>https://doi.org/10.1080/00224499.2014.944970</w:t>
      </w:r>
      <w:r w:rsidR="00F214B5">
        <w:fldChar w:fldCharType="end"/>
      </w:r>
      <w:r w:rsidR="00F214B5" w:rsidRPr="00E123A5">
        <w:rPr>
          <w:lang w:val="en-US"/>
          <w:rPrChange w:id="199" w:author="Silvia Lucía López Alvarado" w:date="2020-09-10T19:19:00Z">
            <w:rPr/>
          </w:rPrChange>
        </w:rPr>
        <w:t xml:space="preserve"> </w:t>
      </w:r>
    </w:p>
    <w:p w14:paraId="69E64CDE" w14:textId="24EBE822" w:rsidR="00080C06" w:rsidRPr="00E123A5" w:rsidRDefault="00080C06" w:rsidP="00080C06">
      <w:pPr>
        <w:pStyle w:val="Body"/>
        <w:ind w:left="720" w:hanging="720"/>
        <w:jc w:val="both"/>
        <w:rPr>
          <w:lang w:val="en-US"/>
          <w:rPrChange w:id="200" w:author="Silvia Lucía López Alvarado" w:date="2020-09-10T19:19:00Z">
            <w:rPr/>
          </w:rPrChange>
        </w:rPr>
      </w:pPr>
      <w:r w:rsidRPr="00E123A5">
        <w:rPr>
          <w:lang w:val="en-US"/>
          <w:rPrChange w:id="201" w:author="Silvia Lucía López Alvarado" w:date="2020-09-10T19:19:00Z">
            <w:rPr/>
          </w:rPrChange>
        </w:rPr>
        <w:t xml:space="preserve">Manago, A. M., Ward, L. M., &amp; Aldana, A. (2015). The Sexual Experience of Latino Young Adults in College and Their Perceptions of Values </w:t>
      </w:r>
      <w:proofErr w:type="gramStart"/>
      <w:r w:rsidRPr="00E123A5">
        <w:rPr>
          <w:lang w:val="en-US"/>
          <w:rPrChange w:id="202" w:author="Silvia Lucía López Alvarado" w:date="2020-09-10T19:19:00Z">
            <w:rPr/>
          </w:rPrChange>
        </w:rPr>
        <w:t>About</w:t>
      </w:r>
      <w:proofErr w:type="gramEnd"/>
      <w:r w:rsidRPr="00E123A5">
        <w:rPr>
          <w:lang w:val="en-US"/>
          <w:rPrChange w:id="203" w:author="Silvia Lucía López Alvarado" w:date="2020-09-10T19:19:00Z">
            <w:rPr/>
          </w:rPrChange>
        </w:rPr>
        <w:t xml:space="preserve"> Sex Communicated by Their Parents and Friends. </w:t>
      </w:r>
      <w:r w:rsidRPr="00E123A5">
        <w:rPr>
          <w:i/>
          <w:iCs/>
          <w:lang w:val="en-US"/>
          <w:rPrChange w:id="204" w:author="Silvia Lucía López Alvarado" w:date="2020-09-10T19:19:00Z">
            <w:rPr>
              <w:i/>
              <w:iCs/>
            </w:rPr>
          </w:rPrChange>
        </w:rPr>
        <w:t>Emerging Adulthood, 3</w:t>
      </w:r>
      <w:r w:rsidRPr="00E123A5">
        <w:rPr>
          <w:lang w:val="en-US"/>
          <w:rPrChange w:id="205" w:author="Silvia Lucía López Alvarado" w:date="2020-09-10T19:19:00Z">
            <w:rPr/>
          </w:rPrChange>
        </w:rPr>
        <w:t xml:space="preserve">(1), 14–23. </w:t>
      </w:r>
      <w:r w:rsidR="00F214B5">
        <w:fldChar w:fldCharType="begin"/>
      </w:r>
      <w:r w:rsidR="00F214B5" w:rsidRPr="00E123A5">
        <w:rPr>
          <w:lang w:val="en-US"/>
          <w:rPrChange w:id="206" w:author="Silvia Lucía López Alvarado" w:date="2020-09-10T19:19:00Z">
            <w:rPr/>
          </w:rPrChange>
        </w:rPr>
        <w:instrText xml:space="preserve"> HYPERLINK "https://doi.org/10.1177/2167696814536165" </w:instrText>
      </w:r>
      <w:r w:rsidR="00F214B5">
        <w:fldChar w:fldCharType="separate"/>
      </w:r>
      <w:r w:rsidR="00F214B5" w:rsidRPr="00E123A5">
        <w:rPr>
          <w:rStyle w:val="Hipervnculo"/>
          <w:lang w:val="en-US"/>
          <w:rPrChange w:id="207" w:author="Silvia Lucía López Alvarado" w:date="2020-09-10T19:19:00Z">
            <w:rPr>
              <w:rStyle w:val="Hipervnculo"/>
            </w:rPr>
          </w:rPrChange>
        </w:rPr>
        <w:t>https://doi.org/10.1177/2167696814536165</w:t>
      </w:r>
      <w:r w:rsidR="00F214B5">
        <w:fldChar w:fldCharType="end"/>
      </w:r>
      <w:r w:rsidR="00F214B5" w:rsidRPr="00E123A5">
        <w:rPr>
          <w:lang w:val="en-US"/>
          <w:rPrChange w:id="208" w:author="Silvia Lucía López Alvarado" w:date="2020-09-10T19:19:00Z">
            <w:rPr/>
          </w:rPrChange>
        </w:rPr>
        <w:t xml:space="preserve"> </w:t>
      </w:r>
    </w:p>
    <w:p w14:paraId="431FE054" w14:textId="41AE77AF" w:rsidR="00080C06" w:rsidRPr="00E123A5" w:rsidRDefault="00080C06" w:rsidP="00080C06">
      <w:pPr>
        <w:pStyle w:val="Body"/>
        <w:ind w:left="720" w:hanging="720"/>
        <w:jc w:val="both"/>
        <w:rPr>
          <w:lang w:val="en-US"/>
          <w:rPrChange w:id="209" w:author="Silvia Lucía López Alvarado" w:date="2020-09-10T19:46:00Z">
            <w:rPr/>
          </w:rPrChange>
        </w:rPr>
      </w:pPr>
      <w:r w:rsidRPr="00E123A5">
        <w:rPr>
          <w:lang w:val="en-US"/>
          <w:rPrChange w:id="210" w:author="Silvia Lucía López Alvarado" w:date="2020-09-10T19:19:00Z">
            <w:rPr/>
          </w:rPrChange>
        </w:rPr>
        <w:t xml:space="preserve">Manago, A. M., Ward, L. M., Lemm, K. M., Reed, L., &amp; Seabrook, R. (2015). Facebook Involvement, Objectified Body Consciousness, Body Shame, and Sexual Assertiveness in College Women and Men. </w:t>
      </w:r>
      <w:r w:rsidRPr="00E123A5">
        <w:rPr>
          <w:i/>
          <w:iCs/>
          <w:lang w:val="en-US"/>
          <w:rPrChange w:id="211" w:author="Silvia Lucía López Alvarado" w:date="2020-09-10T19:46:00Z">
            <w:rPr>
              <w:i/>
              <w:iCs/>
            </w:rPr>
          </w:rPrChange>
        </w:rPr>
        <w:t>Sex Roles, 72</w:t>
      </w:r>
      <w:r w:rsidRPr="00E123A5">
        <w:rPr>
          <w:lang w:val="en-US"/>
          <w:rPrChange w:id="212" w:author="Silvia Lucía López Alvarado" w:date="2020-09-10T19:46:00Z">
            <w:rPr/>
          </w:rPrChange>
        </w:rPr>
        <w:t xml:space="preserve">(1–2), 1–14. </w:t>
      </w:r>
      <w:r w:rsidR="00F214B5">
        <w:fldChar w:fldCharType="begin"/>
      </w:r>
      <w:r w:rsidR="00F214B5" w:rsidRPr="00E123A5">
        <w:rPr>
          <w:lang w:val="en-US"/>
          <w:rPrChange w:id="213" w:author="Silvia Lucía López Alvarado" w:date="2020-09-10T19:46:00Z">
            <w:rPr/>
          </w:rPrChange>
        </w:rPr>
        <w:instrText xml:space="preserve"> HYPERLINK "https://doi.org/10.1007/s11199-014-0441-1" </w:instrText>
      </w:r>
      <w:r w:rsidR="00F214B5">
        <w:fldChar w:fldCharType="separate"/>
      </w:r>
      <w:r w:rsidR="00F214B5" w:rsidRPr="00E123A5">
        <w:rPr>
          <w:rStyle w:val="Hipervnculo"/>
          <w:lang w:val="en-US"/>
          <w:rPrChange w:id="214" w:author="Silvia Lucía López Alvarado" w:date="2020-09-10T19:46:00Z">
            <w:rPr>
              <w:rStyle w:val="Hipervnculo"/>
            </w:rPr>
          </w:rPrChange>
        </w:rPr>
        <w:t>https://doi.org/10.1007/s11199-014-0441-1</w:t>
      </w:r>
      <w:r w:rsidR="00F214B5">
        <w:fldChar w:fldCharType="end"/>
      </w:r>
      <w:r w:rsidR="00F214B5" w:rsidRPr="00E123A5">
        <w:rPr>
          <w:lang w:val="en-US"/>
          <w:rPrChange w:id="215" w:author="Silvia Lucía López Alvarado" w:date="2020-09-10T19:46:00Z">
            <w:rPr/>
          </w:rPrChange>
        </w:rPr>
        <w:t xml:space="preserve"> </w:t>
      </w:r>
    </w:p>
    <w:p w14:paraId="38EDBDC6" w14:textId="4361073A" w:rsidR="00080C06" w:rsidRPr="004F5BC0" w:rsidRDefault="00080C06" w:rsidP="00080C06">
      <w:pPr>
        <w:pStyle w:val="Body"/>
        <w:ind w:left="720" w:hanging="720"/>
        <w:jc w:val="both"/>
        <w:rPr>
          <w:lang w:val="en-US"/>
          <w:rPrChange w:id="216" w:author="Silvia Lucía López Alvarado" w:date="2020-09-14T13:26:00Z">
            <w:rPr/>
          </w:rPrChange>
        </w:rPr>
      </w:pPr>
      <w:r w:rsidRPr="00E123A5">
        <w:rPr>
          <w:lang w:val="en-US"/>
          <w:rPrChange w:id="217" w:author="Silvia Lucía López Alvarado" w:date="2020-09-10T19:46:00Z">
            <w:rPr/>
          </w:rPrChange>
        </w:rPr>
        <w:t xml:space="preserve">Manlove, J., Franzetta, K., Ryan, S., &amp; Moore, K. (2006). Adolescent Sexual Relationships, contraceptive consistency, and pregnancy prevention approaches. </w:t>
      </w:r>
      <w:r w:rsidRPr="00F214B5">
        <w:rPr>
          <w:lang w:val="en-US"/>
        </w:rPr>
        <w:t>En A. C. Crouter, &amp; A. Booth</w:t>
      </w:r>
      <w:r w:rsidR="00F214B5">
        <w:rPr>
          <w:lang w:val="en-US"/>
        </w:rPr>
        <w:t xml:space="preserve"> (Eds.)</w:t>
      </w:r>
      <w:r w:rsidRPr="00F214B5">
        <w:rPr>
          <w:lang w:val="en-US"/>
        </w:rPr>
        <w:t xml:space="preserve">, </w:t>
      </w:r>
      <w:r w:rsidRPr="00F214B5">
        <w:rPr>
          <w:i/>
          <w:iCs/>
          <w:lang w:val="en-US"/>
        </w:rPr>
        <w:t>Romance and Sex in Adolescence and Emergind Adulthood, risks and opportunities</w:t>
      </w:r>
      <w:r w:rsidRPr="00F214B5">
        <w:rPr>
          <w:lang w:val="en-US"/>
        </w:rPr>
        <w:t xml:space="preserve"> (p. 181-212). </w:t>
      </w:r>
      <w:r w:rsidRPr="004F5BC0">
        <w:rPr>
          <w:lang w:val="en-US"/>
          <w:rPrChange w:id="218" w:author="Silvia Lucía López Alvarado" w:date="2020-09-14T13:26:00Z">
            <w:rPr/>
          </w:rPrChange>
        </w:rPr>
        <w:t>New York</w:t>
      </w:r>
      <w:r w:rsidR="00F214B5" w:rsidRPr="004F5BC0">
        <w:rPr>
          <w:lang w:val="en-US"/>
          <w:rPrChange w:id="219" w:author="Silvia Lucía López Alvarado" w:date="2020-09-14T13:26:00Z">
            <w:rPr/>
          </w:rPrChange>
        </w:rPr>
        <w:t>,</w:t>
      </w:r>
      <w:r w:rsidRPr="004F5BC0">
        <w:rPr>
          <w:lang w:val="en-US"/>
          <w:rPrChange w:id="220" w:author="Silvia Lucía López Alvarado" w:date="2020-09-14T13:26:00Z">
            <w:rPr/>
          </w:rPrChange>
        </w:rPr>
        <w:t xml:space="preserve"> London: Lawrence Erlbaum Associates.</w:t>
      </w:r>
    </w:p>
    <w:p w14:paraId="139624CE" w14:textId="05110FED" w:rsidR="00080C06" w:rsidRPr="00E123A5" w:rsidRDefault="00080C06" w:rsidP="00080C06">
      <w:pPr>
        <w:pStyle w:val="Body"/>
        <w:ind w:left="720" w:hanging="720"/>
        <w:jc w:val="both"/>
        <w:rPr>
          <w:lang w:val="en-US"/>
          <w:rPrChange w:id="221" w:author="Silvia Lucía López Alvarado" w:date="2020-09-10T19:46:00Z">
            <w:rPr/>
          </w:rPrChange>
        </w:rPr>
      </w:pPr>
      <w:r w:rsidRPr="00E123A5">
        <w:rPr>
          <w:lang w:val="en-US"/>
          <w:rPrChange w:id="222" w:author="Silvia Lucía López Alvarado" w:date="2020-09-10T19:19:00Z">
            <w:rPr/>
          </w:rPrChange>
        </w:rPr>
        <w:t xml:space="preserve">McNicoll, G., Corsini-Munt, S., Rosen, N. O., McDuff, P., &amp; Bergeron, S. (2016). Sexual Assertiveness Mediates the Associations Between Partner Facilitative Responses and Sexual Outcomes in Women With Provoked Vestibulodynia. </w:t>
      </w:r>
      <w:r w:rsidRPr="00E123A5">
        <w:rPr>
          <w:i/>
          <w:iCs/>
          <w:lang w:val="en-US"/>
          <w:rPrChange w:id="223" w:author="Silvia Lucía López Alvarado" w:date="2020-09-10T19:46:00Z">
            <w:rPr>
              <w:i/>
              <w:iCs/>
            </w:rPr>
          </w:rPrChange>
        </w:rPr>
        <w:t>Journal of Sex &amp; Marital Therapy, 0</w:t>
      </w:r>
      <w:r w:rsidRPr="00E123A5">
        <w:rPr>
          <w:lang w:val="en-US"/>
          <w:rPrChange w:id="224" w:author="Silvia Lucía López Alvarado" w:date="2020-09-10T19:46:00Z">
            <w:rPr/>
          </w:rPrChange>
        </w:rPr>
        <w:t xml:space="preserve">(0), 1–15. </w:t>
      </w:r>
      <w:r w:rsidR="00F214B5">
        <w:fldChar w:fldCharType="begin"/>
      </w:r>
      <w:r w:rsidR="00F214B5" w:rsidRPr="00E123A5">
        <w:rPr>
          <w:lang w:val="en-US"/>
          <w:rPrChange w:id="225" w:author="Silvia Lucía López Alvarado" w:date="2020-09-10T19:46:00Z">
            <w:rPr/>
          </w:rPrChange>
        </w:rPr>
        <w:instrText xml:space="preserve"> HYPERLINK "https://doi.org/10.1080/0092623X.2016.1230806" </w:instrText>
      </w:r>
      <w:r w:rsidR="00F214B5">
        <w:fldChar w:fldCharType="separate"/>
      </w:r>
      <w:r w:rsidR="00F214B5" w:rsidRPr="00E123A5">
        <w:rPr>
          <w:rStyle w:val="Hipervnculo"/>
          <w:lang w:val="en-US"/>
          <w:rPrChange w:id="226" w:author="Silvia Lucía López Alvarado" w:date="2020-09-10T19:46:00Z">
            <w:rPr>
              <w:rStyle w:val="Hipervnculo"/>
            </w:rPr>
          </w:rPrChange>
        </w:rPr>
        <w:t>https://doi.org/10.1080/0092623X.2016.1230806</w:t>
      </w:r>
      <w:r w:rsidR="00F214B5">
        <w:fldChar w:fldCharType="end"/>
      </w:r>
      <w:r w:rsidR="00F214B5" w:rsidRPr="00E123A5">
        <w:rPr>
          <w:lang w:val="en-US"/>
          <w:rPrChange w:id="227" w:author="Silvia Lucía López Alvarado" w:date="2020-09-10T19:46:00Z">
            <w:rPr/>
          </w:rPrChange>
        </w:rPr>
        <w:t xml:space="preserve"> </w:t>
      </w:r>
    </w:p>
    <w:p w14:paraId="020EBE71" w14:textId="77777777" w:rsidR="00080C06" w:rsidRPr="004F5BC0" w:rsidRDefault="00080C06" w:rsidP="00080C06">
      <w:pPr>
        <w:pStyle w:val="Body"/>
        <w:ind w:left="720" w:hanging="720"/>
        <w:jc w:val="both"/>
        <w:rPr>
          <w:lang w:val="en-US"/>
          <w:rPrChange w:id="228" w:author="Silvia Lucía López Alvarado" w:date="2020-09-14T13:26:00Z">
            <w:rPr/>
          </w:rPrChange>
        </w:rPr>
      </w:pPr>
      <w:r w:rsidRPr="00E123A5">
        <w:rPr>
          <w:lang w:val="en-US"/>
          <w:rPrChange w:id="229" w:author="Silvia Lucía López Alvarado" w:date="2020-09-10T19:46:00Z">
            <w:rPr/>
          </w:rPrChange>
        </w:rPr>
        <w:t xml:space="preserve">Ménard, A. D., &amp; Offman, A. (2009). The interrelationships between sexual self-esteem, sexual assertiveness and sexual satisfaction. </w:t>
      </w:r>
      <w:r w:rsidRPr="004F5BC0">
        <w:rPr>
          <w:i/>
          <w:iCs/>
          <w:lang w:val="en-US"/>
          <w:rPrChange w:id="230" w:author="Silvia Lucía López Alvarado" w:date="2020-09-14T13:26:00Z">
            <w:rPr>
              <w:i/>
              <w:iCs/>
            </w:rPr>
          </w:rPrChange>
        </w:rPr>
        <w:t>The Canadian Journal of Human Sexuality; Toronto, 18</w:t>
      </w:r>
      <w:r w:rsidRPr="004F5BC0">
        <w:rPr>
          <w:lang w:val="en-US"/>
          <w:rPrChange w:id="231" w:author="Silvia Lucía López Alvarado" w:date="2020-09-14T13:26:00Z">
            <w:rPr/>
          </w:rPrChange>
        </w:rPr>
        <w:t>(1/2), 35–45.</w:t>
      </w:r>
    </w:p>
    <w:p w14:paraId="0AACB318" w14:textId="49910D84" w:rsidR="00080C06" w:rsidRPr="00F214B5" w:rsidRDefault="00080C06" w:rsidP="00080C06">
      <w:pPr>
        <w:pStyle w:val="Body"/>
        <w:ind w:left="720" w:hanging="720"/>
        <w:jc w:val="both"/>
        <w:rPr>
          <w:lang w:val="en-US"/>
        </w:rPr>
      </w:pPr>
      <w:r w:rsidRPr="00E123A5">
        <w:rPr>
          <w:lang w:val="en-US"/>
          <w:rPrChange w:id="232" w:author="Silvia Lucía López Alvarado" w:date="2020-09-10T19:19:00Z">
            <w:rPr/>
          </w:rPrChange>
        </w:rPr>
        <w:t xml:space="preserve">Morokoff, P. J., Quina, K., Harlow, L. L., Whitmire, L., Grimley, D. M., Gibson, P. R., &amp; Burkholder, G. J. (1997). Sexual Assertiveness Scale (SAS) for women: Development and validation. </w:t>
      </w:r>
      <w:r w:rsidRPr="00E123A5">
        <w:rPr>
          <w:i/>
          <w:iCs/>
          <w:lang w:val="en-US"/>
          <w:rPrChange w:id="233" w:author="Silvia Lucía López Alvarado" w:date="2020-09-10T19:19:00Z">
            <w:rPr>
              <w:i/>
              <w:iCs/>
            </w:rPr>
          </w:rPrChange>
        </w:rPr>
        <w:t>Journal of Personality and Social Psychology, 73</w:t>
      </w:r>
      <w:r w:rsidRPr="00E123A5">
        <w:rPr>
          <w:lang w:val="en-US"/>
          <w:rPrChange w:id="234" w:author="Silvia Lucía López Alvarado" w:date="2020-09-10T19:19:00Z">
            <w:rPr/>
          </w:rPrChange>
        </w:rPr>
        <w:t xml:space="preserve">(4), 790–804. </w:t>
      </w:r>
      <w:r w:rsidR="00F214B5">
        <w:fldChar w:fldCharType="begin"/>
      </w:r>
      <w:r w:rsidR="00F214B5" w:rsidRPr="00E123A5">
        <w:rPr>
          <w:lang w:val="en-US"/>
          <w:rPrChange w:id="235" w:author="Silvia Lucía López Alvarado" w:date="2020-09-10T19:19:00Z">
            <w:rPr/>
          </w:rPrChange>
        </w:rPr>
        <w:instrText xml:space="preserve"> HYPERLINK "https://doi.org/10.1037/0022-3514.73.4.790" </w:instrText>
      </w:r>
      <w:r w:rsidR="00F214B5">
        <w:fldChar w:fldCharType="separate"/>
      </w:r>
      <w:r w:rsidR="00F214B5" w:rsidRPr="00F214B5">
        <w:rPr>
          <w:rStyle w:val="Hipervnculo"/>
          <w:lang w:val="en-US"/>
        </w:rPr>
        <w:t>https://doi.org/10.1037/0022-3514.73.4.790</w:t>
      </w:r>
      <w:r w:rsidR="00F214B5">
        <w:fldChar w:fldCharType="end"/>
      </w:r>
      <w:r w:rsidR="00F214B5" w:rsidRPr="00F214B5">
        <w:rPr>
          <w:lang w:val="en-US"/>
        </w:rPr>
        <w:t xml:space="preserve"> </w:t>
      </w:r>
    </w:p>
    <w:p w14:paraId="1E5F627C" w14:textId="428AA31C" w:rsidR="00080C06" w:rsidRPr="00E123A5" w:rsidRDefault="00080C06" w:rsidP="00080C06">
      <w:pPr>
        <w:pStyle w:val="Body"/>
        <w:ind w:left="720" w:hanging="720"/>
        <w:jc w:val="both"/>
        <w:rPr>
          <w:lang w:val="en-US"/>
          <w:rPrChange w:id="236" w:author="Silvia Lucía López Alvarado" w:date="2020-09-10T19:19:00Z">
            <w:rPr/>
          </w:rPrChange>
        </w:rPr>
      </w:pPr>
      <w:r w:rsidRPr="00F214B5">
        <w:rPr>
          <w:lang w:val="en-US"/>
        </w:rPr>
        <w:lastRenderedPageBreak/>
        <w:t xml:space="preserve">Morokoff, P. J., Redding, C. A., Harlow, L. L., Cho, S., Rossi, J. S., Meier, K. S., Brown-Peterside, P. (2009). </w:t>
      </w:r>
      <w:r w:rsidRPr="00E123A5">
        <w:rPr>
          <w:lang w:val="en-US"/>
          <w:rPrChange w:id="237" w:author="Silvia Lucía López Alvarado" w:date="2020-09-10T19:19:00Z">
            <w:rPr/>
          </w:rPrChange>
        </w:rPr>
        <w:t xml:space="preserve">Associations of Sexual Victimization, Depression, and Sexual Assertiveness with Unprotected Sex: A Test of the Multifaceted Model of HIV Risk </w:t>
      </w:r>
      <w:proofErr w:type="gramStart"/>
      <w:r w:rsidRPr="00E123A5">
        <w:rPr>
          <w:lang w:val="en-US"/>
          <w:rPrChange w:id="238" w:author="Silvia Lucía López Alvarado" w:date="2020-09-10T19:19:00Z">
            <w:rPr/>
          </w:rPrChange>
        </w:rPr>
        <w:t>Across</w:t>
      </w:r>
      <w:proofErr w:type="gramEnd"/>
      <w:r w:rsidRPr="00E123A5">
        <w:rPr>
          <w:lang w:val="en-US"/>
          <w:rPrChange w:id="239" w:author="Silvia Lucía López Alvarado" w:date="2020-09-10T19:19:00Z">
            <w:rPr/>
          </w:rPrChange>
        </w:rPr>
        <w:t xml:space="preserve"> Gender. </w:t>
      </w:r>
      <w:r w:rsidRPr="00E123A5">
        <w:rPr>
          <w:i/>
          <w:iCs/>
          <w:lang w:val="en-US"/>
          <w:rPrChange w:id="240" w:author="Silvia Lucía López Alvarado" w:date="2020-09-10T19:19:00Z">
            <w:rPr>
              <w:i/>
              <w:iCs/>
            </w:rPr>
          </w:rPrChange>
        </w:rPr>
        <w:t>Journal of Applied Biobehavioral Research, 14</w:t>
      </w:r>
      <w:r w:rsidRPr="00E123A5">
        <w:rPr>
          <w:lang w:val="en-US"/>
          <w:rPrChange w:id="241" w:author="Silvia Lucía López Alvarado" w:date="2020-09-10T19:19:00Z">
            <w:rPr/>
          </w:rPrChange>
        </w:rPr>
        <w:t xml:space="preserve">(1), 30–54. </w:t>
      </w:r>
      <w:r w:rsidR="00F214B5">
        <w:fldChar w:fldCharType="begin"/>
      </w:r>
      <w:r w:rsidR="00F214B5" w:rsidRPr="00E123A5">
        <w:rPr>
          <w:lang w:val="en-US"/>
          <w:rPrChange w:id="242" w:author="Silvia Lucía López Alvarado" w:date="2020-09-10T19:19:00Z">
            <w:rPr/>
          </w:rPrChange>
        </w:rPr>
        <w:instrText xml:space="preserve"> HYPERLINK "https://doi.org/10.1111/j.1751-9861.2009.00039.x" </w:instrText>
      </w:r>
      <w:r w:rsidR="00F214B5">
        <w:fldChar w:fldCharType="separate"/>
      </w:r>
      <w:r w:rsidR="00F214B5" w:rsidRPr="00E123A5">
        <w:rPr>
          <w:rStyle w:val="Hipervnculo"/>
          <w:lang w:val="en-US"/>
          <w:rPrChange w:id="243" w:author="Silvia Lucía López Alvarado" w:date="2020-09-10T19:19:00Z">
            <w:rPr>
              <w:rStyle w:val="Hipervnculo"/>
            </w:rPr>
          </w:rPrChange>
        </w:rPr>
        <w:t>https://doi.org/10.1111/j.1751-9861.2009.00039.x</w:t>
      </w:r>
      <w:r w:rsidR="00F214B5">
        <w:fldChar w:fldCharType="end"/>
      </w:r>
      <w:r w:rsidR="00F214B5" w:rsidRPr="00E123A5">
        <w:rPr>
          <w:lang w:val="en-US"/>
          <w:rPrChange w:id="244" w:author="Silvia Lucía López Alvarado" w:date="2020-09-10T19:19:00Z">
            <w:rPr/>
          </w:rPrChange>
        </w:rPr>
        <w:t xml:space="preserve"> </w:t>
      </w:r>
    </w:p>
    <w:p w14:paraId="4C51F372" w14:textId="26584E74" w:rsidR="00080C06" w:rsidRPr="00E123A5" w:rsidRDefault="00080C06" w:rsidP="00080C06">
      <w:pPr>
        <w:pStyle w:val="Body"/>
        <w:ind w:left="720" w:hanging="720"/>
        <w:jc w:val="both"/>
        <w:rPr>
          <w:lang w:val="en-US"/>
          <w:rPrChange w:id="245" w:author="Silvia Lucía López Alvarado" w:date="2020-09-10T19:46:00Z">
            <w:rPr/>
          </w:rPrChange>
        </w:rPr>
      </w:pPr>
      <w:r w:rsidRPr="00E123A5">
        <w:rPr>
          <w:lang w:val="en-US"/>
          <w:rPrChange w:id="246" w:author="Silvia Lucía López Alvarado" w:date="2020-09-10T19:19:00Z">
            <w:rPr/>
          </w:rPrChange>
        </w:rPr>
        <w:t xml:space="preserve">Noar, S. M., Carlyle, K., &amp; Cole, C. (2006). Why Communication Is Crucial: Meta-Analysis of the Relationship Between Safer Sexual Communication and Condom Use. </w:t>
      </w:r>
      <w:r w:rsidRPr="00E123A5">
        <w:rPr>
          <w:i/>
          <w:iCs/>
          <w:lang w:val="en-US"/>
          <w:rPrChange w:id="247" w:author="Silvia Lucía López Alvarado" w:date="2020-09-10T19:46:00Z">
            <w:rPr>
              <w:i/>
              <w:iCs/>
            </w:rPr>
          </w:rPrChange>
        </w:rPr>
        <w:t>Journal of Health Communication, 11</w:t>
      </w:r>
      <w:r w:rsidRPr="00E123A5">
        <w:rPr>
          <w:lang w:val="en-US"/>
          <w:rPrChange w:id="248" w:author="Silvia Lucía López Alvarado" w:date="2020-09-10T19:46:00Z">
            <w:rPr/>
          </w:rPrChange>
        </w:rPr>
        <w:t xml:space="preserve">(4), 365–390. </w:t>
      </w:r>
      <w:r w:rsidR="00F214B5">
        <w:fldChar w:fldCharType="begin"/>
      </w:r>
      <w:r w:rsidR="00F214B5" w:rsidRPr="00E123A5">
        <w:rPr>
          <w:lang w:val="en-US"/>
          <w:rPrChange w:id="249" w:author="Silvia Lucía López Alvarado" w:date="2020-09-10T19:46:00Z">
            <w:rPr/>
          </w:rPrChange>
        </w:rPr>
        <w:instrText xml:space="preserve"> HYPERLINK "https://doi.org/10.1080/10810730600671862" </w:instrText>
      </w:r>
      <w:r w:rsidR="00F214B5">
        <w:fldChar w:fldCharType="separate"/>
      </w:r>
      <w:r w:rsidR="00F214B5" w:rsidRPr="00E123A5">
        <w:rPr>
          <w:rStyle w:val="Hipervnculo"/>
          <w:lang w:val="en-US"/>
          <w:rPrChange w:id="250" w:author="Silvia Lucía López Alvarado" w:date="2020-09-10T19:46:00Z">
            <w:rPr>
              <w:rStyle w:val="Hipervnculo"/>
            </w:rPr>
          </w:rPrChange>
        </w:rPr>
        <w:t>https://doi.org/10.1080/10810730600671862</w:t>
      </w:r>
      <w:r w:rsidR="00F214B5">
        <w:fldChar w:fldCharType="end"/>
      </w:r>
      <w:r w:rsidR="00F214B5" w:rsidRPr="00E123A5">
        <w:rPr>
          <w:lang w:val="en-US"/>
          <w:rPrChange w:id="251" w:author="Silvia Lucía López Alvarado" w:date="2020-09-10T19:46:00Z">
            <w:rPr/>
          </w:rPrChange>
        </w:rPr>
        <w:t xml:space="preserve"> </w:t>
      </w:r>
      <w:r w:rsidR="004C7482" w:rsidRPr="00E123A5">
        <w:rPr>
          <w:lang w:val="en-US"/>
          <w:rPrChange w:id="252" w:author="Silvia Lucía López Alvarado" w:date="2020-09-10T19:46:00Z">
            <w:rPr/>
          </w:rPrChange>
        </w:rPr>
        <w:t xml:space="preserve"> </w:t>
      </w:r>
    </w:p>
    <w:p w14:paraId="7EF54725" w14:textId="16AB7A7C" w:rsidR="00080C06" w:rsidRPr="00F214B5" w:rsidRDefault="00080C06" w:rsidP="00080C06">
      <w:pPr>
        <w:pStyle w:val="Body"/>
        <w:ind w:left="720" w:hanging="720"/>
        <w:jc w:val="both"/>
        <w:rPr>
          <w:lang w:val="en-US"/>
        </w:rPr>
      </w:pPr>
      <w:r w:rsidRPr="00E123A5">
        <w:rPr>
          <w:lang w:val="en-US"/>
          <w:rPrChange w:id="253" w:author="Silvia Lucía López Alvarado" w:date="2020-09-10T19:46:00Z">
            <w:rPr/>
          </w:rPrChange>
        </w:rPr>
        <w:t xml:space="preserve">Noar, S. M., Morokoff, P. J., &amp; Harlow, L. L. (2002). Condom Negotiation in Heterosexually Active Men and Women: Development and Validation of a Condom Influence Strategy Questionnaire. </w:t>
      </w:r>
      <w:r w:rsidRPr="00F214B5">
        <w:rPr>
          <w:i/>
          <w:iCs/>
          <w:lang w:val="en-US"/>
        </w:rPr>
        <w:t>Psychology &amp; Health, 17</w:t>
      </w:r>
      <w:r w:rsidRPr="00F214B5">
        <w:rPr>
          <w:lang w:val="en-US"/>
        </w:rPr>
        <w:t xml:space="preserve">(6), 711–735. </w:t>
      </w:r>
      <w:r w:rsidR="00E123A5">
        <w:fldChar w:fldCharType="begin"/>
      </w:r>
      <w:r w:rsidR="00E123A5" w:rsidRPr="00E123A5">
        <w:rPr>
          <w:lang w:val="en-US"/>
          <w:rPrChange w:id="254" w:author="Silvia Lucía López Alvarado" w:date="2020-09-10T19:46:00Z">
            <w:rPr/>
          </w:rPrChange>
        </w:rPr>
        <w:instrText xml:space="preserve"> HYPERLINK "https://doi.org/10.1080/0887044021000030580" </w:instrText>
      </w:r>
      <w:r w:rsidR="00E123A5">
        <w:fldChar w:fldCharType="separate"/>
      </w:r>
      <w:r w:rsidR="00F214B5" w:rsidRPr="001F38FF">
        <w:rPr>
          <w:rStyle w:val="Hipervnculo"/>
          <w:lang w:val="en-US"/>
        </w:rPr>
        <w:t>https://doi.org/10.1080/0887044021000030580</w:t>
      </w:r>
      <w:r w:rsidR="00E123A5">
        <w:rPr>
          <w:rStyle w:val="Hipervnculo"/>
          <w:lang w:val="en-US"/>
        </w:rPr>
        <w:fldChar w:fldCharType="end"/>
      </w:r>
      <w:r w:rsidR="00F214B5">
        <w:rPr>
          <w:lang w:val="en-US"/>
        </w:rPr>
        <w:t xml:space="preserve"> </w:t>
      </w:r>
    </w:p>
    <w:p w14:paraId="22B76029" w14:textId="77777777" w:rsidR="00080C06" w:rsidRPr="004F5BC0" w:rsidRDefault="00080C06" w:rsidP="00080C06">
      <w:pPr>
        <w:pStyle w:val="Body"/>
        <w:ind w:left="720" w:hanging="720"/>
        <w:jc w:val="both"/>
        <w:rPr>
          <w:lang w:val="en-US"/>
          <w:rPrChange w:id="255" w:author="Silvia Lucía López Alvarado" w:date="2020-09-14T13:26:00Z">
            <w:rPr/>
          </w:rPrChange>
        </w:rPr>
      </w:pPr>
      <w:r w:rsidRPr="00F214B5">
        <w:rPr>
          <w:lang w:val="en-US"/>
        </w:rPr>
        <w:t xml:space="preserve">Onuoha, F. N., &amp; Munakata, T. (2005). </w:t>
      </w:r>
      <w:r w:rsidRPr="00E123A5">
        <w:rPr>
          <w:lang w:val="en-US"/>
          <w:rPrChange w:id="256" w:author="Silvia Lucía López Alvarado" w:date="2020-09-10T19:46:00Z">
            <w:rPr/>
          </w:rPrChange>
        </w:rPr>
        <w:t xml:space="preserve">Correlates of Adolescent Assertiveness with </w:t>
      </w:r>
      <w:proofErr w:type="gramStart"/>
      <w:r w:rsidRPr="00E123A5">
        <w:rPr>
          <w:lang w:val="en-US"/>
          <w:rPrChange w:id="257" w:author="Silvia Lucía López Alvarado" w:date="2020-09-10T19:46:00Z">
            <w:rPr/>
          </w:rPrChange>
        </w:rPr>
        <w:t>Hiv</w:t>
      </w:r>
      <w:proofErr w:type="gramEnd"/>
      <w:r w:rsidRPr="00E123A5">
        <w:rPr>
          <w:lang w:val="en-US"/>
          <w:rPrChange w:id="258" w:author="Silvia Lucía López Alvarado" w:date="2020-09-10T19:46:00Z">
            <w:rPr/>
          </w:rPrChange>
        </w:rPr>
        <w:t xml:space="preserve"> Avoidance in a Four-Nation Sample. </w:t>
      </w:r>
      <w:r w:rsidRPr="004F5BC0">
        <w:rPr>
          <w:i/>
          <w:iCs/>
          <w:lang w:val="en-US"/>
          <w:rPrChange w:id="259" w:author="Silvia Lucía López Alvarado" w:date="2020-09-14T13:26:00Z">
            <w:rPr>
              <w:i/>
              <w:iCs/>
            </w:rPr>
          </w:rPrChange>
        </w:rPr>
        <w:t>Adolescence; Roslyn Heights, 40</w:t>
      </w:r>
      <w:r w:rsidRPr="004F5BC0">
        <w:rPr>
          <w:lang w:val="en-US"/>
          <w:rPrChange w:id="260" w:author="Silvia Lucía López Alvarado" w:date="2020-09-14T13:26:00Z">
            <w:rPr/>
          </w:rPrChange>
        </w:rPr>
        <w:t>(159), 525–532.</w:t>
      </w:r>
    </w:p>
    <w:p w14:paraId="6FF0D956" w14:textId="4713C989" w:rsidR="00080C06" w:rsidRPr="00E123A5" w:rsidRDefault="00080C06" w:rsidP="00080C06">
      <w:pPr>
        <w:pStyle w:val="Body"/>
        <w:ind w:left="720" w:hanging="720"/>
        <w:jc w:val="both"/>
        <w:rPr>
          <w:lang w:val="en-US"/>
          <w:rPrChange w:id="261" w:author="Silvia Lucía López Alvarado" w:date="2020-09-10T19:19:00Z">
            <w:rPr/>
          </w:rPrChange>
        </w:rPr>
      </w:pPr>
      <w:r w:rsidRPr="00E123A5">
        <w:rPr>
          <w:lang w:val="en-US"/>
          <w:rPrChange w:id="262" w:author="Silvia Lucía López Alvarado" w:date="2020-09-10T19:19:00Z">
            <w:rPr/>
          </w:rPrChange>
        </w:rPr>
        <w:t xml:space="preserve">Raffaelli, M., &amp; Ontai, L. L. (2004). Gender Socialization in Latino/a Families: Results from Two Retrospective Studies. </w:t>
      </w:r>
      <w:r w:rsidRPr="00E123A5">
        <w:rPr>
          <w:i/>
          <w:iCs/>
          <w:lang w:val="en-US"/>
          <w:rPrChange w:id="263" w:author="Silvia Lucía López Alvarado" w:date="2020-09-10T19:19:00Z">
            <w:rPr>
              <w:i/>
              <w:iCs/>
            </w:rPr>
          </w:rPrChange>
        </w:rPr>
        <w:t>Sex Roles, 50</w:t>
      </w:r>
      <w:r w:rsidRPr="00E123A5">
        <w:rPr>
          <w:lang w:val="en-US"/>
          <w:rPrChange w:id="264" w:author="Silvia Lucía López Alvarado" w:date="2020-09-10T19:19:00Z">
            <w:rPr/>
          </w:rPrChange>
        </w:rPr>
        <w:t xml:space="preserve">(5–6), 287–299. </w:t>
      </w:r>
      <w:r w:rsidR="00F214B5">
        <w:fldChar w:fldCharType="begin"/>
      </w:r>
      <w:r w:rsidR="00F214B5" w:rsidRPr="00E123A5">
        <w:rPr>
          <w:lang w:val="en-US"/>
          <w:rPrChange w:id="265" w:author="Silvia Lucía López Alvarado" w:date="2020-09-10T19:19:00Z">
            <w:rPr/>
          </w:rPrChange>
        </w:rPr>
        <w:instrText xml:space="preserve"> HYPERLINK "https://doi.org/10.1023/B:SERS.0000018886.58945.06" </w:instrText>
      </w:r>
      <w:r w:rsidR="00F214B5">
        <w:fldChar w:fldCharType="separate"/>
      </w:r>
      <w:r w:rsidR="00F214B5" w:rsidRPr="00E123A5">
        <w:rPr>
          <w:rStyle w:val="Hipervnculo"/>
          <w:lang w:val="en-US"/>
          <w:rPrChange w:id="266" w:author="Silvia Lucía López Alvarado" w:date="2020-09-10T19:19:00Z">
            <w:rPr>
              <w:rStyle w:val="Hipervnculo"/>
            </w:rPr>
          </w:rPrChange>
        </w:rPr>
        <w:t>https://doi.org/10.1023/B:SERS.0000018886.58945.06</w:t>
      </w:r>
      <w:r w:rsidR="00F214B5">
        <w:fldChar w:fldCharType="end"/>
      </w:r>
      <w:r w:rsidR="00F214B5" w:rsidRPr="00E123A5">
        <w:rPr>
          <w:lang w:val="en-US"/>
          <w:rPrChange w:id="267" w:author="Silvia Lucía López Alvarado" w:date="2020-09-10T19:19:00Z">
            <w:rPr/>
          </w:rPrChange>
        </w:rPr>
        <w:t xml:space="preserve"> </w:t>
      </w:r>
    </w:p>
    <w:p w14:paraId="05CEAD49" w14:textId="3EEF3F4C" w:rsidR="00080C06" w:rsidRPr="00E123A5" w:rsidRDefault="00080C06" w:rsidP="00080C06">
      <w:pPr>
        <w:pStyle w:val="Body"/>
        <w:ind w:left="720" w:hanging="720"/>
        <w:jc w:val="both"/>
        <w:rPr>
          <w:lang w:val="en-US"/>
          <w:rPrChange w:id="268" w:author="Silvia Lucía López Alvarado" w:date="2020-09-10T19:46:00Z">
            <w:rPr/>
          </w:rPrChange>
        </w:rPr>
      </w:pPr>
      <w:r w:rsidRPr="00E123A5">
        <w:rPr>
          <w:lang w:val="en-US"/>
          <w:rPrChange w:id="269" w:author="Silvia Lucía López Alvarado" w:date="2020-09-10T19:19:00Z">
            <w:rPr/>
          </w:rPrChange>
        </w:rPr>
        <w:t xml:space="preserve">Rickert, V. I., Sanghvi, R., &amp; Wiemann, C. M. (2002). Is Lack of Sexual Assertiveness among Adolescent and Young Adult Women a Cause for Concern? </w:t>
      </w:r>
      <w:r w:rsidRPr="00E123A5">
        <w:rPr>
          <w:i/>
          <w:iCs/>
          <w:lang w:val="en-US"/>
          <w:rPrChange w:id="270" w:author="Silvia Lucía López Alvarado" w:date="2020-09-10T19:46:00Z">
            <w:rPr>
              <w:i/>
              <w:iCs/>
            </w:rPr>
          </w:rPrChange>
        </w:rPr>
        <w:t>Perspectives on Sexual and Reproductive Health, 34</w:t>
      </w:r>
      <w:r w:rsidRPr="00E123A5">
        <w:rPr>
          <w:lang w:val="en-US"/>
          <w:rPrChange w:id="271" w:author="Silvia Lucía López Alvarado" w:date="2020-09-10T19:46:00Z">
            <w:rPr/>
          </w:rPrChange>
        </w:rPr>
        <w:t xml:space="preserve">(4), 178–183. </w:t>
      </w:r>
      <w:r w:rsidR="00F214B5">
        <w:fldChar w:fldCharType="begin"/>
      </w:r>
      <w:r w:rsidR="00F214B5" w:rsidRPr="00E123A5">
        <w:rPr>
          <w:lang w:val="en-US"/>
          <w:rPrChange w:id="272" w:author="Silvia Lucía López Alvarado" w:date="2020-09-10T19:46:00Z">
            <w:rPr/>
          </w:rPrChange>
        </w:rPr>
        <w:instrText xml:space="preserve"> HYPERLINK "https://doi.org/10.2307/3097727" </w:instrText>
      </w:r>
      <w:r w:rsidR="00F214B5">
        <w:fldChar w:fldCharType="separate"/>
      </w:r>
      <w:r w:rsidR="00F214B5" w:rsidRPr="00E123A5">
        <w:rPr>
          <w:rStyle w:val="Hipervnculo"/>
          <w:lang w:val="en-US"/>
          <w:rPrChange w:id="273" w:author="Silvia Lucía López Alvarado" w:date="2020-09-10T19:46:00Z">
            <w:rPr>
              <w:rStyle w:val="Hipervnculo"/>
            </w:rPr>
          </w:rPrChange>
        </w:rPr>
        <w:t>https://doi.org/10.2307/3097727</w:t>
      </w:r>
      <w:r w:rsidR="00F214B5">
        <w:fldChar w:fldCharType="end"/>
      </w:r>
      <w:r w:rsidR="00F214B5" w:rsidRPr="00E123A5">
        <w:rPr>
          <w:lang w:val="en-US"/>
          <w:rPrChange w:id="274" w:author="Silvia Lucía López Alvarado" w:date="2020-09-10T19:46:00Z">
            <w:rPr/>
          </w:rPrChange>
        </w:rPr>
        <w:t xml:space="preserve"> </w:t>
      </w:r>
    </w:p>
    <w:p w14:paraId="64DA7281" w14:textId="6E8D2021" w:rsidR="00080C06" w:rsidRPr="00D57041" w:rsidRDefault="00080C06" w:rsidP="00080C06">
      <w:pPr>
        <w:pStyle w:val="Body"/>
        <w:ind w:left="720" w:hanging="720"/>
        <w:jc w:val="both"/>
        <w:rPr>
          <w:lang w:val="en-US"/>
        </w:rPr>
      </w:pPr>
      <w:r w:rsidRPr="00E123A5">
        <w:rPr>
          <w:lang w:val="en-US"/>
          <w:rPrChange w:id="275" w:author="Silvia Lucía López Alvarado" w:date="2020-09-10T19:46:00Z">
            <w:rPr/>
          </w:rPrChange>
        </w:rPr>
        <w:t xml:space="preserve">Rodriquez, G., Johnson, S. W., &amp; Combs, D. C. (2001). Significant Variables Associated with Assertiveness Among Hispanic College Women. </w:t>
      </w:r>
      <w:r w:rsidRPr="00E123A5">
        <w:rPr>
          <w:i/>
          <w:iCs/>
          <w:lang w:val="en-US"/>
          <w:rPrChange w:id="276" w:author="Silvia Lucía López Alvarado" w:date="2020-09-10T19:46:00Z">
            <w:rPr>
              <w:i/>
              <w:iCs/>
            </w:rPr>
          </w:rPrChange>
        </w:rPr>
        <w:t>Journal of Instructional Psychology; Milwaukee, Wis., 28</w:t>
      </w:r>
      <w:r w:rsidRPr="00E123A5">
        <w:rPr>
          <w:lang w:val="en-US"/>
          <w:rPrChange w:id="277" w:author="Silvia Lucía López Alvarado" w:date="2020-09-10T19:46:00Z">
            <w:rPr/>
          </w:rPrChange>
        </w:rPr>
        <w:t xml:space="preserve">(3). </w:t>
      </w:r>
      <w:r w:rsidRPr="00D57041">
        <w:rPr>
          <w:lang w:val="en-US"/>
        </w:rPr>
        <w:t xml:space="preserve">Retrieved from </w:t>
      </w:r>
      <w:r w:rsidR="00E123A5">
        <w:fldChar w:fldCharType="begin"/>
      </w:r>
      <w:r w:rsidR="00E123A5" w:rsidRPr="00E123A5">
        <w:rPr>
          <w:lang w:val="en-US"/>
          <w:rPrChange w:id="278" w:author="Silvia Lucía López Alvarado" w:date="2020-09-10T19:46:00Z">
            <w:rPr/>
          </w:rPrChange>
        </w:rPr>
        <w:instrText xml:space="preserve"> HYPERLINK "https://search.proquest.com/docview/1416363519?pq-origsite=gscholar" </w:instrText>
      </w:r>
      <w:r w:rsidR="00E123A5">
        <w:fldChar w:fldCharType="separate"/>
      </w:r>
      <w:r w:rsidR="00F214B5" w:rsidRPr="001F38FF">
        <w:rPr>
          <w:rStyle w:val="Hipervnculo"/>
          <w:lang w:val="en-US"/>
        </w:rPr>
        <w:t>https://search.proquest.com/docview/1416363519?pq-origsite=gscholar</w:t>
      </w:r>
      <w:r w:rsidR="00E123A5">
        <w:rPr>
          <w:rStyle w:val="Hipervnculo"/>
          <w:lang w:val="en-US"/>
        </w:rPr>
        <w:fldChar w:fldCharType="end"/>
      </w:r>
      <w:r w:rsidR="00F214B5">
        <w:rPr>
          <w:lang w:val="en-US"/>
        </w:rPr>
        <w:t xml:space="preserve"> </w:t>
      </w:r>
      <w:r w:rsidR="004C7482" w:rsidRPr="00D57041">
        <w:rPr>
          <w:lang w:val="en-US"/>
        </w:rPr>
        <w:t xml:space="preserve"> </w:t>
      </w:r>
    </w:p>
    <w:p w14:paraId="2B67A66A" w14:textId="77777777" w:rsidR="00080C06" w:rsidRPr="00080C06" w:rsidRDefault="00080C06" w:rsidP="00080C06">
      <w:pPr>
        <w:pStyle w:val="Body"/>
        <w:ind w:left="720" w:hanging="720"/>
        <w:jc w:val="both"/>
      </w:pPr>
      <w:r w:rsidRPr="00080C06">
        <w:t xml:space="preserve">Sánchez-Bravo, C., Morales-Carmona, F., Carreño-Meléndez, J., &amp; Martínez-Ramírez, S. (2005). Disfunción sexual femenina su relación con el rol de género y la asertividad. </w:t>
      </w:r>
      <w:r w:rsidRPr="00F214B5">
        <w:rPr>
          <w:i/>
          <w:iCs/>
        </w:rPr>
        <w:t>Perinatología y Reproducción Humana, 19</w:t>
      </w:r>
      <w:r w:rsidRPr="00080C06">
        <w:t>(3–4), 152–160.</w:t>
      </w:r>
    </w:p>
    <w:p w14:paraId="42680B65" w14:textId="77777777" w:rsidR="00080C06" w:rsidRPr="004F5BC0" w:rsidRDefault="00080C06" w:rsidP="00080C06">
      <w:pPr>
        <w:pStyle w:val="Body"/>
        <w:ind w:left="720" w:hanging="720"/>
        <w:jc w:val="both"/>
        <w:rPr>
          <w:lang w:val="en-US"/>
          <w:rPrChange w:id="279" w:author="Silvia Lucía López Alvarado" w:date="2020-09-14T13:26:00Z">
            <w:rPr/>
          </w:rPrChange>
        </w:rPr>
      </w:pPr>
      <w:r w:rsidRPr="00080C06">
        <w:t xml:space="preserve">Santos-Iglesias, P., &amp; Sierra, J. C. (2010). El papel de la asertividad sexual en la sexualidad humana: una revisión sistemática. </w:t>
      </w:r>
      <w:r w:rsidRPr="004F5BC0">
        <w:rPr>
          <w:i/>
          <w:iCs/>
          <w:lang w:val="en-US"/>
          <w:rPrChange w:id="280" w:author="Silvia Lucía López Alvarado" w:date="2020-09-14T13:26:00Z">
            <w:rPr>
              <w:i/>
              <w:iCs/>
            </w:rPr>
          </w:rPrChange>
        </w:rPr>
        <w:t>International Journal of Clinical and Health Psychology, 10</w:t>
      </w:r>
      <w:r w:rsidRPr="004F5BC0">
        <w:rPr>
          <w:lang w:val="en-US"/>
          <w:rPrChange w:id="281" w:author="Silvia Lucía López Alvarado" w:date="2020-09-14T13:26:00Z">
            <w:rPr/>
          </w:rPrChange>
        </w:rPr>
        <w:t>(3), 553–577.</w:t>
      </w:r>
    </w:p>
    <w:p w14:paraId="2C8A0832" w14:textId="2A6C0FDA" w:rsidR="00080C06" w:rsidRPr="00D57041" w:rsidRDefault="00080C06" w:rsidP="00080C06">
      <w:pPr>
        <w:pStyle w:val="Body"/>
        <w:ind w:left="720" w:hanging="720"/>
        <w:jc w:val="both"/>
      </w:pPr>
      <w:r w:rsidRPr="004F5BC0">
        <w:rPr>
          <w:lang w:val="en-US"/>
          <w:rPrChange w:id="282" w:author="Silvia Lucía López Alvarado" w:date="2020-09-14T13:26:00Z">
            <w:rPr/>
          </w:rPrChange>
        </w:rPr>
        <w:t xml:space="preserve">Santos-Iglesias, P., &amp; Sierra, J. C. (2012). </w:t>
      </w:r>
      <w:r w:rsidRPr="00E123A5">
        <w:rPr>
          <w:lang w:val="en-US"/>
          <w:rPrChange w:id="283" w:author="Silvia Lucía López Alvarado" w:date="2020-09-10T19:19:00Z">
            <w:rPr/>
          </w:rPrChange>
        </w:rPr>
        <w:t xml:space="preserve">Sexual Victimization among Spanish College Women and Risk Factors for Sexual Revictimization. </w:t>
      </w:r>
      <w:r w:rsidRPr="00F214B5">
        <w:rPr>
          <w:i/>
          <w:iCs/>
        </w:rPr>
        <w:t>Journal of Interpersonal Violence, 27</w:t>
      </w:r>
      <w:r w:rsidRPr="00D57041">
        <w:t xml:space="preserve">(17), 3468–3485. </w:t>
      </w:r>
      <w:hyperlink r:id="rId16" w:history="1">
        <w:r w:rsidR="00F214B5" w:rsidRPr="001F38FF">
          <w:rPr>
            <w:rStyle w:val="Hipervnculo"/>
          </w:rPr>
          <w:t>https://doi.org/10.1177/0886260512445383</w:t>
        </w:r>
      </w:hyperlink>
      <w:r w:rsidR="00F214B5">
        <w:t xml:space="preserve"> </w:t>
      </w:r>
    </w:p>
    <w:p w14:paraId="4BD25A2D" w14:textId="5152CC69" w:rsidR="00080C06" w:rsidRPr="00D57041" w:rsidRDefault="00080C06" w:rsidP="004C7482">
      <w:pPr>
        <w:pStyle w:val="Body"/>
        <w:ind w:left="720" w:hanging="720"/>
        <w:jc w:val="both"/>
      </w:pPr>
      <w:r w:rsidRPr="00D57041">
        <w:t xml:space="preserve">Santos-Iglesias, P., Sierra, J. C., &amp; Vallejo-Medina, P. (2013). </w:t>
      </w:r>
      <w:r w:rsidRPr="00E123A5">
        <w:rPr>
          <w:lang w:val="en-US"/>
          <w:rPrChange w:id="284" w:author="Silvia Lucía López Alvarado" w:date="2020-09-10T19:19:00Z">
            <w:rPr/>
          </w:rPrChange>
        </w:rPr>
        <w:t xml:space="preserve">Predictors of Sexual Assertiveness: The Role of Sexual Desire, Arousal, Attitudes, and Partner Abuse. </w:t>
      </w:r>
      <w:r w:rsidRPr="00F214B5">
        <w:rPr>
          <w:i/>
          <w:iCs/>
        </w:rPr>
        <w:t>Archives of Sexual Behavior, 42</w:t>
      </w:r>
      <w:r w:rsidRPr="00D57041">
        <w:t xml:space="preserve">(6), 1043–1052. </w:t>
      </w:r>
      <w:hyperlink r:id="rId17" w:history="1">
        <w:r w:rsidR="00F214B5" w:rsidRPr="001F38FF">
          <w:rPr>
            <w:rStyle w:val="Hipervnculo"/>
          </w:rPr>
          <w:t>https://doi.org/10.1007/s10508-012-9998-3</w:t>
        </w:r>
      </w:hyperlink>
      <w:r w:rsidR="00F214B5">
        <w:t xml:space="preserve"> </w:t>
      </w:r>
    </w:p>
    <w:p w14:paraId="5FDA5786" w14:textId="0FDC1C38" w:rsidR="00080C06" w:rsidRPr="0075585A" w:rsidRDefault="00080C06" w:rsidP="00080C06">
      <w:pPr>
        <w:pStyle w:val="Body"/>
        <w:ind w:left="720" w:hanging="720"/>
        <w:jc w:val="both"/>
        <w:rPr>
          <w:lang w:val="nl-BE"/>
          <w:rPrChange w:id="285" w:author="Reviewer" w:date="2020-09-12T22:26:00Z">
            <w:rPr/>
          </w:rPrChange>
        </w:rPr>
      </w:pPr>
      <w:r w:rsidRPr="004C7482">
        <w:t xml:space="preserve">Santos-Iglesias, P., Vallejo-Medina, P., &amp; Sierra, J. C. (2013). </w:t>
      </w:r>
      <w:r w:rsidRPr="00E123A5">
        <w:rPr>
          <w:lang w:val="en-US"/>
          <w:rPrChange w:id="286" w:author="Silvia Lucía López Alvarado" w:date="2020-09-10T19:19:00Z">
            <w:rPr/>
          </w:rPrChange>
        </w:rPr>
        <w:t xml:space="preserve">Equivalence and Standard Scores of the Hurlbert Index of Sexual Assertiveness </w:t>
      </w:r>
      <w:proofErr w:type="gramStart"/>
      <w:r w:rsidRPr="00E123A5">
        <w:rPr>
          <w:lang w:val="en-US"/>
          <w:rPrChange w:id="287" w:author="Silvia Lucía López Alvarado" w:date="2020-09-10T19:19:00Z">
            <w:rPr/>
          </w:rPrChange>
        </w:rPr>
        <w:t>Across</w:t>
      </w:r>
      <w:proofErr w:type="gramEnd"/>
      <w:r w:rsidRPr="00E123A5">
        <w:rPr>
          <w:lang w:val="en-US"/>
          <w:rPrChange w:id="288" w:author="Silvia Lucía López Alvarado" w:date="2020-09-10T19:19:00Z">
            <w:rPr/>
          </w:rPrChange>
        </w:rPr>
        <w:t xml:space="preserve"> Spanish Men and Women. </w:t>
      </w:r>
      <w:r w:rsidRPr="0075585A">
        <w:rPr>
          <w:i/>
          <w:iCs/>
          <w:lang w:val="nl-BE"/>
          <w:rPrChange w:id="289" w:author="Reviewer" w:date="2020-09-12T22:26:00Z">
            <w:rPr>
              <w:i/>
              <w:iCs/>
            </w:rPr>
          </w:rPrChange>
        </w:rPr>
        <w:t>Anales de Psicología / Annals of Psychology, 30</w:t>
      </w:r>
      <w:r w:rsidRPr="0075585A">
        <w:rPr>
          <w:lang w:val="nl-BE"/>
          <w:rPrChange w:id="290" w:author="Reviewer" w:date="2020-09-12T22:26:00Z">
            <w:rPr/>
          </w:rPrChange>
        </w:rPr>
        <w:t xml:space="preserve">(1), 232–237. </w:t>
      </w:r>
      <w:r w:rsidR="00F214B5">
        <w:fldChar w:fldCharType="begin"/>
      </w:r>
      <w:r w:rsidR="00F214B5" w:rsidRPr="0075585A">
        <w:rPr>
          <w:lang w:val="nl-BE"/>
          <w:rPrChange w:id="291" w:author="Reviewer" w:date="2020-09-12T22:26:00Z">
            <w:rPr/>
          </w:rPrChange>
        </w:rPr>
        <w:instrText xml:space="preserve"> HYPERLINK "https://doi.org/10.6018/analesps.30.1.143321" </w:instrText>
      </w:r>
      <w:r w:rsidR="00F214B5">
        <w:fldChar w:fldCharType="separate"/>
      </w:r>
      <w:r w:rsidR="00F214B5" w:rsidRPr="0075585A">
        <w:rPr>
          <w:rStyle w:val="Hipervnculo"/>
          <w:lang w:val="nl-BE"/>
          <w:rPrChange w:id="292" w:author="Reviewer" w:date="2020-09-12T22:26:00Z">
            <w:rPr>
              <w:rStyle w:val="Hipervnculo"/>
            </w:rPr>
          </w:rPrChange>
        </w:rPr>
        <w:t>https://doi.org/10.6018/analesps.30.1.143321</w:t>
      </w:r>
      <w:r w:rsidR="00F214B5">
        <w:fldChar w:fldCharType="end"/>
      </w:r>
      <w:r w:rsidR="00F214B5" w:rsidRPr="0075585A">
        <w:rPr>
          <w:lang w:val="nl-BE"/>
          <w:rPrChange w:id="293" w:author="Reviewer" w:date="2020-09-12T22:26:00Z">
            <w:rPr/>
          </w:rPrChange>
        </w:rPr>
        <w:t xml:space="preserve"> </w:t>
      </w:r>
    </w:p>
    <w:p w14:paraId="565C8E17" w14:textId="3E44E14A" w:rsidR="00080C06" w:rsidRPr="00E123A5" w:rsidRDefault="00080C06" w:rsidP="00080C06">
      <w:pPr>
        <w:pStyle w:val="Body"/>
        <w:ind w:left="720" w:hanging="720"/>
        <w:jc w:val="both"/>
        <w:rPr>
          <w:lang w:val="en-US"/>
          <w:rPrChange w:id="294" w:author="Silvia Lucía López Alvarado" w:date="2020-09-10T19:19:00Z">
            <w:rPr/>
          </w:rPrChange>
        </w:rPr>
      </w:pPr>
      <w:r w:rsidRPr="00E123A5">
        <w:rPr>
          <w:lang w:val="en-US"/>
          <w:rPrChange w:id="295" w:author="Silvia Lucía López Alvarado" w:date="2020-09-10T19:19:00Z">
            <w:rPr/>
          </w:rPrChange>
        </w:rPr>
        <w:t xml:space="preserve">Sastre, F., Rosa, M. D. L., Ibanez, G. E., Whitt, E., Martin, S. S., &amp; O’Connell, D. J. (2015). Condom use preferences among Latinos in Miami-Dade: emerging themes concerning men’s and women’s culturally-ascribed attitudes and behaviours. </w:t>
      </w:r>
      <w:r w:rsidRPr="00E123A5">
        <w:rPr>
          <w:i/>
          <w:iCs/>
          <w:lang w:val="en-US"/>
          <w:rPrChange w:id="296" w:author="Silvia Lucía López Alvarado" w:date="2020-09-10T19:19:00Z">
            <w:rPr>
              <w:i/>
              <w:iCs/>
            </w:rPr>
          </w:rPrChange>
        </w:rPr>
        <w:t>Culture, Health &amp; Sexuality, 17</w:t>
      </w:r>
      <w:r w:rsidRPr="00E123A5">
        <w:rPr>
          <w:lang w:val="en-US"/>
          <w:rPrChange w:id="297" w:author="Silvia Lucía López Alvarado" w:date="2020-09-10T19:19:00Z">
            <w:rPr/>
          </w:rPrChange>
        </w:rPr>
        <w:t xml:space="preserve">(6), 667–681. </w:t>
      </w:r>
      <w:r w:rsidR="00F214B5">
        <w:fldChar w:fldCharType="begin"/>
      </w:r>
      <w:r w:rsidR="00F214B5" w:rsidRPr="00E123A5">
        <w:rPr>
          <w:lang w:val="en-US"/>
          <w:rPrChange w:id="298" w:author="Silvia Lucía López Alvarado" w:date="2020-09-10T19:19:00Z">
            <w:rPr/>
          </w:rPrChange>
        </w:rPr>
        <w:instrText xml:space="preserve"> HYPERLINK "https://doi.org/10.1080/13691058.2014.989266" </w:instrText>
      </w:r>
      <w:r w:rsidR="00F214B5">
        <w:fldChar w:fldCharType="separate"/>
      </w:r>
      <w:r w:rsidR="00F214B5" w:rsidRPr="00E123A5">
        <w:rPr>
          <w:rStyle w:val="Hipervnculo"/>
          <w:lang w:val="en-US"/>
          <w:rPrChange w:id="299" w:author="Silvia Lucía López Alvarado" w:date="2020-09-10T19:19:00Z">
            <w:rPr>
              <w:rStyle w:val="Hipervnculo"/>
            </w:rPr>
          </w:rPrChange>
        </w:rPr>
        <w:t>https://doi.org/10.1080/13691058.2014.989266</w:t>
      </w:r>
      <w:r w:rsidR="00F214B5">
        <w:fldChar w:fldCharType="end"/>
      </w:r>
      <w:r w:rsidR="00F214B5" w:rsidRPr="00E123A5">
        <w:rPr>
          <w:lang w:val="en-US"/>
          <w:rPrChange w:id="300" w:author="Silvia Lucía López Alvarado" w:date="2020-09-10T19:19:00Z">
            <w:rPr/>
          </w:rPrChange>
        </w:rPr>
        <w:t xml:space="preserve"> </w:t>
      </w:r>
    </w:p>
    <w:p w14:paraId="37C3DD1A" w14:textId="6D9E243E" w:rsidR="00080C06" w:rsidRPr="00E123A5" w:rsidRDefault="00080C06" w:rsidP="00080C06">
      <w:pPr>
        <w:pStyle w:val="Body"/>
        <w:ind w:left="720" w:hanging="720"/>
        <w:jc w:val="both"/>
        <w:rPr>
          <w:lang w:val="en-US"/>
          <w:rPrChange w:id="301" w:author="Silvia Lucía López Alvarado" w:date="2020-09-10T19:19:00Z">
            <w:rPr/>
          </w:rPrChange>
        </w:rPr>
      </w:pPr>
      <w:r w:rsidRPr="00E123A5">
        <w:rPr>
          <w:lang w:val="en-US"/>
          <w:rPrChange w:id="302" w:author="Silvia Lucía López Alvarado" w:date="2020-09-10T19:19:00Z">
            <w:rPr/>
          </w:rPrChange>
        </w:rPr>
        <w:lastRenderedPageBreak/>
        <w:t xml:space="preserve">Schry, A. R., &amp; White, S. W. (2013). Sexual Assertiveness Mediates the Effect of Social Interaction Anxiety on Sexual Victimization Risk Among College Women. </w:t>
      </w:r>
      <w:r w:rsidRPr="00E123A5">
        <w:rPr>
          <w:i/>
          <w:iCs/>
          <w:lang w:val="en-US"/>
          <w:rPrChange w:id="303" w:author="Silvia Lucía López Alvarado" w:date="2020-09-10T19:19:00Z">
            <w:rPr>
              <w:i/>
              <w:iCs/>
            </w:rPr>
          </w:rPrChange>
        </w:rPr>
        <w:t>Behavior Therapy, 44</w:t>
      </w:r>
      <w:r w:rsidRPr="00E123A5">
        <w:rPr>
          <w:lang w:val="en-US"/>
          <w:rPrChange w:id="304" w:author="Silvia Lucía López Alvarado" w:date="2020-09-10T19:19:00Z">
            <w:rPr/>
          </w:rPrChange>
        </w:rPr>
        <w:t xml:space="preserve">(1), 125–136. </w:t>
      </w:r>
      <w:r w:rsidR="00F214B5">
        <w:fldChar w:fldCharType="begin"/>
      </w:r>
      <w:r w:rsidR="00F214B5" w:rsidRPr="00E123A5">
        <w:rPr>
          <w:lang w:val="en-US"/>
          <w:rPrChange w:id="305" w:author="Silvia Lucía López Alvarado" w:date="2020-09-10T19:19:00Z">
            <w:rPr/>
          </w:rPrChange>
        </w:rPr>
        <w:instrText xml:space="preserve"> HYPERLINK "https://doi.org/10.1016/j.beth.2012.09.001" </w:instrText>
      </w:r>
      <w:r w:rsidR="00F214B5">
        <w:fldChar w:fldCharType="separate"/>
      </w:r>
      <w:r w:rsidR="00F214B5" w:rsidRPr="00E123A5">
        <w:rPr>
          <w:rStyle w:val="Hipervnculo"/>
          <w:lang w:val="en-US"/>
          <w:rPrChange w:id="306" w:author="Silvia Lucía López Alvarado" w:date="2020-09-10T19:19:00Z">
            <w:rPr>
              <w:rStyle w:val="Hipervnculo"/>
            </w:rPr>
          </w:rPrChange>
        </w:rPr>
        <w:t>https://doi.org/10.1016/j.beth.2012.09.001</w:t>
      </w:r>
      <w:r w:rsidR="00F214B5">
        <w:fldChar w:fldCharType="end"/>
      </w:r>
      <w:r w:rsidR="00F214B5" w:rsidRPr="00E123A5">
        <w:rPr>
          <w:lang w:val="en-US"/>
          <w:rPrChange w:id="307" w:author="Silvia Lucía López Alvarado" w:date="2020-09-10T19:19:00Z">
            <w:rPr/>
          </w:rPrChange>
        </w:rPr>
        <w:t xml:space="preserve"> </w:t>
      </w:r>
    </w:p>
    <w:p w14:paraId="7005F2A1" w14:textId="3A24E5B9" w:rsidR="00080C06" w:rsidRPr="00E123A5" w:rsidRDefault="00080C06" w:rsidP="00080C06">
      <w:pPr>
        <w:pStyle w:val="Body"/>
        <w:ind w:left="720" w:hanging="720"/>
        <w:jc w:val="both"/>
        <w:rPr>
          <w:lang w:val="en-US"/>
          <w:rPrChange w:id="308" w:author="Silvia Lucía López Alvarado" w:date="2020-09-10T19:19:00Z">
            <w:rPr/>
          </w:rPrChange>
        </w:rPr>
      </w:pPr>
      <w:r w:rsidRPr="00E123A5">
        <w:rPr>
          <w:lang w:val="en-US"/>
          <w:rPrChange w:id="309" w:author="Silvia Lucía López Alvarado" w:date="2020-09-10T19:19:00Z">
            <w:rPr/>
          </w:rPrChange>
        </w:rPr>
        <w:t xml:space="preserve">Shulman, S., &amp; Connolly, J. (2013). The Challenge of Romantic Relationships in Emerging Adulthood: Reconceptualization of the Field. </w:t>
      </w:r>
      <w:r w:rsidRPr="00E123A5">
        <w:rPr>
          <w:i/>
          <w:iCs/>
          <w:lang w:val="en-US"/>
          <w:rPrChange w:id="310" w:author="Silvia Lucía López Alvarado" w:date="2020-09-10T19:19:00Z">
            <w:rPr>
              <w:i/>
              <w:iCs/>
            </w:rPr>
          </w:rPrChange>
        </w:rPr>
        <w:t>Emerging Adulthood, 1</w:t>
      </w:r>
      <w:r w:rsidRPr="00E123A5">
        <w:rPr>
          <w:lang w:val="en-US"/>
          <w:rPrChange w:id="311" w:author="Silvia Lucía López Alvarado" w:date="2020-09-10T19:19:00Z">
            <w:rPr/>
          </w:rPrChange>
        </w:rPr>
        <w:t xml:space="preserve">(1), 27–39. </w:t>
      </w:r>
      <w:r w:rsidR="00F214B5">
        <w:fldChar w:fldCharType="begin"/>
      </w:r>
      <w:r w:rsidR="00F214B5" w:rsidRPr="00E123A5">
        <w:rPr>
          <w:lang w:val="en-US"/>
          <w:rPrChange w:id="312" w:author="Silvia Lucía López Alvarado" w:date="2020-09-10T19:19:00Z">
            <w:rPr/>
          </w:rPrChange>
        </w:rPr>
        <w:instrText xml:space="preserve"> HYPERLINK "https://doi.org/10.1177/2167696812467330" </w:instrText>
      </w:r>
      <w:r w:rsidR="00F214B5">
        <w:fldChar w:fldCharType="separate"/>
      </w:r>
      <w:r w:rsidR="00F214B5" w:rsidRPr="00E123A5">
        <w:rPr>
          <w:rStyle w:val="Hipervnculo"/>
          <w:lang w:val="en-US"/>
          <w:rPrChange w:id="313" w:author="Silvia Lucía López Alvarado" w:date="2020-09-10T19:19:00Z">
            <w:rPr>
              <w:rStyle w:val="Hipervnculo"/>
            </w:rPr>
          </w:rPrChange>
        </w:rPr>
        <w:t>https://doi.org/10.1177/2167696812467330</w:t>
      </w:r>
      <w:r w:rsidR="00F214B5">
        <w:fldChar w:fldCharType="end"/>
      </w:r>
      <w:r w:rsidR="00F214B5" w:rsidRPr="00E123A5">
        <w:rPr>
          <w:lang w:val="en-US"/>
          <w:rPrChange w:id="314" w:author="Silvia Lucía López Alvarado" w:date="2020-09-10T19:19:00Z">
            <w:rPr/>
          </w:rPrChange>
        </w:rPr>
        <w:t xml:space="preserve"> </w:t>
      </w:r>
    </w:p>
    <w:p w14:paraId="2F39EF91" w14:textId="04BEFC64" w:rsidR="00080C06" w:rsidRPr="00F214B5" w:rsidRDefault="00080C06" w:rsidP="00080C06">
      <w:pPr>
        <w:pStyle w:val="Body"/>
        <w:ind w:left="720" w:hanging="720"/>
        <w:jc w:val="both"/>
        <w:rPr>
          <w:lang w:val="en-US"/>
        </w:rPr>
      </w:pPr>
      <w:r w:rsidRPr="00E123A5">
        <w:rPr>
          <w:lang w:val="en-US"/>
          <w:rPrChange w:id="315" w:author="Silvia Lucía López Alvarado" w:date="2020-09-10T19:19:00Z">
            <w:rPr/>
          </w:rPrChange>
        </w:rPr>
        <w:t xml:space="preserve">Simon, W., &amp; Gagnon, J. H. (2003). Sexual Scripts: Origins, Influences and Changes. </w:t>
      </w:r>
      <w:r w:rsidRPr="00E123A5">
        <w:rPr>
          <w:i/>
          <w:iCs/>
          <w:lang w:val="en-US"/>
          <w:rPrChange w:id="316" w:author="Silvia Lucía López Alvarado" w:date="2020-09-10T19:19:00Z">
            <w:rPr>
              <w:i/>
              <w:iCs/>
            </w:rPr>
          </w:rPrChange>
        </w:rPr>
        <w:t>Qualitative Sociology, 26</w:t>
      </w:r>
      <w:r w:rsidRPr="00E123A5">
        <w:rPr>
          <w:lang w:val="en-US"/>
          <w:rPrChange w:id="317" w:author="Silvia Lucía López Alvarado" w:date="2020-09-10T19:19:00Z">
            <w:rPr/>
          </w:rPrChange>
        </w:rPr>
        <w:t xml:space="preserve">(4), 491–497. </w:t>
      </w:r>
      <w:r w:rsidR="00F214B5">
        <w:fldChar w:fldCharType="begin"/>
      </w:r>
      <w:r w:rsidR="00F214B5" w:rsidRPr="00E123A5">
        <w:rPr>
          <w:lang w:val="en-US"/>
          <w:rPrChange w:id="318" w:author="Silvia Lucía López Alvarado" w:date="2020-09-10T19:19:00Z">
            <w:rPr/>
          </w:rPrChange>
        </w:rPr>
        <w:instrText xml:space="preserve"> HYPERLINK "https://doi.org/10.1023/B:QUAS.0000005053.99846.e5" </w:instrText>
      </w:r>
      <w:r w:rsidR="00F214B5">
        <w:fldChar w:fldCharType="separate"/>
      </w:r>
      <w:r w:rsidR="00F214B5" w:rsidRPr="00F214B5">
        <w:rPr>
          <w:rStyle w:val="Hipervnculo"/>
          <w:lang w:val="en-US"/>
        </w:rPr>
        <w:t>https://doi.org/10.1023/B:QUAS.0000005053.99846.e5</w:t>
      </w:r>
      <w:r w:rsidR="00F214B5">
        <w:fldChar w:fldCharType="end"/>
      </w:r>
      <w:r w:rsidR="00F214B5" w:rsidRPr="00F214B5">
        <w:rPr>
          <w:lang w:val="en-US"/>
        </w:rPr>
        <w:t xml:space="preserve"> </w:t>
      </w:r>
    </w:p>
    <w:p w14:paraId="5CA868DD" w14:textId="290A287F" w:rsidR="00080C06" w:rsidRPr="00D57041" w:rsidRDefault="00080C06" w:rsidP="00080C06">
      <w:pPr>
        <w:pStyle w:val="Body"/>
        <w:ind w:left="720" w:hanging="720"/>
        <w:jc w:val="both"/>
      </w:pPr>
      <w:r w:rsidRPr="00F214B5">
        <w:rPr>
          <w:lang w:val="en-US"/>
        </w:rPr>
        <w:t xml:space="preserve">Tolman, D. L., Davis, B. R., &amp; Bowman, C. P. (2016). </w:t>
      </w:r>
      <w:r w:rsidRPr="00E123A5">
        <w:rPr>
          <w:lang w:val="en-US"/>
          <w:rPrChange w:id="319" w:author="Silvia Lucía López Alvarado" w:date="2020-09-10T19:19:00Z">
            <w:rPr/>
          </w:rPrChange>
        </w:rPr>
        <w:t xml:space="preserve">“That’s Just How It Is”: A Gendered Analysis of Masculinity and Femininity Ideologies in Adolescent Girls’ and Boys’ Heterosexual Relationships. </w:t>
      </w:r>
      <w:r w:rsidRPr="00F214B5">
        <w:rPr>
          <w:i/>
          <w:iCs/>
        </w:rPr>
        <w:t>Journal of Adolescent Research, 31</w:t>
      </w:r>
      <w:r w:rsidRPr="00D57041">
        <w:t xml:space="preserve">(1), 3–31. </w:t>
      </w:r>
      <w:hyperlink r:id="rId18" w:history="1">
        <w:r w:rsidR="00F214B5" w:rsidRPr="001F38FF">
          <w:rPr>
            <w:rStyle w:val="Hipervnculo"/>
          </w:rPr>
          <w:t>https://doi.org/10.1177/0743558415587325</w:t>
        </w:r>
      </w:hyperlink>
      <w:r w:rsidR="00F214B5">
        <w:t xml:space="preserve"> </w:t>
      </w:r>
    </w:p>
    <w:p w14:paraId="43CBC24C" w14:textId="41C5E835" w:rsidR="00080C06" w:rsidRPr="0075585A" w:rsidRDefault="00080C06" w:rsidP="00080C06">
      <w:pPr>
        <w:pStyle w:val="Body"/>
        <w:ind w:left="720" w:hanging="720"/>
        <w:jc w:val="both"/>
        <w:rPr>
          <w:lang w:val="nl-BE"/>
          <w:rPrChange w:id="320" w:author="Reviewer" w:date="2020-09-12T22:26:00Z">
            <w:rPr/>
          </w:rPrChange>
        </w:rPr>
      </w:pPr>
      <w:r w:rsidRPr="00D57041">
        <w:t xml:space="preserve">Torres-Obregon, R., Onofre-Rodríguez, D. J., Sierra, J. C., Benavides-Torres, R. A., &amp; Garza-Elizondo, M. E. (2017). </w:t>
      </w:r>
      <w:r w:rsidRPr="00080C06">
        <w:t xml:space="preserve">Validación de la Sexual Assertiveness </w:t>
      </w:r>
      <w:r w:rsidRPr="00F214B5">
        <w:rPr>
          <w:i/>
          <w:iCs/>
        </w:rPr>
        <w:t>Scale en mujeres mexicanas. Suma Psicológica, 24</w:t>
      </w:r>
      <w:r w:rsidRPr="00080C06">
        <w:t xml:space="preserve">(1), 34–41. </w:t>
      </w:r>
      <w:r w:rsidR="00F214B5">
        <w:fldChar w:fldCharType="begin"/>
      </w:r>
      <w:r w:rsidR="00F214B5">
        <w:instrText xml:space="preserve"> HYPERLINK "</w:instrText>
      </w:r>
      <w:r w:rsidR="00F214B5" w:rsidRPr="00D57041">
        <w:instrText>https://doi.org/10.1016/j.sumpsi.2017.01.001</w:instrText>
      </w:r>
      <w:r w:rsidR="00F214B5">
        <w:instrText xml:space="preserve">" </w:instrText>
      </w:r>
      <w:r w:rsidR="00F214B5">
        <w:fldChar w:fldCharType="separate"/>
      </w:r>
      <w:r w:rsidR="00F214B5" w:rsidRPr="0075585A">
        <w:rPr>
          <w:rStyle w:val="Hipervnculo"/>
          <w:lang w:val="nl-BE"/>
          <w:rPrChange w:id="321" w:author="Reviewer" w:date="2020-09-12T22:26:00Z">
            <w:rPr>
              <w:rStyle w:val="Hipervnculo"/>
            </w:rPr>
          </w:rPrChange>
        </w:rPr>
        <w:t>https://doi.org/10.1016/j.sumpsi.2017.01.001</w:t>
      </w:r>
      <w:r w:rsidR="00F214B5">
        <w:fldChar w:fldCharType="end"/>
      </w:r>
      <w:r w:rsidR="00F214B5" w:rsidRPr="0075585A">
        <w:rPr>
          <w:lang w:val="nl-BE"/>
          <w:rPrChange w:id="322" w:author="Reviewer" w:date="2020-09-12T22:26:00Z">
            <w:rPr/>
          </w:rPrChange>
        </w:rPr>
        <w:t xml:space="preserve"> </w:t>
      </w:r>
    </w:p>
    <w:p w14:paraId="7AE9B98B" w14:textId="0D3A1FA5" w:rsidR="00080C06" w:rsidRPr="00F214B5" w:rsidRDefault="00080C06" w:rsidP="00080C06">
      <w:pPr>
        <w:pStyle w:val="Body"/>
        <w:ind w:left="720" w:hanging="720"/>
        <w:jc w:val="both"/>
        <w:rPr>
          <w:lang w:val="en-US"/>
        </w:rPr>
      </w:pPr>
      <w:r w:rsidRPr="0075585A">
        <w:rPr>
          <w:lang w:val="nl-BE"/>
          <w:rPrChange w:id="323" w:author="Reviewer" w:date="2020-09-12T22:26:00Z">
            <w:rPr/>
          </w:rPrChange>
        </w:rPr>
        <w:t xml:space="preserve">Vannier, S. A., &amp; O’Sullivan, L. F. (2011). </w:t>
      </w:r>
      <w:r w:rsidRPr="00E123A5">
        <w:rPr>
          <w:lang w:val="en-US"/>
          <w:rPrChange w:id="324" w:author="Silvia Lucía López Alvarado" w:date="2020-09-10T19:19:00Z">
            <w:rPr/>
          </w:rPrChange>
        </w:rPr>
        <w:t xml:space="preserve">Communicating Interest in Sex: Verbal and Nonverbal Initiation of Sexual Activity in Young Adults’ Romantic Dating Relationships. </w:t>
      </w:r>
      <w:r w:rsidRPr="00F214B5">
        <w:rPr>
          <w:i/>
          <w:iCs/>
          <w:lang w:val="en-US"/>
        </w:rPr>
        <w:t>Archives of Sexual Behavior, 40</w:t>
      </w:r>
      <w:r w:rsidRPr="00F214B5">
        <w:rPr>
          <w:lang w:val="en-US"/>
        </w:rPr>
        <w:t xml:space="preserve">(5), 961–969. </w:t>
      </w:r>
      <w:r w:rsidR="004E5CE2">
        <w:fldChar w:fldCharType="begin"/>
      </w:r>
      <w:r w:rsidR="004E5CE2" w:rsidRPr="004F5BC0">
        <w:rPr>
          <w:lang w:val="en-US"/>
          <w:rPrChange w:id="325" w:author="Silvia Lucía López Alvarado" w:date="2020-09-14T13:26:00Z">
            <w:rPr/>
          </w:rPrChange>
        </w:rPr>
        <w:instrText xml:space="preserve"> HYPERLINK "https://doi.org/10.1007/s10508-010-9663-7" </w:instrText>
      </w:r>
      <w:r w:rsidR="004E5CE2">
        <w:fldChar w:fldCharType="separate"/>
      </w:r>
      <w:r w:rsidR="00F214B5" w:rsidRPr="001F38FF">
        <w:rPr>
          <w:rStyle w:val="Hipervnculo"/>
          <w:lang w:val="en-US"/>
        </w:rPr>
        <w:t>https://doi.org/10.1007/s10508-010-9663-7</w:t>
      </w:r>
      <w:r w:rsidR="004E5CE2">
        <w:rPr>
          <w:rStyle w:val="Hipervnculo"/>
          <w:lang w:val="en-US"/>
        </w:rPr>
        <w:fldChar w:fldCharType="end"/>
      </w:r>
      <w:r w:rsidR="00F214B5">
        <w:rPr>
          <w:lang w:val="en-US"/>
        </w:rPr>
        <w:t xml:space="preserve"> </w:t>
      </w:r>
    </w:p>
    <w:p w14:paraId="738004D3" w14:textId="475ECFF7" w:rsidR="00080C06" w:rsidRPr="00E123A5" w:rsidRDefault="00080C06" w:rsidP="00080C06">
      <w:pPr>
        <w:pStyle w:val="Body"/>
        <w:ind w:left="720" w:hanging="720"/>
        <w:jc w:val="both"/>
        <w:rPr>
          <w:lang w:val="en-US"/>
          <w:rPrChange w:id="326" w:author="Silvia Lucía López Alvarado" w:date="2020-09-10T19:19:00Z">
            <w:rPr/>
          </w:rPrChange>
        </w:rPr>
      </w:pPr>
      <w:r w:rsidRPr="00F214B5">
        <w:rPr>
          <w:lang w:val="en-US"/>
        </w:rPr>
        <w:t xml:space="preserve">Yoshioka, M. (2000). </w:t>
      </w:r>
      <w:r w:rsidRPr="00E123A5">
        <w:rPr>
          <w:lang w:val="en-US"/>
          <w:rPrChange w:id="327" w:author="Silvia Lucía López Alvarado" w:date="2020-09-10T19:19:00Z">
            <w:rPr/>
          </w:rPrChange>
        </w:rPr>
        <w:t xml:space="preserve">Substantive Differences in the Assertiveness of Low-Income African American, Hispanic, and Caucasian Women. </w:t>
      </w:r>
      <w:r w:rsidRPr="00E123A5">
        <w:rPr>
          <w:i/>
          <w:iCs/>
          <w:lang w:val="en-US"/>
          <w:rPrChange w:id="328" w:author="Silvia Lucía López Alvarado" w:date="2020-09-10T19:19:00Z">
            <w:rPr>
              <w:i/>
              <w:iCs/>
            </w:rPr>
          </w:rPrChange>
        </w:rPr>
        <w:t>The Journal of Psychology, 134</w:t>
      </w:r>
      <w:r w:rsidRPr="00E123A5">
        <w:rPr>
          <w:lang w:val="en-US"/>
          <w:rPrChange w:id="329" w:author="Silvia Lucía López Alvarado" w:date="2020-09-10T19:19:00Z">
            <w:rPr/>
          </w:rPrChange>
        </w:rPr>
        <w:t xml:space="preserve">(3), 243–259. </w:t>
      </w:r>
      <w:r w:rsidR="00D57041">
        <w:fldChar w:fldCharType="begin"/>
      </w:r>
      <w:r w:rsidR="00D57041" w:rsidRPr="00E123A5">
        <w:rPr>
          <w:lang w:val="en-US"/>
          <w:rPrChange w:id="330" w:author="Silvia Lucía López Alvarado" w:date="2020-09-10T19:19:00Z">
            <w:rPr/>
          </w:rPrChange>
        </w:rPr>
        <w:instrText xml:space="preserve"> HYPERLINK "https://doi.org/10.1080/00223980009600865" </w:instrText>
      </w:r>
      <w:r w:rsidR="00D57041">
        <w:fldChar w:fldCharType="separate"/>
      </w:r>
      <w:r w:rsidR="00D57041" w:rsidRPr="00E123A5">
        <w:rPr>
          <w:rStyle w:val="Hipervnculo"/>
          <w:lang w:val="en-US"/>
          <w:rPrChange w:id="331" w:author="Silvia Lucía López Alvarado" w:date="2020-09-10T19:19:00Z">
            <w:rPr>
              <w:rStyle w:val="Hipervnculo"/>
            </w:rPr>
          </w:rPrChange>
        </w:rPr>
        <w:t>https://doi.org/10.1080/00223980009600865</w:t>
      </w:r>
      <w:r w:rsidR="00D57041">
        <w:fldChar w:fldCharType="end"/>
      </w:r>
      <w:r w:rsidR="00D57041" w:rsidRPr="00E123A5">
        <w:rPr>
          <w:lang w:val="en-US"/>
          <w:rPrChange w:id="332" w:author="Silvia Lucía López Alvarado" w:date="2020-09-10T19:19:00Z">
            <w:rPr/>
          </w:rPrChange>
        </w:rPr>
        <w:t xml:space="preserve"> </w:t>
      </w:r>
    </w:p>
    <w:p w14:paraId="3CBBBDE3" w14:textId="018D9DC0" w:rsidR="004F1A76" w:rsidRPr="00E123A5" w:rsidRDefault="00080C06" w:rsidP="00080C06">
      <w:pPr>
        <w:pStyle w:val="Body"/>
        <w:ind w:left="720" w:hanging="720"/>
        <w:jc w:val="both"/>
        <w:rPr>
          <w:color w:val="auto"/>
          <w:lang w:val="en-US"/>
          <w:rPrChange w:id="333" w:author="Silvia Lucía López Alvarado" w:date="2020-09-10T19:46:00Z">
            <w:rPr>
              <w:color w:val="auto"/>
            </w:rPr>
          </w:rPrChange>
        </w:rPr>
      </w:pPr>
      <w:r w:rsidRPr="00E123A5">
        <w:rPr>
          <w:lang w:val="en-US"/>
          <w:rPrChange w:id="334" w:author="Silvia Lucía López Alvarado" w:date="2020-09-10T19:19:00Z">
            <w:rPr/>
          </w:rPrChange>
        </w:rPr>
        <w:t xml:space="preserve">Zerubavel, N., &amp; Messman-Moore, T. L. (2013). Sexual Victimization, Fear of Sexual Powerlessness, and Cognitive Emotion Dysregulation as Barriers to Sexual Assertiveness in College Women. </w:t>
      </w:r>
      <w:r w:rsidRPr="00E123A5">
        <w:rPr>
          <w:i/>
          <w:iCs/>
          <w:lang w:val="en-US"/>
          <w:rPrChange w:id="335" w:author="Silvia Lucía López Alvarado" w:date="2020-09-10T19:46:00Z">
            <w:rPr>
              <w:i/>
              <w:iCs/>
            </w:rPr>
          </w:rPrChange>
        </w:rPr>
        <w:t xml:space="preserve">Violence </w:t>
      </w:r>
      <w:proofErr w:type="gramStart"/>
      <w:r w:rsidRPr="00E123A5">
        <w:rPr>
          <w:i/>
          <w:iCs/>
          <w:lang w:val="en-US"/>
          <w:rPrChange w:id="336" w:author="Silvia Lucía López Alvarado" w:date="2020-09-10T19:46:00Z">
            <w:rPr>
              <w:i/>
              <w:iCs/>
            </w:rPr>
          </w:rPrChange>
        </w:rPr>
        <w:t>Against</w:t>
      </w:r>
      <w:proofErr w:type="gramEnd"/>
      <w:r w:rsidRPr="00E123A5">
        <w:rPr>
          <w:i/>
          <w:iCs/>
          <w:lang w:val="en-US"/>
          <w:rPrChange w:id="337" w:author="Silvia Lucía López Alvarado" w:date="2020-09-10T19:46:00Z">
            <w:rPr>
              <w:i/>
              <w:iCs/>
            </w:rPr>
          </w:rPrChange>
        </w:rPr>
        <w:t xml:space="preserve"> Women, 19</w:t>
      </w:r>
      <w:r w:rsidRPr="00E123A5">
        <w:rPr>
          <w:lang w:val="en-US"/>
          <w:rPrChange w:id="338" w:author="Silvia Lucía López Alvarado" w:date="2020-09-10T19:46:00Z">
            <w:rPr/>
          </w:rPrChange>
        </w:rPr>
        <w:t xml:space="preserve">(12), 1518–1537. </w:t>
      </w:r>
      <w:r w:rsidR="00D57041">
        <w:fldChar w:fldCharType="begin"/>
      </w:r>
      <w:r w:rsidR="00D57041" w:rsidRPr="00E123A5">
        <w:rPr>
          <w:lang w:val="en-US"/>
          <w:rPrChange w:id="339" w:author="Silvia Lucía López Alvarado" w:date="2020-09-10T19:46:00Z">
            <w:rPr/>
          </w:rPrChange>
        </w:rPr>
        <w:instrText xml:space="preserve"> HYPERLINK "https://doi.org/10.1177/1077801213517566" </w:instrText>
      </w:r>
      <w:r w:rsidR="00D57041">
        <w:fldChar w:fldCharType="separate"/>
      </w:r>
      <w:r w:rsidR="00D57041" w:rsidRPr="00E123A5">
        <w:rPr>
          <w:rStyle w:val="Hipervnculo"/>
          <w:lang w:val="en-US"/>
          <w:rPrChange w:id="340" w:author="Silvia Lucía López Alvarado" w:date="2020-09-10T19:46:00Z">
            <w:rPr>
              <w:rStyle w:val="Hipervnculo"/>
            </w:rPr>
          </w:rPrChange>
        </w:rPr>
        <w:t>https://doi.org/10.1177/1077801213517566</w:t>
      </w:r>
      <w:r w:rsidR="00D57041">
        <w:fldChar w:fldCharType="end"/>
      </w:r>
      <w:r w:rsidR="00D57041" w:rsidRPr="00E123A5">
        <w:rPr>
          <w:lang w:val="en-US"/>
          <w:rPrChange w:id="341" w:author="Silvia Lucía López Alvarado" w:date="2020-09-10T19:46:00Z">
            <w:rPr/>
          </w:rPrChange>
        </w:rPr>
        <w:t xml:space="preserve"> </w:t>
      </w:r>
    </w:p>
    <w:p w14:paraId="09708D14" w14:textId="77777777" w:rsidR="004F1A76" w:rsidRDefault="004F1A76">
      <w:pPr>
        <w:pStyle w:val="Body"/>
        <w:ind w:left="720" w:hanging="720"/>
        <w:jc w:val="both"/>
        <w:rPr>
          <w:rStyle w:val="Nmerodepgina"/>
          <w:lang w:val="en-US"/>
        </w:rPr>
      </w:pPr>
    </w:p>
    <w:p w14:paraId="3DE0E30D" w14:textId="77777777" w:rsidR="004F1A76" w:rsidRPr="00E123A5" w:rsidRDefault="002B5CD2">
      <w:pPr>
        <w:pStyle w:val="Body"/>
        <w:shd w:val="clear" w:color="auto" w:fill="FFFFFF"/>
        <w:jc w:val="right"/>
        <w:rPr>
          <w:i/>
          <w:iCs/>
          <w:sz w:val="20"/>
          <w:szCs w:val="20"/>
          <w:lang w:val="en-US"/>
          <w:rPrChange w:id="342" w:author="Silvia Lucía López Alvarado" w:date="2020-09-10T19:46:00Z">
            <w:rPr>
              <w:i/>
              <w:iCs/>
              <w:sz w:val="20"/>
              <w:szCs w:val="20"/>
            </w:rPr>
          </w:rPrChange>
        </w:rPr>
      </w:pPr>
      <w:r>
        <w:rPr>
          <w:i/>
          <w:iCs/>
          <w:sz w:val="20"/>
          <w:szCs w:val="20"/>
          <w:lang w:val="en-US"/>
        </w:rPr>
        <w:t>Received</w:t>
      </w:r>
      <w:r>
        <w:rPr>
          <w:i/>
          <w:iCs/>
          <w:sz w:val="20"/>
          <w:szCs w:val="20"/>
          <w:lang w:val="pt-PT"/>
        </w:rPr>
        <w:t xml:space="preserve">: </w:t>
      </w:r>
      <w:r w:rsidRPr="00E123A5">
        <w:rPr>
          <w:i/>
          <w:iCs/>
          <w:sz w:val="20"/>
          <w:szCs w:val="20"/>
          <w:lang w:val="en-US"/>
          <w:rPrChange w:id="343" w:author="Silvia Lucía López Alvarado" w:date="2020-09-10T19:46:00Z">
            <w:rPr>
              <w:i/>
              <w:iCs/>
              <w:sz w:val="20"/>
              <w:szCs w:val="20"/>
              <w:lang w:val="es-ES_tradnl"/>
            </w:rPr>
          </w:rPrChange>
        </w:rPr>
        <w:t>2020-06-06</w:t>
      </w:r>
    </w:p>
    <w:p w14:paraId="777338B2" w14:textId="65532ECF" w:rsidR="004F1A76" w:rsidRPr="00E123A5" w:rsidRDefault="002B5CD2">
      <w:pPr>
        <w:pStyle w:val="Body"/>
        <w:shd w:val="clear" w:color="auto" w:fill="FFFFFF"/>
        <w:jc w:val="right"/>
        <w:rPr>
          <w:i/>
          <w:iCs/>
          <w:sz w:val="20"/>
          <w:szCs w:val="20"/>
          <w:lang w:val="en-US"/>
          <w:rPrChange w:id="344" w:author="Silvia Lucía López Alvarado" w:date="2020-09-10T19:46:00Z">
            <w:rPr>
              <w:i/>
              <w:iCs/>
              <w:sz w:val="20"/>
              <w:szCs w:val="20"/>
              <w:lang w:val="es-ES_tradnl"/>
            </w:rPr>
          </w:rPrChange>
        </w:rPr>
      </w:pPr>
      <w:r w:rsidRPr="00E123A5">
        <w:rPr>
          <w:i/>
          <w:iCs/>
          <w:sz w:val="20"/>
          <w:szCs w:val="20"/>
          <w:lang w:val="en-US"/>
          <w:rPrChange w:id="345" w:author="Silvia Lucía López Alvarado" w:date="2020-09-10T19:46:00Z">
            <w:rPr>
              <w:i/>
              <w:iCs/>
              <w:sz w:val="20"/>
              <w:szCs w:val="20"/>
              <w:lang w:val="es-ES_tradnl"/>
            </w:rPr>
          </w:rPrChange>
        </w:rPr>
        <w:t>Accepted:</w:t>
      </w:r>
      <w:r w:rsidRPr="00E123A5">
        <w:rPr>
          <w:rFonts w:ascii="Segoe UI" w:eastAsia="Segoe UI" w:hAnsi="Segoe UI" w:cs="Segoe UI"/>
          <w:sz w:val="21"/>
          <w:szCs w:val="21"/>
          <w:shd w:val="clear" w:color="auto" w:fill="FFFFFF"/>
          <w:lang w:val="en-US"/>
          <w:rPrChange w:id="346" w:author="Silvia Lucía López Alvarado" w:date="2020-09-10T19:46:00Z">
            <w:rPr>
              <w:rFonts w:ascii="Segoe UI" w:eastAsia="Segoe UI" w:hAnsi="Segoe UI" w:cs="Segoe UI"/>
              <w:sz w:val="21"/>
              <w:szCs w:val="21"/>
              <w:shd w:val="clear" w:color="auto" w:fill="FFFFFF"/>
              <w:lang w:val="es-ES_tradnl"/>
            </w:rPr>
          </w:rPrChange>
        </w:rPr>
        <w:t xml:space="preserve"> </w:t>
      </w:r>
      <w:r w:rsidRPr="00E123A5">
        <w:rPr>
          <w:i/>
          <w:iCs/>
          <w:sz w:val="20"/>
          <w:szCs w:val="20"/>
          <w:lang w:val="en-US"/>
          <w:rPrChange w:id="347" w:author="Silvia Lucía López Alvarado" w:date="2020-09-10T19:46:00Z">
            <w:rPr>
              <w:i/>
              <w:iCs/>
              <w:sz w:val="20"/>
              <w:szCs w:val="20"/>
              <w:lang w:val="es-ES_tradnl"/>
            </w:rPr>
          </w:rPrChange>
        </w:rPr>
        <w:t>2020-08-12</w:t>
      </w:r>
    </w:p>
    <w:p w14:paraId="4337AB84" w14:textId="49BBCB82" w:rsidR="00080C06" w:rsidRPr="00E123A5" w:rsidRDefault="00080C06">
      <w:pPr>
        <w:rPr>
          <w:i/>
          <w:iCs/>
          <w:color w:val="000000"/>
          <w:sz w:val="20"/>
          <w:szCs w:val="20"/>
          <w:u w:color="000000"/>
          <w:lang w:val="en-US"/>
          <w14:textOutline w14:w="0" w14:cap="flat" w14:cmpd="sng" w14:algn="ctr">
            <w14:noFill/>
            <w14:prstDash w14:val="solid"/>
            <w14:bevel/>
          </w14:textOutline>
          <w:rPrChange w:id="348" w:author="Silvia Lucía López Alvarado" w:date="2020-09-10T19:46:00Z">
            <w:rPr>
              <w:i/>
              <w:iCs/>
              <w:color w:val="000000"/>
              <w:sz w:val="20"/>
              <w:szCs w:val="20"/>
              <w:u w:color="000000"/>
              <w:lang w:val="es-ES_tradnl"/>
              <w14:textOutline w14:w="0" w14:cap="flat" w14:cmpd="sng" w14:algn="ctr">
                <w14:noFill/>
                <w14:prstDash w14:val="solid"/>
                <w14:bevel/>
              </w14:textOutline>
            </w:rPr>
          </w:rPrChange>
        </w:rPr>
      </w:pPr>
      <w:r w:rsidRPr="00E123A5">
        <w:rPr>
          <w:i/>
          <w:iCs/>
          <w:sz w:val="20"/>
          <w:szCs w:val="20"/>
          <w:lang w:val="en-US"/>
          <w:rPrChange w:id="349" w:author="Silvia Lucía López Alvarado" w:date="2020-09-10T19:46:00Z">
            <w:rPr>
              <w:i/>
              <w:iCs/>
              <w:sz w:val="20"/>
              <w:szCs w:val="20"/>
              <w:lang w:val="es-ES_tradnl"/>
            </w:rPr>
          </w:rPrChange>
        </w:rPr>
        <w:br w:type="page"/>
      </w:r>
    </w:p>
    <w:p w14:paraId="3F5EF1A0" w14:textId="77777777" w:rsidR="00080C06" w:rsidRPr="00080C06" w:rsidRDefault="00080C06" w:rsidP="00086231">
      <w:pPr>
        <w:pStyle w:val="Ttulosinternos"/>
        <w:rPr>
          <w:bdr w:val="none" w:sz="0" w:space="0" w:color="auto"/>
        </w:rPr>
      </w:pPr>
      <w:r w:rsidRPr="00080C06">
        <w:rPr>
          <w:bdr w:val="none" w:sz="0" w:space="0" w:color="auto"/>
        </w:rPr>
        <w:lastRenderedPageBreak/>
        <w:t xml:space="preserve">Appendix 1 </w:t>
      </w:r>
    </w:p>
    <w:p w14:paraId="38686490" w14:textId="77777777" w:rsidR="00080C06" w:rsidRPr="00080C06" w:rsidRDefault="00080C06" w:rsidP="00086231">
      <w:pPr>
        <w:pStyle w:val="SubtituloInterno"/>
        <w:jc w:val="center"/>
        <w:rPr>
          <w:bdr w:val="none" w:sz="0" w:space="0" w:color="auto"/>
        </w:rPr>
      </w:pPr>
      <w:r w:rsidRPr="00080C06">
        <w:rPr>
          <w:bdr w:val="none" w:sz="0" w:space="0" w:color="auto"/>
        </w:rPr>
        <w:t>Main results of the revised studies about Sexual Assertiveness (SA)</w:t>
      </w:r>
    </w:p>
    <w:p w14:paraId="17E6AF33" w14:textId="77777777" w:rsidR="00080C06" w:rsidRPr="00E123A5" w:rsidRDefault="00080C06" w:rsidP="00080C06">
      <w:pPr>
        <w:autoSpaceDE w:val="0"/>
        <w:autoSpaceDN w:val="0"/>
        <w:adjustRightInd w:val="0"/>
        <w:jc w:val="both"/>
        <w:rPr>
          <w:rFonts w:ascii="Arial" w:hAnsi="Arial" w:cs="Arial"/>
          <w:color w:val="000000"/>
          <w:sz w:val="16"/>
          <w:szCs w:val="16"/>
          <w:lang w:val="en-US" w:eastAsia="es-ES"/>
          <w:rPrChange w:id="350" w:author="Silvia Lucía López Alvarado" w:date="2020-09-10T19:46:00Z">
            <w:rPr>
              <w:rFonts w:ascii="Arial" w:hAnsi="Arial" w:cs="Arial"/>
              <w:color w:val="000000"/>
              <w:sz w:val="16"/>
              <w:szCs w:val="16"/>
              <w:lang w:eastAsia="es-ES"/>
            </w:rPr>
          </w:rPrChange>
        </w:rPr>
      </w:pPr>
    </w:p>
    <w:tbl>
      <w:tblPr>
        <w:tblStyle w:val="Tablaconcuadrcula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8"/>
        <w:gridCol w:w="1596"/>
        <w:gridCol w:w="2617"/>
        <w:gridCol w:w="1511"/>
        <w:gridCol w:w="2338"/>
      </w:tblGrid>
      <w:tr w:rsidR="00080C06" w:rsidRPr="00080C06" w14:paraId="4DDCC70D" w14:textId="77777777" w:rsidTr="00080C06">
        <w:trPr>
          <w:cantSplit/>
          <w:trHeight w:val="841"/>
        </w:trPr>
        <w:tc>
          <w:tcPr>
            <w:tcW w:w="0" w:type="auto"/>
            <w:tcBorders>
              <w:top w:val="single" w:sz="4" w:space="0" w:color="auto"/>
              <w:bottom w:val="single" w:sz="4" w:space="0" w:color="auto"/>
            </w:tcBorders>
          </w:tcPr>
          <w:p w14:paraId="07DBE490" w14:textId="77777777" w:rsidR="00080C06" w:rsidRPr="00080C06" w:rsidRDefault="00080C06" w:rsidP="00080C06">
            <w:pPr>
              <w:rPr>
                <w:rFonts w:ascii="Times New Roman" w:hAnsi="Times New Roman"/>
                <w:sz w:val="20"/>
                <w:szCs w:val="20"/>
                <w:lang w:eastAsia="es-ES_tradnl"/>
              </w:rPr>
            </w:pPr>
            <w:r w:rsidRPr="00080C06">
              <w:rPr>
                <w:rFonts w:ascii="Times New Roman" w:hAnsi="Times New Roman"/>
                <w:sz w:val="20"/>
                <w:szCs w:val="20"/>
                <w:lang w:eastAsia="es-ES_tradnl"/>
              </w:rPr>
              <w:t>Author, year</w:t>
            </w:r>
          </w:p>
        </w:tc>
        <w:tc>
          <w:tcPr>
            <w:tcW w:w="0" w:type="auto"/>
            <w:tcBorders>
              <w:top w:val="single" w:sz="4" w:space="0" w:color="auto"/>
              <w:bottom w:val="single" w:sz="4" w:space="0" w:color="auto"/>
            </w:tcBorders>
          </w:tcPr>
          <w:p w14:paraId="19DC2229" w14:textId="77777777" w:rsidR="00080C06" w:rsidRPr="00080C06" w:rsidRDefault="00080C06" w:rsidP="00080C06">
            <w:pPr>
              <w:rPr>
                <w:rFonts w:ascii="Times New Roman" w:hAnsi="Times New Roman"/>
                <w:sz w:val="20"/>
                <w:szCs w:val="20"/>
                <w:lang w:eastAsia="es-ES_tradnl"/>
              </w:rPr>
            </w:pPr>
            <w:r w:rsidRPr="00080C06">
              <w:rPr>
                <w:rFonts w:ascii="Times New Roman" w:hAnsi="Times New Roman"/>
                <w:sz w:val="20"/>
                <w:szCs w:val="20"/>
                <w:lang w:eastAsia="es-ES_tradnl"/>
              </w:rPr>
              <w:t>Sample</w:t>
            </w:r>
          </w:p>
        </w:tc>
        <w:tc>
          <w:tcPr>
            <w:tcW w:w="0" w:type="auto"/>
            <w:tcBorders>
              <w:top w:val="single" w:sz="4" w:space="0" w:color="auto"/>
              <w:bottom w:val="single" w:sz="4" w:space="0" w:color="auto"/>
            </w:tcBorders>
          </w:tcPr>
          <w:p w14:paraId="2D173B10" w14:textId="77777777" w:rsidR="00080C06" w:rsidRPr="00080C06" w:rsidRDefault="00080C06" w:rsidP="00080C06">
            <w:pPr>
              <w:rPr>
                <w:rFonts w:ascii="Times New Roman" w:hAnsi="Times New Roman"/>
                <w:sz w:val="20"/>
                <w:szCs w:val="20"/>
                <w:lang w:eastAsia="es-ES_tradnl"/>
              </w:rPr>
            </w:pPr>
            <w:r w:rsidRPr="00080C06">
              <w:rPr>
                <w:rFonts w:ascii="Times New Roman" w:hAnsi="Times New Roman"/>
                <w:sz w:val="20"/>
                <w:szCs w:val="20"/>
                <w:lang w:eastAsia="es-ES_tradnl"/>
              </w:rPr>
              <w:t>Instrument used</w:t>
            </w:r>
          </w:p>
        </w:tc>
        <w:tc>
          <w:tcPr>
            <w:tcW w:w="0" w:type="auto"/>
            <w:tcBorders>
              <w:top w:val="single" w:sz="4" w:space="0" w:color="auto"/>
              <w:bottom w:val="single" w:sz="4" w:space="0" w:color="auto"/>
            </w:tcBorders>
          </w:tcPr>
          <w:p w14:paraId="6F41A92E" w14:textId="77777777" w:rsidR="00080C06" w:rsidRPr="00080C06" w:rsidRDefault="00080C06" w:rsidP="00080C06">
            <w:pPr>
              <w:rPr>
                <w:rFonts w:ascii="Times New Roman" w:hAnsi="Times New Roman"/>
                <w:sz w:val="20"/>
                <w:szCs w:val="20"/>
                <w:lang w:eastAsia="es-ES_tradnl"/>
              </w:rPr>
            </w:pPr>
            <w:r w:rsidRPr="00080C06">
              <w:rPr>
                <w:rFonts w:ascii="Times New Roman" w:hAnsi="Times New Roman"/>
                <w:sz w:val="20"/>
                <w:szCs w:val="20"/>
                <w:lang w:eastAsia="es-ES_tradnl"/>
              </w:rPr>
              <w:t>Variables/ categories studied</w:t>
            </w:r>
          </w:p>
        </w:tc>
        <w:tc>
          <w:tcPr>
            <w:tcW w:w="0" w:type="auto"/>
            <w:tcBorders>
              <w:top w:val="single" w:sz="4" w:space="0" w:color="auto"/>
              <w:bottom w:val="single" w:sz="4" w:space="0" w:color="auto"/>
            </w:tcBorders>
          </w:tcPr>
          <w:p w14:paraId="450437C8" w14:textId="77777777" w:rsidR="00080C06" w:rsidRPr="00080C06" w:rsidRDefault="00080C06" w:rsidP="00080C06">
            <w:pPr>
              <w:rPr>
                <w:rFonts w:ascii="Times New Roman" w:hAnsi="Times New Roman"/>
                <w:sz w:val="20"/>
                <w:szCs w:val="20"/>
                <w:lang w:eastAsia="es-ES_tradnl"/>
              </w:rPr>
            </w:pPr>
            <w:r w:rsidRPr="00080C06">
              <w:rPr>
                <w:rFonts w:ascii="Times New Roman" w:hAnsi="Times New Roman"/>
                <w:sz w:val="20"/>
                <w:szCs w:val="20"/>
                <w:lang w:eastAsia="es-ES_tradnl"/>
              </w:rPr>
              <w:t>Main results</w:t>
            </w:r>
          </w:p>
        </w:tc>
      </w:tr>
      <w:tr w:rsidR="00080C06" w:rsidRPr="00190E61" w14:paraId="7BD062CD" w14:textId="77777777" w:rsidTr="00080C06">
        <w:trPr>
          <w:cantSplit/>
          <w:trHeight w:val="1134"/>
        </w:trPr>
        <w:tc>
          <w:tcPr>
            <w:tcW w:w="0" w:type="auto"/>
            <w:tcBorders>
              <w:top w:val="single" w:sz="4" w:space="0" w:color="auto"/>
            </w:tcBorders>
          </w:tcPr>
          <w:p w14:paraId="29CD1DEF"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Arciniega, G. M., Tovar-Blank, Z., Tracey, T. J., &amp; Anderson, T. (2008) </w:t>
            </w:r>
          </w:p>
        </w:tc>
        <w:tc>
          <w:tcPr>
            <w:tcW w:w="0" w:type="auto"/>
            <w:tcBorders>
              <w:top w:val="single" w:sz="4" w:space="0" w:color="auto"/>
            </w:tcBorders>
          </w:tcPr>
          <w:p w14:paraId="3D0215FE" w14:textId="77777777" w:rsidR="00080C06" w:rsidRPr="00E123A5" w:rsidRDefault="00080C06" w:rsidP="00080C06">
            <w:pPr>
              <w:rPr>
                <w:rFonts w:ascii="Times New Roman" w:hAnsi="Times New Roman"/>
                <w:sz w:val="16"/>
                <w:szCs w:val="16"/>
                <w:lang w:val="en-US" w:eastAsia="es-ES_tradnl"/>
                <w:rPrChange w:id="351" w:author="Silvia Lucía López Alvarado" w:date="2020-09-10T19:46:00Z">
                  <w:rPr>
                    <w:rFonts w:ascii="Times New Roman" w:hAnsi="Times New Roman"/>
                    <w:sz w:val="16"/>
                    <w:szCs w:val="16"/>
                    <w:lang w:eastAsia="es-ES_tradnl"/>
                  </w:rPr>
                </w:rPrChange>
              </w:rPr>
            </w:pPr>
            <w:r w:rsidRPr="00E123A5">
              <w:rPr>
                <w:sz w:val="16"/>
                <w:szCs w:val="16"/>
                <w:lang w:val="en-US"/>
                <w:rPrChange w:id="352" w:author="Silvia Lucía López Alvarado" w:date="2020-09-10T19:46:00Z">
                  <w:rPr>
                    <w:sz w:val="16"/>
                    <w:szCs w:val="16"/>
                  </w:rPr>
                </w:rPrChange>
              </w:rPr>
              <w:t xml:space="preserve">Study 1: 154 Mexican men.  </w:t>
            </w:r>
          </w:p>
          <w:p w14:paraId="141285A5" w14:textId="77777777" w:rsidR="00080C06" w:rsidRPr="00E123A5" w:rsidRDefault="00080C06" w:rsidP="00080C06">
            <w:pPr>
              <w:rPr>
                <w:rFonts w:ascii="Times New Roman" w:hAnsi="Times New Roman"/>
                <w:sz w:val="16"/>
                <w:szCs w:val="16"/>
                <w:lang w:val="en-US" w:eastAsia="es-ES_tradnl"/>
                <w:rPrChange w:id="353" w:author="Silvia Lucía López Alvarado" w:date="2020-09-10T19:46:00Z">
                  <w:rPr>
                    <w:rFonts w:ascii="Times New Roman" w:hAnsi="Times New Roman"/>
                    <w:sz w:val="16"/>
                    <w:szCs w:val="16"/>
                    <w:lang w:eastAsia="es-ES_tradnl"/>
                  </w:rPr>
                </w:rPrChange>
              </w:rPr>
            </w:pPr>
            <w:r w:rsidRPr="00E123A5">
              <w:rPr>
                <w:sz w:val="16"/>
                <w:szCs w:val="16"/>
                <w:lang w:val="en-US"/>
                <w:rPrChange w:id="354" w:author="Silvia Lucía López Alvarado" w:date="2020-09-10T19:46:00Z">
                  <w:rPr>
                    <w:sz w:val="16"/>
                    <w:szCs w:val="16"/>
                  </w:rPr>
                </w:rPrChange>
              </w:rPr>
              <w:t>Study 2: 477 American men with Latino origins; 403 Mexican Americans and 74 Latino non-Mexican Americans</w:t>
            </w:r>
          </w:p>
          <w:p w14:paraId="259DD2A6" w14:textId="77777777" w:rsidR="00080C06" w:rsidRPr="00E123A5" w:rsidRDefault="00080C06" w:rsidP="00080C06">
            <w:pPr>
              <w:rPr>
                <w:rFonts w:ascii="Times New Roman" w:hAnsi="Times New Roman"/>
                <w:sz w:val="16"/>
                <w:szCs w:val="16"/>
                <w:lang w:val="en-US" w:eastAsia="es-ES_tradnl"/>
                <w:rPrChange w:id="355" w:author="Silvia Lucía López Alvarado" w:date="2020-09-10T19:46:00Z">
                  <w:rPr>
                    <w:rFonts w:ascii="Times New Roman" w:hAnsi="Times New Roman"/>
                    <w:sz w:val="16"/>
                    <w:szCs w:val="16"/>
                    <w:lang w:eastAsia="es-ES_tradnl"/>
                  </w:rPr>
                </w:rPrChange>
              </w:rPr>
            </w:pPr>
          </w:p>
        </w:tc>
        <w:tc>
          <w:tcPr>
            <w:tcW w:w="0" w:type="auto"/>
            <w:tcBorders>
              <w:top w:val="single" w:sz="4" w:space="0" w:color="auto"/>
            </w:tcBorders>
          </w:tcPr>
          <w:p w14:paraId="32A6FDA0" w14:textId="77777777" w:rsidR="00080C06" w:rsidRPr="00E123A5" w:rsidRDefault="00080C06" w:rsidP="00080C06">
            <w:pPr>
              <w:rPr>
                <w:rFonts w:ascii="Times New Roman" w:hAnsi="Times New Roman"/>
                <w:sz w:val="16"/>
                <w:szCs w:val="16"/>
                <w:lang w:val="en-US" w:eastAsia="es-ES_tradnl"/>
                <w:rPrChange w:id="356" w:author="Silvia Lucía López Alvarado" w:date="2020-09-10T19:19:00Z">
                  <w:rPr>
                    <w:rFonts w:ascii="Times New Roman" w:hAnsi="Times New Roman"/>
                    <w:sz w:val="16"/>
                    <w:szCs w:val="16"/>
                    <w:lang w:eastAsia="es-ES_tradnl"/>
                  </w:rPr>
                </w:rPrChange>
              </w:rPr>
            </w:pPr>
            <w:r w:rsidRPr="00E123A5">
              <w:rPr>
                <w:sz w:val="16"/>
                <w:szCs w:val="16"/>
                <w:lang w:val="en-US"/>
                <w:rPrChange w:id="357" w:author="Silvia Lucía López Alvarado" w:date="2020-09-10T19:19:00Z">
                  <w:rPr>
                    <w:sz w:val="16"/>
                    <w:szCs w:val="16"/>
                  </w:rPr>
                </w:rPrChange>
              </w:rPr>
              <w:t>Study 1: a 71- item Machismo Measure was designed; The masculine-Feminine Personality Traits Scale; Battery of Interpersonal Capabilities-Short Version; Satisfaction with life scale.</w:t>
            </w:r>
          </w:p>
          <w:p w14:paraId="4B5CBC5D" w14:textId="77777777" w:rsidR="00080C06" w:rsidRPr="00E123A5" w:rsidRDefault="00080C06" w:rsidP="00080C06">
            <w:pPr>
              <w:rPr>
                <w:rFonts w:ascii="Times New Roman" w:hAnsi="Times New Roman"/>
                <w:sz w:val="16"/>
                <w:szCs w:val="16"/>
                <w:lang w:val="en-US" w:eastAsia="es-ES_tradnl"/>
                <w:rPrChange w:id="358" w:author="Silvia Lucía López Alvarado" w:date="2020-09-10T19:46:00Z">
                  <w:rPr>
                    <w:rFonts w:ascii="Times New Roman" w:hAnsi="Times New Roman"/>
                    <w:sz w:val="16"/>
                    <w:szCs w:val="16"/>
                    <w:lang w:eastAsia="es-ES_tradnl"/>
                  </w:rPr>
                </w:rPrChange>
              </w:rPr>
            </w:pPr>
            <w:r w:rsidRPr="00E123A5">
              <w:rPr>
                <w:sz w:val="16"/>
                <w:szCs w:val="16"/>
                <w:lang w:val="en-US"/>
                <w:rPrChange w:id="359" w:author="Silvia Lucía López Alvarado" w:date="2020-09-10T19:46:00Z">
                  <w:rPr>
                    <w:sz w:val="16"/>
                    <w:szCs w:val="16"/>
                  </w:rPr>
                </w:rPrChange>
              </w:rPr>
              <w:t xml:space="preserve">Study 2: a reduced 20-item Machismo measure; Multigroup Ethnic Identity Measure; Toronto Alexithymia Scale; Shortened Ways of Coping Questionnaire </w:t>
            </w:r>
          </w:p>
        </w:tc>
        <w:tc>
          <w:tcPr>
            <w:tcW w:w="0" w:type="auto"/>
            <w:tcBorders>
              <w:top w:val="single" w:sz="4" w:space="0" w:color="auto"/>
            </w:tcBorders>
          </w:tcPr>
          <w:p w14:paraId="3FB3227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Gender stereotypes: machismo</w:t>
            </w:r>
          </w:p>
        </w:tc>
        <w:tc>
          <w:tcPr>
            <w:tcW w:w="0" w:type="auto"/>
            <w:tcBorders>
              <w:top w:val="single" w:sz="4" w:space="0" w:color="auto"/>
            </w:tcBorders>
          </w:tcPr>
          <w:p w14:paraId="563CF6AE" w14:textId="77777777" w:rsidR="00080C06" w:rsidRPr="00E123A5" w:rsidRDefault="00080C06" w:rsidP="00080C06">
            <w:pPr>
              <w:rPr>
                <w:rFonts w:ascii="Times New Roman" w:hAnsi="Times New Roman"/>
                <w:sz w:val="16"/>
                <w:szCs w:val="16"/>
                <w:lang w:val="en-US" w:eastAsia="es-ES_tradnl"/>
                <w:rPrChange w:id="360" w:author="Silvia Lucía López Alvarado" w:date="2020-09-10T19:46:00Z">
                  <w:rPr>
                    <w:rFonts w:ascii="Times New Roman" w:hAnsi="Times New Roman"/>
                    <w:sz w:val="16"/>
                    <w:szCs w:val="16"/>
                    <w:lang w:eastAsia="es-ES_tradnl"/>
                  </w:rPr>
                </w:rPrChange>
              </w:rPr>
            </w:pPr>
            <w:r w:rsidRPr="00E123A5">
              <w:rPr>
                <w:i/>
                <w:sz w:val="16"/>
                <w:szCs w:val="16"/>
                <w:lang w:val="en-US"/>
                <w:rPrChange w:id="361" w:author="Silvia Lucía López Alvarado" w:date="2020-09-10T19:46:00Z">
                  <w:rPr>
                    <w:i/>
                    <w:sz w:val="16"/>
                    <w:szCs w:val="16"/>
                  </w:rPr>
                </w:rPrChange>
              </w:rPr>
              <w:t>Machismo</w:t>
            </w:r>
            <w:r w:rsidRPr="00E123A5">
              <w:rPr>
                <w:sz w:val="16"/>
                <w:szCs w:val="16"/>
                <w:lang w:val="en-US"/>
                <w:rPrChange w:id="362" w:author="Silvia Lucía López Alvarado" w:date="2020-09-10T19:46:00Z">
                  <w:rPr>
                    <w:sz w:val="16"/>
                    <w:szCs w:val="16"/>
                  </w:rPr>
                </w:rPrChange>
              </w:rPr>
              <w:t xml:space="preserve"> was related to aggressive behavior, greater levels of alexithymia, and more wishful thinking as coping mechanism; it was also related to less education. </w:t>
            </w:r>
            <w:r w:rsidRPr="00E123A5">
              <w:rPr>
                <w:i/>
                <w:sz w:val="16"/>
                <w:szCs w:val="16"/>
                <w:lang w:val="en-US"/>
                <w:rPrChange w:id="363" w:author="Silvia Lucía López Alvarado" w:date="2020-09-10T19:46:00Z">
                  <w:rPr>
                    <w:i/>
                    <w:sz w:val="16"/>
                    <w:szCs w:val="16"/>
                  </w:rPr>
                </w:rPrChange>
              </w:rPr>
              <w:t>Caballerismo</w:t>
            </w:r>
            <w:r w:rsidRPr="00E123A5">
              <w:rPr>
                <w:sz w:val="16"/>
                <w:szCs w:val="16"/>
                <w:lang w:val="en-US"/>
                <w:rPrChange w:id="364" w:author="Silvia Lucía López Alvarado" w:date="2020-09-10T19:46:00Z">
                  <w:rPr>
                    <w:sz w:val="16"/>
                    <w:szCs w:val="16"/>
                  </w:rPr>
                </w:rPrChange>
              </w:rPr>
              <w:t xml:space="preserve"> was found to be a positive variable associated with affiliation, ethnic identity, and problem-solving coping</w:t>
            </w:r>
          </w:p>
        </w:tc>
      </w:tr>
      <w:tr w:rsidR="00080C06" w:rsidRPr="00190E61" w14:paraId="5C021D89" w14:textId="77777777" w:rsidTr="00080C06">
        <w:trPr>
          <w:cantSplit/>
          <w:trHeight w:val="1134"/>
        </w:trPr>
        <w:tc>
          <w:tcPr>
            <w:tcW w:w="0" w:type="auto"/>
          </w:tcPr>
          <w:p w14:paraId="046B3A67" w14:textId="77777777" w:rsidR="00080C06" w:rsidRPr="00E123A5" w:rsidRDefault="00080C06" w:rsidP="00080C06">
            <w:pPr>
              <w:rPr>
                <w:rFonts w:ascii="Times New Roman" w:hAnsi="Times New Roman"/>
                <w:sz w:val="16"/>
                <w:szCs w:val="16"/>
                <w:lang w:val="en-US" w:eastAsia="es-ES_tradnl"/>
                <w:rPrChange w:id="365" w:author="Silvia Lucía López Alvarado" w:date="2020-09-10T19:46:00Z">
                  <w:rPr>
                    <w:rFonts w:ascii="Times New Roman" w:hAnsi="Times New Roman"/>
                    <w:sz w:val="16"/>
                    <w:szCs w:val="16"/>
                    <w:lang w:eastAsia="es-ES_tradnl"/>
                  </w:rPr>
                </w:rPrChange>
              </w:rPr>
            </w:pPr>
            <w:r w:rsidRPr="00E123A5">
              <w:rPr>
                <w:sz w:val="16"/>
                <w:szCs w:val="16"/>
                <w:lang w:val="en-US"/>
                <w:rPrChange w:id="366" w:author="Silvia Lucía López Alvarado" w:date="2020-09-10T19:46:00Z">
                  <w:rPr>
                    <w:sz w:val="16"/>
                    <w:szCs w:val="16"/>
                  </w:rPr>
                </w:rPrChange>
              </w:rPr>
              <w:t>Auslander, B. A., Baker, J., &amp; Short, M. B. (2012)</w:t>
            </w:r>
          </w:p>
        </w:tc>
        <w:tc>
          <w:tcPr>
            <w:tcW w:w="0" w:type="auto"/>
          </w:tcPr>
          <w:p w14:paraId="20AC328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127 college women</w:t>
            </w:r>
          </w:p>
        </w:tc>
        <w:tc>
          <w:tcPr>
            <w:tcW w:w="0" w:type="auto"/>
          </w:tcPr>
          <w:p w14:paraId="091A0B01" w14:textId="77777777" w:rsidR="00080C06" w:rsidRPr="00E123A5" w:rsidRDefault="00080C06" w:rsidP="00080C06">
            <w:pPr>
              <w:rPr>
                <w:rFonts w:ascii="Times New Roman" w:hAnsi="Times New Roman"/>
                <w:sz w:val="16"/>
                <w:szCs w:val="16"/>
                <w:lang w:val="en-US" w:eastAsia="es-ES_tradnl"/>
                <w:rPrChange w:id="367" w:author="Silvia Lucía López Alvarado" w:date="2020-09-10T19:46:00Z">
                  <w:rPr>
                    <w:rFonts w:ascii="Times New Roman" w:hAnsi="Times New Roman"/>
                    <w:sz w:val="16"/>
                    <w:szCs w:val="16"/>
                    <w:lang w:eastAsia="es-ES_tradnl"/>
                  </w:rPr>
                </w:rPrChange>
              </w:rPr>
            </w:pPr>
            <w:r w:rsidRPr="00E123A5">
              <w:rPr>
                <w:sz w:val="16"/>
                <w:szCs w:val="16"/>
                <w:lang w:val="en-US"/>
                <w:rPrChange w:id="368" w:author="Silvia Lucía López Alvarado" w:date="2020-09-10T19:46:00Z">
                  <w:rPr>
                    <w:sz w:val="16"/>
                    <w:szCs w:val="16"/>
                  </w:rPr>
                </w:rPrChange>
              </w:rPr>
              <w:t>Body-esteem scale (BESAA; 2001);</w:t>
            </w:r>
          </w:p>
          <w:p w14:paraId="4724E92C" w14:textId="77777777" w:rsidR="00080C06" w:rsidRPr="00E123A5" w:rsidRDefault="00080C06" w:rsidP="00080C06">
            <w:pPr>
              <w:rPr>
                <w:rFonts w:ascii="Times New Roman" w:hAnsi="Times New Roman"/>
                <w:sz w:val="16"/>
                <w:szCs w:val="16"/>
                <w:lang w:val="en-US" w:eastAsia="es-ES_tradnl"/>
                <w:rPrChange w:id="369" w:author="Silvia Lucía López Alvarado" w:date="2020-09-10T19:46:00Z">
                  <w:rPr>
                    <w:rFonts w:ascii="Times New Roman" w:hAnsi="Times New Roman"/>
                    <w:sz w:val="16"/>
                    <w:szCs w:val="16"/>
                    <w:lang w:eastAsia="es-ES_tradnl"/>
                  </w:rPr>
                </w:rPrChange>
              </w:rPr>
            </w:pPr>
            <w:r w:rsidRPr="00E123A5">
              <w:rPr>
                <w:sz w:val="16"/>
                <w:szCs w:val="16"/>
                <w:lang w:val="en-US"/>
                <w:rPrChange w:id="370" w:author="Silvia Lucía López Alvarado" w:date="2020-09-10T19:46:00Z">
                  <w:rPr>
                    <w:sz w:val="16"/>
                    <w:szCs w:val="16"/>
                  </w:rPr>
                </w:rPrChange>
              </w:rPr>
              <w:t>Sexual Assertiveness Scale for Women (SAS; Morokoff et al., 1997)</w:t>
            </w:r>
          </w:p>
        </w:tc>
        <w:tc>
          <w:tcPr>
            <w:tcW w:w="0" w:type="auto"/>
          </w:tcPr>
          <w:p w14:paraId="6E122595" w14:textId="77777777" w:rsidR="00080C06" w:rsidRPr="00E123A5" w:rsidRDefault="00080C06" w:rsidP="00080C06">
            <w:pPr>
              <w:rPr>
                <w:rFonts w:ascii="Times New Roman" w:hAnsi="Times New Roman"/>
                <w:sz w:val="16"/>
                <w:szCs w:val="16"/>
                <w:lang w:val="en-US" w:eastAsia="es-ES_tradnl"/>
                <w:rPrChange w:id="371" w:author="Silvia Lucía López Alvarado" w:date="2020-09-10T19:46:00Z">
                  <w:rPr>
                    <w:rFonts w:ascii="Times New Roman" w:hAnsi="Times New Roman"/>
                    <w:sz w:val="16"/>
                    <w:szCs w:val="16"/>
                    <w:lang w:eastAsia="es-ES_tradnl"/>
                  </w:rPr>
                </w:rPrChange>
              </w:rPr>
            </w:pPr>
            <w:r w:rsidRPr="00E123A5">
              <w:rPr>
                <w:sz w:val="16"/>
                <w:szCs w:val="16"/>
                <w:lang w:val="en-US"/>
                <w:rPrChange w:id="372" w:author="Silvia Lucía López Alvarado" w:date="2020-09-10T19:46:00Z">
                  <w:rPr>
                    <w:sz w:val="16"/>
                    <w:szCs w:val="16"/>
                  </w:rPr>
                </w:rPrChange>
              </w:rPr>
              <w:t>Body esteem with sexual assertiveness (SA)</w:t>
            </w:r>
          </w:p>
        </w:tc>
        <w:tc>
          <w:tcPr>
            <w:tcW w:w="0" w:type="auto"/>
          </w:tcPr>
          <w:p w14:paraId="4938B4D9" w14:textId="77777777" w:rsidR="00080C06" w:rsidRPr="00E123A5" w:rsidRDefault="00080C06" w:rsidP="00080C06">
            <w:pPr>
              <w:rPr>
                <w:rFonts w:ascii="Times New Roman" w:hAnsi="Times New Roman"/>
                <w:sz w:val="16"/>
                <w:szCs w:val="16"/>
                <w:lang w:val="en-US" w:eastAsia="es-ES_tradnl"/>
                <w:rPrChange w:id="373" w:author="Silvia Lucía López Alvarado" w:date="2020-09-10T19:46:00Z">
                  <w:rPr>
                    <w:rFonts w:ascii="Times New Roman" w:hAnsi="Times New Roman"/>
                    <w:sz w:val="16"/>
                    <w:szCs w:val="16"/>
                    <w:lang w:eastAsia="es-ES_tradnl"/>
                  </w:rPr>
                </w:rPrChange>
              </w:rPr>
            </w:pPr>
            <w:r w:rsidRPr="00E123A5">
              <w:rPr>
                <w:sz w:val="16"/>
                <w:szCs w:val="16"/>
                <w:lang w:val="en-US"/>
                <w:rPrChange w:id="374" w:author="Silvia Lucía López Alvarado" w:date="2020-09-10T19:46:00Z">
                  <w:rPr>
                    <w:sz w:val="16"/>
                    <w:szCs w:val="16"/>
                  </w:rPr>
                </w:rPrChange>
              </w:rPr>
              <w:t xml:space="preserve">Body esteem was not related to SA in terms of initiation and refusal, but it was found to be related to condom use. Individual components of body esteem did not independently predict condom use. </w:t>
            </w:r>
          </w:p>
          <w:p w14:paraId="1F7EBC14" w14:textId="77777777" w:rsidR="00080C06" w:rsidRPr="00E123A5" w:rsidRDefault="00080C06" w:rsidP="00080C06">
            <w:pPr>
              <w:rPr>
                <w:rFonts w:ascii="Times New Roman" w:hAnsi="Times New Roman"/>
                <w:sz w:val="16"/>
                <w:szCs w:val="16"/>
                <w:lang w:val="en-US" w:eastAsia="es-ES_tradnl"/>
                <w:rPrChange w:id="375" w:author="Silvia Lucía López Alvarado" w:date="2020-09-10T19:46:00Z">
                  <w:rPr>
                    <w:rFonts w:ascii="Times New Roman" w:hAnsi="Times New Roman"/>
                    <w:sz w:val="16"/>
                    <w:szCs w:val="16"/>
                    <w:lang w:eastAsia="es-ES_tradnl"/>
                  </w:rPr>
                </w:rPrChange>
              </w:rPr>
            </w:pPr>
          </w:p>
        </w:tc>
      </w:tr>
      <w:tr w:rsidR="00080C06" w:rsidRPr="00190E61" w14:paraId="2205C849" w14:textId="77777777" w:rsidTr="00080C06">
        <w:trPr>
          <w:cantSplit/>
          <w:trHeight w:val="1134"/>
        </w:trPr>
        <w:tc>
          <w:tcPr>
            <w:tcW w:w="0" w:type="auto"/>
          </w:tcPr>
          <w:p w14:paraId="5833FB8B" w14:textId="77777777" w:rsidR="00080C06" w:rsidRPr="00E123A5" w:rsidRDefault="00080C06" w:rsidP="00080C06">
            <w:pPr>
              <w:rPr>
                <w:rFonts w:ascii="Times New Roman" w:hAnsi="Times New Roman"/>
                <w:sz w:val="16"/>
                <w:szCs w:val="16"/>
                <w:lang w:val="en-US" w:eastAsia="es-ES_tradnl"/>
                <w:rPrChange w:id="376" w:author="Silvia Lucía López Alvarado" w:date="2020-09-10T19:46:00Z">
                  <w:rPr>
                    <w:rFonts w:ascii="Times New Roman" w:hAnsi="Times New Roman"/>
                    <w:sz w:val="16"/>
                    <w:szCs w:val="16"/>
                    <w:lang w:eastAsia="es-ES_tradnl"/>
                  </w:rPr>
                </w:rPrChange>
              </w:rPr>
            </w:pPr>
            <w:r w:rsidRPr="00E123A5">
              <w:rPr>
                <w:sz w:val="16"/>
                <w:szCs w:val="16"/>
                <w:lang w:val="en-US"/>
                <w:rPrChange w:id="377" w:author="Silvia Lucía López Alvarado" w:date="2020-09-10T19:46:00Z">
                  <w:rPr>
                    <w:sz w:val="16"/>
                    <w:szCs w:val="16"/>
                  </w:rPr>
                </w:rPrChange>
              </w:rPr>
              <w:t>Auslander, B., Perfect, M., Succop, P., &amp; Rosenthal, S. (2007)</w:t>
            </w:r>
          </w:p>
        </w:tc>
        <w:tc>
          <w:tcPr>
            <w:tcW w:w="0" w:type="auto"/>
          </w:tcPr>
          <w:p w14:paraId="5D45D71D" w14:textId="77777777" w:rsidR="00080C06" w:rsidRPr="00E123A5" w:rsidRDefault="00080C06" w:rsidP="00080C06">
            <w:pPr>
              <w:rPr>
                <w:rFonts w:ascii="Times New Roman" w:hAnsi="Times New Roman"/>
                <w:sz w:val="16"/>
                <w:szCs w:val="16"/>
                <w:lang w:val="en-US" w:eastAsia="es-ES_tradnl"/>
                <w:rPrChange w:id="378" w:author="Silvia Lucía López Alvarado" w:date="2020-09-10T19:19:00Z">
                  <w:rPr>
                    <w:rFonts w:ascii="Times New Roman" w:hAnsi="Times New Roman"/>
                    <w:sz w:val="16"/>
                    <w:szCs w:val="16"/>
                    <w:lang w:eastAsia="es-ES_tradnl"/>
                  </w:rPr>
                </w:rPrChange>
              </w:rPr>
            </w:pPr>
            <w:r w:rsidRPr="00E123A5">
              <w:rPr>
                <w:sz w:val="16"/>
                <w:szCs w:val="16"/>
                <w:lang w:val="en-US"/>
                <w:rPrChange w:id="379" w:author="Silvia Lucía López Alvarado" w:date="2020-09-10T19:19:00Z">
                  <w:rPr>
                    <w:sz w:val="16"/>
                    <w:szCs w:val="16"/>
                  </w:rPr>
                </w:rPrChange>
              </w:rPr>
              <w:t>106 sexually active adolescents  aged 14 to 21 years</w:t>
            </w:r>
          </w:p>
        </w:tc>
        <w:tc>
          <w:tcPr>
            <w:tcW w:w="0" w:type="auto"/>
          </w:tcPr>
          <w:p w14:paraId="5B5A68A6" w14:textId="77777777" w:rsidR="00080C06" w:rsidRPr="00E123A5" w:rsidRDefault="00080C06" w:rsidP="00080C06">
            <w:pPr>
              <w:rPr>
                <w:rFonts w:ascii="Times New Roman" w:hAnsi="Times New Roman"/>
                <w:sz w:val="16"/>
                <w:szCs w:val="16"/>
                <w:lang w:val="en-US" w:eastAsia="es-ES_tradnl"/>
                <w:rPrChange w:id="380" w:author="Silvia Lucía López Alvarado" w:date="2020-09-10T19:46:00Z">
                  <w:rPr>
                    <w:rFonts w:ascii="Times New Roman" w:hAnsi="Times New Roman"/>
                    <w:sz w:val="16"/>
                    <w:szCs w:val="16"/>
                    <w:lang w:eastAsia="es-ES_tradnl"/>
                  </w:rPr>
                </w:rPrChange>
              </w:rPr>
            </w:pPr>
            <w:r w:rsidRPr="00E123A5">
              <w:rPr>
                <w:sz w:val="16"/>
                <w:szCs w:val="16"/>
                <w:lang w:val="en-US"/>
                <w:rPrChange w:id="381" w:author="Silvia Lucía López Alvarado" w:date="2020-09-10T19:46:00Z">
                  <w:rPr>
                    <w:sz w:val="16"/>
                    <w:szCs w:val="16"/>
                  </w:rPr>
                </w:rPrChange>
              </w:rPr>
              <w:t>Items assessing demographics, sexual history and behaviors, STDs and pregnancy, health beliefs, relationship status; the Sexual Assertiveness Scale (SAS; Morokoff et al., 1997); the Mutual Psychological Development Questionnaire (MPDQ)</w:t>
            </w:r>
          </w:p>
        </w:tc>
        <w:tc>
          <w:tcPr>
            <w:tcW w:w="0" w:type="auto"/>
          </w:tcPr>
          <w:p w14:paraId="366D7E79" w14:textId="77777777" w:rsidR="00080C06" w:rsidRPr="00E123A5" w:rsidRDefault="00080C06" w:rsidP="00080C06">
            <w:pPr>
              <w:rPr>
                <w:rFonts w:ascii="Times New Roman" w:hAnsi="Times New Roman"/>
                <w:sz w:val="16"/>
                <w:szCs w:val="16"/>
                <w:lang w:val="en-US" w:eastAsia="es-ES_tradnl"/>
                <w:rPrChange w:id="382" w:author="Silvia Lucía López Alvarado" w:date="2020-09-10T19:46:00Z">
                  <w:rPr>
                    <w:rFonts w:ascii="Times New Roman" w:hAnsi="Times New Roman"/>
                    <w:sz w:val="16"/>
                    <w:szCs w:val="16"/>
                    <w:lang w:eastAsia="es-ES_tradnl"/>
                  </w:rPr>
                </w:rPrChange>
              </w:rPr>
            </w:pPr>
            <w:r w:rsidRPr="00E123A5">
              <w:rPr>
                <w:sz w:val="16"/>
                <w:szCs w:val="16"/>
                <w:lang w:val="en-US"/>
                <w:rPrChange w:id="383" w:author="Silvia Lucía López Alvarado" w:date="2020-09-10T19:46:00Z">
                  <w:rPr>
                    <w:sz w:val="16"/>
                    <w:szCs w:val="16"/>
                  </w:rPr>
                </w:rPrChange>
              </w:rPr>
              <w:t>SA with sexual history and relationship status.</w:t>
            </w:r>
          </w:p>
        </w:tc>
        <w:tc>
          <w:tcPr>
            <w:tcW w:w="0" w:type="auto"/>
          </w:tcPr>
          <w:p w14:paraId="2199BD74" w14:textId="77777777" w:rsidR="00080C06" w:rsidRPr="00E123A5" w:rsidRDefault="00080C06" w:rsidP="00080C06">
            <w:pPr>
              <w:rPr>
                <w:rFonts w:ascii="Times New Roman" w:hAnsi="Times New Roman"/>
                <w:sz w:val="16"/>
                <w:szCs w:val="16"/>
                <w:lang w:val="en-US" w:eastAsia="es-ES_tradnl"/>
                <w:rPrChange w:id="384" w:author="Silvia Lucía López Alvarado" w:date="2020-09-10T19:46:00Z">
                  <w:rPr>
                    <w:rFonts w:ascii="Times New Roman" w:hAnsi="Times New Roman"/>
                    <w:sz w:val="16"/>
                    <w:szCs w:val="16"/>
                    <w:lang w:eastAsia="es-ES_tradnl"/>
                  </w:rPr>
                </w:rPrChange>
              </w:rPr>
            </w:pPr>
            <w:r w:rsidRPr="00E123A5">
              <w:rPr>
                <w:sz w:val="16"/>
                <w:szCs w:val="16"/>
                <w:lang w:val="en-US"/>
                <w:rPrChange w:id="385" w:author="Silvia Lucía López Alvarado" w:date="2020-09-10T19:46:00Z">
                  <w:rPr>
                    <w:sz w:val="16"/>
                    <w:szCs w:val="16"/>
                  </w:rPr>
                </w:rPrChange>
              </w:rPr>
              <w:t>Initiation SA is not related to the other dimensions of SA. Having had a Pregnancy is related to higher levels of initiation SA. Greater number of partners was related to perceptions of less refusal and less preventive methods negotiation.</w:t>
            </w:r>
          </w:p>
        </w:tc>
      </w:tr>
      <w:tr w:rsidR="00080C06" w:rsidRPr="00190E61" w14:paraId="5A21C0E9" w14:textId="77777777" w:rsidTr="00080C06">
        <w:trPr>
          <w:cantSplit/>
          <w:trHeight w:val="841"/>
        </w:trPr>
        <w:tc>
          <w:tcPr>
            <w:tcW w:w="0" w:type="auto"/>
            <w:tcBorders>
              <w:top w:val="single" w:sz="4" w:space="0" w:color="auto"/>
            </w:tcBorders>
          </w:tcPr>
          <w:p w14:paraId="52E15463" w14:textId="77777777" w:rsidR="00080C06" w:rsidRPr="00E123A5" w:rsidRDefault="00080C06" w:rsidP="00080C06">
            <w:pPr>
              <w:rPr>
                <w:rFonts w:ascii="Times New Roman" w:hAnsi="Times New Roman"/>
                <w:sz w:val="16"/>
                <w:szCs w:val="16"/>
                <w:lang w:val="en-US" w:eastAsia="es-ES_tradnl"/>
                <w:rPrChange w:id="386" w:author="Silvia Lucía López Alvarado" w:date="2020-09-10T19:46:00Z">
                  <w:rPr>
                    <w:rFonts w:ascii="Times New Roman" w:hAnsi="Times New Roman"/>
                    <w:sz w:val="16"/>
                    <w:szCs w:val="16"/>
                    <w:lang w:eastAsia="es-ES_tradnl"/>
                  </w:rPr>
                </w:rPrChange>
              </w:rPr>
            </w:pPr>
            <w:r w:rsidRPr="00E123A5">
              <w:rPr>
                <w:sz w:val="16"/>
                <w:szCs w:val="16"/>
                <w:lang w:val="en-US"/>
                <w:rPrChange w:id="387" w:author="Silvia Lucía López Alvarado" w:date="2020-09-10T19:46:00Z">
                  <w:rPr>
                    <w:sz w:val="16"/>
                    <w:szCs w:val="16"/>
                  </w:rPr>
                </w:rPrChange>
              </w:rPr>
              <w:t>Bay-Cheng, L. Y., &amp; Eliseo-Arras, R. K. (2008)</w:t>
            </w:r>
          </w:p>
        </w:tc>
        <w:tc>
          <w:tcPr>
            <w:tcW w:w="0" w:type="auto"/>
            <w:tcBorders>
              <w:top w:val="single" w:sz="4" w:space="0" w:color="auto"/>
            </w:tcBorders>
          </w:tcPr>
          <w:p w14:paraId="296F38D3"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22 undergraduate women</w:t>
            </w:r>
          </w:p>
        </w:tc>
        <w:tc>
          <w:tcPr>
            <w:tcW w:w="0" w:type="auto"/>
            <w:tcBorders>
              <w:top w:val="single" w:sz="4" w:space="0" w:color="auto"/>
            </w:tcBorders>
          </w:tcPr>
          <w:p w14:paraId="2AE3CED8" w14:textId="77777777" w:rsidR="00080C06" w:rsidRPr="00E123A5" w:rsidRDefault="00080C06" w:rsidP="00080C06">
            <w:pPr>
              <w:rPr>
                <w:rFonts w:ascii="Times New Roman" w:hAnsi="Times New Roman"/>
                <w:sz w:val="16"/>
                <w:szCs w:val="16"/>
                <w:lang w:val="en-US" w:eastAsia="es-ES_tradnl"/>
                <w:rPrChange w:id="388" w:author="Silvia Lucía López Alvarado" w:date="2020-09-10T19:46:00Z">
                  <w:rPr>
                    <w:rFonts w:ascii="Times New Roman" w:hAnsi="Times New Roman"/>
                    <w:sz w:val="16"/>
                    <w:szCs w:val="16"/>
                    <w:lang w:eastAsia="es-ES_tradnl"/>
                  </w:rPr>
                </w:rPrChange>
              </w:rPr>
            </w:pPr>
            <w:r w:rsidRPr="00E123A5">
              <w:rPr>
                <w:sz w:val="16"/>
                <w:szCs w:val="16"/>
                <w:lang w:val="en-US"/>
                <w:rPrChange w:id="389" w:author="Silvia Lucía López Alvarado" w:date="2020-09-10T19:46:00Z">
                  <w:rPr>
                    <w:sz w:val="16"/>
                    <w:szCs w:val="16"/>
                  </w:rPr>
                </w:rPrChange>
              </w:rPr>
              <w:t>Interviews; Sexual Life History Calendar</w:t>
            </w:r>
          </w:p>
        </w:tc>
        <w:tc>
          <w:tcPr>
            <w:tcW w:w="0" w:type="auto"/>
            <w:tcBorders>
              <w:top w:val="single" w:sz="4" w:space="0" w:color="auto"/>
            </w:tcBorders>
          </w:tcPr>
          <w:p w14:paraId="0083064B" w14:textId="77777777" w:rsidR="00080C06" w:rsidRPr="00080C06" w:rsidRDefault="00080C06" w:rsidP="00080C06">
            <w:pPr>
              <w:rPr>
                <w:rFonts w:ascii="Times New Roman" w:hAnsi="Times New Roman"/>
                <w:sz w:val="16"/>
                <w:szCs w:val="16"/>
                <w:lang w:val="fr-BE" w:eastAsia="es-ES_tradnl"/>
              </w:rPr>
            </w:pPr>
            <w:r w:rsidRPr="00080C06">
              <w:rPr>
                <w:rFonts w:ascii="Times New Roman" w:hAnsi="Times New Roman"/>
                <w:sz w:val="16"/>
                <w:szCs w:val="16"/>
                <w:lang w:val="fr-BE" w:eastAsia="es-ES_tradnl"/>
              </w:rPr>
              <w:t>Refusal SA; sexual compliance; gender norms.</w:t>
            </w:r>
          </w:p>
        </w:tc>
        <w:tc>
          <w:tcPr>
            <w:tcW w:w="0" w:type="auto"/>
            <w:tcBorders>
              <w:top w:val="single" w:sz="4" w:space="0" w:color="auto"/>
            </w:tcBorders>
          </w:tcPr>
          <w:p w14:paraId="3D952C36" w14:textId="77777777" w:rsidR="00080C06" w:rsidRPr="00E123A5" w:rsidRDefault="00080C06" w:rsidP="00080C06">
            <w:pPr>
              <w:rPr>
                <w:rFonts w:ascii="Times New Roman" w:hAnsi="Times New Roman"/>
                <w:sz w:val="16"/>
                <w:szCs w:val="16"/>
                <w:lang w:val="en-US" w:eastAsia="es-ES_tradnl"/>
                <w:rPrChange w:id="390" w:author="Silvia Lucía López Alvarado" w:date="2020-09-10T19:46:00Z">
                  <w:rPr>
                    <w:rFonts w:ascii="Times New Roman" w:hAnsi="Times New Roman"/>
                    <w:sz w:val="16"/>
                    <w:szCs w:val="16"/>
                    <w:lang w:eastAsia="es-ES_tradnl"/>
                  </w:rPr>
                </w:rPrChange>
              </w:rPr>
            </w:pPr>
            <w:r w:rsidRPr="00E123A5">
              <w:rPr>
                <w:sz w:val="16"/>
                <w:szCs w:val="16"/>
                <w:lang w:val="en-US"/>
                <w:rPrChange w:id="391" w:author="Silvia Lucía López Alvarado" w:date="2020-09-10T19:46:00Z">
                  <w:rPr>
                    <w:sz w:val="16"/>
                    <w:szCs w:val="16"/>
                  </w:rPr>
                </w:rPrChange>
              </w:rPr>
              <w:t>Gendered norms such as passivity and subordination played important roles in laying the foundation for unwanted sex and in negotiation with the partner.</w:t>
            </w:r>
          </w:p>
          <w:p w14:paraId="1ECDD99B" w14:textId="77777777" w:rsidR="00080C06" w:rsidRPr="00E123A5" w:rsidRDefault="00080C06" w:rsidP="00080C06">
            <w:pPr>
              <w:rPr>
                <w:rFonts w:ascii="Times New Roman" w:hAnsi="Times New Roman"/>
                <w:sz w:val="16"/>
                <w:szCs w:val="16"/>
                <w:lang w:val="en-US" w:eastAsia="es-ES_tradnl"/>
                <w:rPrChange w:id="392" w:author="Silvia Lucía López Alvarado" w:date="2020-09-10T19:46:00Z">
                  <w:rPr>
                    <w:rFonts w:ascii="Times New Roman" w:hAnsi="Times New Roman"/>
                    <w:sz w:val="16"/>
                    <w:szCs w:val="16"/>
                    <w:lang w:eastAsia="es-ES_tradnl"/>
                  </w:rPr>
                </w:rPrChange>
              </w:rPr>
            </w:pPr>
          </w:p>
        </w:tc>
      </w:tr>
      <w:tr w:rsidR="00080C06" w:rsidRPr="00190E61" w14:paraId="293A4854" w14:textId="77777777" w:rsidTr="00080C06">
        <w:trPr>
          <w:cantSplit/>
          <w:trHeight w:val="841"/>
        </w:trPr>
        <w:tc>
          <w:tcPr>
            <w:tcW w:w="0" w:type="auto"/>
          </w:tcPr>
          <w:p w14:paraId="5BF28DEC"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Beres, M. (2010)</w:t>
            </w:r>
          </w:p>
        </w:tc>
        <w:tc>
          <w:tcPr>
            <w:tcW w:w="0" w:type="auto"/>
          </w:tcPr>
          <w:p w14:paraId="033B8A6D" w14:textId="77777777" w:rsidR="00080C06" w:rsidRPr="00E123A5" w:rsidRDefault="00080C06" w:rsidP="00080C06">
            <w:pPr>
              <w:rPr>
                <w:rFonts w:ascii="Times New Roman" w:hAnsi="Times New Roman"/>
                <w:sz w:val="16"/>
                <w:szCs w:val="16"/>
                <w:lang w:val="en-US" w:eastAsia="es-ES_tradnl"/>
                <w:rPrChange w:id="393" w:author="Silvia Lucía López Alvarado" w:date="2020-09-10T19:46:00Z">
                  <w:rPr>
                    <w:rFonts w:ascii="Times New Roman" w:hAnsi="Times New Roman"/>
                    <w:sz w:val="16"/>
                    <w:szCs w:val="16"/>
                    <w:lang w:eastAsia="es-ES_tradnl"/>
                  </w:rPr>
                </w:rPrChange>
              </w:rPr>
            </w:pPr>
            <w:r w:rsidRPr="00E123A5">
              <w:rPr>
                <w:sz w:val="16"/>
                <w:szCs w:val="16"/>
                <w:lang w:val="en-US"/>
                <w:rPrChange w:id="394" w:author="Silvia Lucía López Alvarado" w:date="2020-09-10T19:46:00Z">
                  <w:rPr>
                    <w:sz w:val="16"/>
                    <w:szCs w:val="16"/>
                  </w:rPr>
                </w:rPrChange>
              </w:rPr>
              <w:t>11 young women and 10 young men</w:t>
            </w:r>
          </w:p>
        </w:tc>
        <w:tc>
          <w:tcPr>
            <w:tcW w:w="0" w:type="auto"/>
          </w:tcPr>
          <w:p w14:paraId="1E3A3C76"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In-depth unstructured interviews</w:t>
            </w:r>
          </w:p>
        </w:tc>
        <w:tc>
          <w:tcPr>
            <w:tcW w:w="0" w:type="auto"/>
          </w:tcPr>
          <w:p w14:paraId="3B2E2B93"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Refusal SA</w:t>
            </w:r>
          </w:p>
        </w:tc>
        <w:tc>
          <w:tcPr>
            <w:tcW w:w="0" w:type="auto"/>
          </w:tcPr>
          <w:p w14:paraId="754A736D" w14:textId="77777777" w:rsidR="00080C06" w:rsidRPr="00E123A5" w:rsidRDefault="00080C06" w:rsidP="00080C06">
            <w:pPr>
              <w:rPr>
                <w:rFonts w:ascii="Times New Roman" w:hAnsi="Times New Roman"/>
                <w:sz w:val="16"/>
                <w:szCs w:val="16"/>
                <w:lang w:val="en-US" w:eastAsia="es-ES_tradnl"/>
                <w:rPrChange w:id="395" w:author="Silvia Lucía López Alvarado" w:date="2020-09-10T19:46:00Z">
                  <w:rPr>
                    <w:rFonts w:ascii="Times New Roman" w:hAnsi="Times New Roman"/>
                    <w:sz w:val="16"/>
                    <w:szCs w:val="16"/>
                    <w:lang w:eastAsia="es-ES_tradnl"/>
                  </w:rPr>
                </w:rPrChange>
              </w:rPr>
            </w:pPr>
            <w:r w:rsidRPr="00E123A5">
              <w:rPr>
                <w:sz w:val="16"/>
                <w:szCs w:val="16"/>
                <w:lang w:val="en-US"/>
                <w:rPrChange w:id="396" w:author="Silvia Lucía López Alvarado" w:date="2020-09-10T19:46:00Z">
                  <w:rPr>
                    <w:sz w:val="16"/>
                    <w:szCs w:val="16"/>
                  </w:rPr>
                </w:rPrChange>
              </w:rPr>
              <w:t>Tacit knowing, refusing sex, and active participation are the aspects that describe communication of men and women related to accepting or refusing sexual proposals.</w:t>
            </w:r>
          </w:p>
          <w:p w14:paraId="443B124F" w14:textId="77777777" w:rsidR="00080C06" w:rsidRPr="00E123A5" w:rsidRDefault="00080C06" w:rsidP="00080C06">
            <w:pPr>
              <w:rPr>
                <w:rFonts w:ascii="Times New Roman" w:hAnsi="Times New Roman"/>
                <w:sz w:val="16"/>
                <w:szCs w:val="16"/>
                <w:lang w:val="en-US" w:eastAsia="es-ES_tradnl"/>
                <w:rPrChange w:id="397" w:author="Silvia Lucía López Alvarado" w:date="2020-09-10T19:46:00Z">
                  <w:rPr>
                    <w:rFonts w:ascii="Times New Roman" w:hAnsi="Times New Roman"/>
                    <w:sz w:val="16"/>
                    <w:szCs w:val="16"/>
                    <w:lang w:eastAsia="es-ES_tradnl"/>
                  </w:rPr>
                </w:rPrChange>
              </w:rPr>
            </w:pPr>
            <w:r w:rsidRPr="00E123A5">
              <w:rPr>
                <w:sz w:val="16"/>
                <w:szCs w:val="16"/>
                <w:lang w:val="en-US"/>
                <w:rPrChange w:id="398" w:author="Silvia Lucía López Alvarado" w:date="2020-09-10T19:46:00Z">
                  <w:rPr>
                    <w:sz w:val="16"/>
                    <w:szCs w:val="16"/>
                  </w:rPr>
                </w:rPrChange>
              </w:rPr>
              <w:t xml:space="preserve"> </w:t>
            </w:r>
          </w:p>
        </w:tc>
      </w:tr>
      <w:tr w:rsidR="00080C06" w:rsidRPr="00190E61" w14:paraId="5AAEFC24" w14:textId="77777777" w:rsidTr="00080C06">
        <w:trPr>
          <w:cantSplit/>
          <w:trHeight w:val="841"/>
        </w:trPr>
        <w:tc>
          <w:tcPr>
            <w:tcW w:w="0" w:type="auto"/>
          </w:tcPr>
          <w:p w14:paraId="3BF57A02" w14:textId="77777777" w:rsidR="00080C06" w:rsidRPr="00E123A5" w:rsidRDefault="00080C06" w:rsidP="00080C06">
            <w:pPr>
              <w:rPr>
                <w:rFonts w:ascii="Times New Roman" w:hAnsi="Times New Roman"/>
                <w:sz w:val="16"/>
                <w:szCs w:val="16"/>
                <w:lang w:val="en-US" w:eastAsia="es-ES_tradnl"/>
                <w:rPrChange w:id="399" w:author="Silvia Lucía López Alvarado" w:date="2020-09-10T19:46:00Z">
                  <w:rPr>
                    <w:rFonts w:ascii="Times New Roman" w:hAnsi="Times New Roman"/>
                    <w:sz w:val="16"/>
                    <w:szCs w:val="16"/>
                    <w:lang w:eastAsia="es-ES_tradnl"/>
                  </w:rPr>
                </w:rPrChange>
              </w:rPr>
            </w:pPr>
            <w:r w:rsidRPr="00E123A5">
              <w:rPr>
                <w:sz w:val="16"/>
                <w:szCs w:val="16"/>
                <w:lang w:val="en-US"/>
                <w:rPrChange w:id="400" w:author="Silvia Lucía López Alvarado" w:date="2020-09-10T19:46:00Z">
                  <w:rPr>
                    <w:sz w:val="16"/>
                    <w:szCs w:val="16"/>
                  </w:rPr>
                </w:rPrChange>
              </w:rPr>
              <w:t>Bourdeau, B., Thomas, V. K., &amp; Long, J. K. (2008)</w:t>
            </w:r>
          </w:p>
        </w:tc>
        <w:tc>
          <w:tcPr>
            <w:tcW w:w="0" w:type="auto"/>
          </w:tcPr>
          <w:p w14:paraId="5356811B"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155 Latino adolescents</w:t>
            </w:r>
          </w:p>
        </w:tc>
        <w:tc>
          <w:tcPr>
            <w:tcW w:w="0" w:type="auto"/>
          </w:tcPr>
          <w:p w14:paraId="38A3D59B" w14:textId="77777777" w:rsidR="00080C06" w:rsidRPr="00E123A5" w:rsidRDefault="00080C06" w:rsidP="00080C06">
            <w:pPr>
              <w:rPr>
                <w:rFonts w:ascii="Times New Roman" w:hAnsi="Times New Roman"/>
                <w:sz w:val="16"/>
                <w:szCs w:val="16"/>
                <w:lang w:val="en-US" w:eastAsia="es-ES_tradnl"/>
                <w:rPrChange w:id="401" w:author="Silvia Lucía López Alvarado" w:date="2020-09-10T19:46:00Z">
                  <w:rPr>
                    <w:rFonts w:ascii="Times New Roman" w:hAnsi="Times New Roman"/>
                    <w:sz w:val="16"/>
                    <w:szCs w:val="16"/>
                    <w:lang w:eastAsia="es-ES_tradnl"/>
                  </w:rPr>
                </w:rPrChange>
              </w:rPr>
            </w:pPr>
            <w:r w:rsidRPr="00E123A5">
              <w:rPr>
                <w:sz w:val="16"/>
                <w:szCs w:val="16"/>
                <w:lang w:val="en-US"/>
                <w:rPrChange w:id="402" w:author="Silvia Lucía López Alvarado" w:date="2020-09-10T19:46:00Z">
                  <w:rPr>
                    <w:sz w:val="16"/>
                    <w:szCs w:val="16"/>
                  </w:rPr>
                </w:rPrChange>
              </w:rPr>
              <w:t xml:space="preserve">Demographics: country of origin, ethnic group; Sexual self-esteem (Buzwell &amp; Rosenthal´s, 1996); Sexual self-beliefs; Sexual self-efficacy; sexual risk-taking </w:t>
            </w:r>
          </w:p>
        </w:tc>
        <w:tc>
          <w:tcPr>
            <w:tcW w:w="0" w:type="auto"/>
          </w:tcPr>
          <w:p w14:paraId="00466B43" w14:textId="77777777" w:rsidR="00080C06" w:rsidRPr="00E123A5" w:rsidRDefault="00080C06" w:rsidP="00080C06">
            <w:pPr>
              <w:rPr>
                <w:rFonts w:ascii="Times New Roman" w:hAnsi="Times New Roman"/>
                <w:sz w:val="16"/>
                <w:szCs w:val="16"/>
                <w:lang w:val="en-US" w:eastAsia="es-ES_tradnl"/>
                <w:rPrChange w:id="403" w:author="Silvia Lucía López Alvarado" w:date="2020-09-10T19:46:00Z">
                  <w:rPr>
                    <w:rFonts w:ascii="Times New Roman" w:hAnsi="Times New Roman"/>
                    <w:sz w:val="16"/>
                    <w:szCs w:val="16"/>
                    <w:lang w:eastAsia="es-ES_tradnl"/>
                  </w:rPr>
                </w:rPrChange>
              </w:rPr>
            </w:pPr>
            <w:r w:rsidRPr="00E123A5">
              <w:rPr>
                <w:sz w:val="16"/>
                <w:szCs w:val="16"/>
                <w:lang w:val="en-US"/>
                <w:rPrChange w:id="404" w:author="Silvia Lucía López Alvarado" w:date="2020-09-10T19:46:00Z">
                  <w:rPr>
                    <w:sz w:val="16"/>
                    <w:szCs w:val="16"/>
                  </w:rPr>
                </w:rPrChange>
              </w:rPr>
              <w:t>Latino adolescent sexual identity and risk taking</w:t>
            </w:r>
          </w:p>
        </w:tc>
        <w:tc>
          <w:tcPr>
            <w:tcW w:w="0" w:type="auto"/>
          </w:tcPr>
          <w:p w14:paraId="288D958D" w14:textId="77777777" w:rsidR="00080C06" w:rsidRPr="00E123A5" w:rsidRDefault="00080C06" w:rsidP="00080C06">
            <w:pPr>
              <w:rPr>
                <w:rFonts w:ascii="Times New Roman" w:hAnsi="Times New Roman"/>
                <w:sz w:val="16"/>
                <w:szCs w:val="16"/>
                <w:lang w:val="en-US" w:eastAsia="es-ES_tradnl"/>
                <w:rPrChange w:id="405" w:author="Silvia Lucía López Alvarado" w:date="2020-09-10T19:46:00Z">
                  <w:rPr>
                    <w:rFonts w:ascii="Times New Roman" w:hAnsi="Times New Roman"/>
                    <w:sz w:val="16"/>
                    <w:szCs w:val="16"/>
                    <w:lang w:eastAsia="es-ES_tradnl"/>
                  </w:rPr>
                </w:rPrChange>
              </w:rPr>
            </w:pPr>
            <w:r w:rsidRPr="00E123A5">
              <w:rPr>
                <w:sz w:val="16"/>
                <w:szCs w:val="16"/>
                <w:lang w:val="en-US"/>
                <w:rPrChange w:id="406" w:author="Silvia Lucía López Alvarado" w:date="2020-09-10T19:46:00Z">
                  <w:rPr>
                    <w:sz w:val="16"/>
                    <w:szCs w:val="16"/>
                  </w:rPr>
                </w:rPrChange>
              </w:rPr>
              <w:t>Girls are more likely to endorse needing a commitment to have sex, expressing anxiety about being in a sexual situation, and feeling confident in their ability to initiate sex. Boys scored higher in items related to having high sex drive and expressing interest in sexual novelty.</w:t>
            </w:r>
          </w:p>
        </w:tc>
      </w:tr>
      <w:tr w:rsidR="00080C06" w:rsidRPr="00080C06" w14:paraId="1E34490D" w14:textId="77777777" w:rsidTr="00080C06">
        <w:trPr>
          <w:cantSplit/>
          <w:trHeight w:val="841"/>
        </w:trPr>
        <w:tc>
          <w:tcPr>
            <w:tcW w:w="0" w:type="auto"/>
          </w:tcPr>
          <w:p w14:paraId="060BE8F8"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lastRenderedPageBreak/>
              <w:t>Castillo, L. G., Perez, F. V., Castillo, R., &amp; Ghosheh, M. R. (2010)</w:t>
            </w:r>
          </w:p>
        </w:tc>
        <w:tc>
          <w:tcPr>
            <w:tcW w:w="0" w:type="auto"/>
          </w:tcPr>
          <w:p w14:paraId="11F5173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370 Latino female undergraduate students</w:t>
            </w:r>
          </w:p>
        </w:tc>
        <w:tc>
          <w:tcPr>
            <w:tcW w:w="0" w:type="auto"/>
          </w:tcPr>
          <w:p w14:paraId="02873C8C" w14:textId="77777777" w:rsidR="00080C06" w:rsidRPr="00E123A5" w:rsidRDefault="00080C06" w:rsidP="00080C06">
            <w:pPr>
              <w:rPr>
                <w:rFonts w:ascii="Times New Roman" w:hAnsi="Times New Roman"/>
                <w:sz w:val="16"/>
                <w:szCs w:val="16"/>
                <w:lang w:val="en-US" w:eastAsia="es-ES_tradnl"/>
                <w:rPrChange w:id="407" w:author="Silvia Lucía López Alvarado" w:date="2020-09-10T19:46:00Z">
                  <w:rPr>
                    <w:rFonts w:ascii="Times New Roman" w:hAnsi="Times New Roman"/>
                    <w:sz w:val="16"/>
                    <w:szCs w:val="16"/>
                    <w:lang w:eastAsia="es-ES_tradnl"/>
                  </w:rPr>
                </w:rPrChange>
              </w:rPr>
            </w:pPr>
            <w:r w:rsidRPr="00E123A5">
              <w:rPr>
                <w:sz w:val="16"/>
                <w:szCs w:val="16"/>
                <w:lang w:val="en-US"/>
                <w:rPrChange w:id="408" w:author="Silvia Lucía López Alvarado" w:date="2020-09-10T19:46:00Z">
                  <w:rPr>
                    <w:sz w:val="16"/>
                    <w:szCs w:val="16"/>
                  </w:rPr>
                </w:rPrChange>
              </w:rPr>
              <w:t>Validation of the Marianismo Beliefs Scale (MBS); Self Construal Scale; Acculturation Rating Scale for Mexican Americans-II (ARSMA-II); Multiphasic Assessment of Cultural Constructs-Short form (MACC-SF); Silencing the Self Scale (STSS)</w:t>
            </w:r>
          </w:p>
        </w:tc>
        <w:tc>
          <w:tcPr>
            <w:tcW w:w="0" w:type="auto"/>
          </w:tcPr>
          <w:p w14:paraId="192A6B81"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Gender stereotypes: marianismo</w:t>
            </w:r>
          </w:p>
        </w:tc>
        <w:tc>
          <w:tcPr>
            <w:tcW w:w="0" w:type="auto"/>
          </w:tcPr>
          <w:p w14:paraId="0B6AE087" w14:textId="77777777" w:rsidR="00080C06" w:rsidRPr="00080C06" w:rsidRDefault="00080C06" w:rsidP="00080C06">
            <w:pPr>
              <w:rPr>
                <w:rFonts w:ascii="Times New Roman" w:hAnsi="Times New Roman"/>
                <w:sz w:val="16"/>
                <w:szCs w:val="16"/>
                <w:lang w:eastAsia="es-ES_tradnl"/>
              </w:rPr>
            </w:pPr>
            <w:r w:rsidRPr="00E123A5">
              <w:rPr>
                <w:sz w:val="16"/>
                <w:szCs w:val="16"/>
                <w:lang w:val="en-US"/>
                <w:rPrChange w:id="409" w:author="Silvia Lucía López Alvarado" w:date="2020-09-10T19:46:00Z">
                  <w:rPr>
                    <w:sz w:val="16"/>
                    <w:szCs w:val="16"/>
                  </w:rPr>
                </w:rPrChange>
              </w:rPr>
              <w:t xml:space="preserve">Validity of the subscales of the Marianismo Belief Scale was confirmed (family pillar; virtuous and chaste; subordinate to others; silencing self to maintain harmony; spiritual pillar). </w:t>
            </w:r>
            <w:r w:rsidRPr="00080C06">
              <w:rPr>
                <w:rFonts w:ascii="Times New Roman" w:hAnsi="Times New Roman"/>
                <w:sz w:val="16"/>
                <w:szCs w:val="16"/>
                <w:lang w:eastAsia="es-ES_tradnl"/>
              </w:rPr>
              <w:t xml:space="preserve">There was no association between marianismo and acculturation. </w:t>
            </w:r>
          </w:p>
        </w:tc>
      </w:tr>
      <w:tr w:rsidR="00080C06" w:rsidRPr="00190E61" w14:paraId="723640B7" w14:textId="77777777" w:rsidTr="00080C06">
        <w:trPr>
          <w:cantSplit/>
          <w:trHeight w:val="1134"/>
        </w:trPr>
        <w:tc>
          <w:tcPr>
            <w:tcW w:w="0" w:type="auto"/>
          </w:tcPr>
          <w:p w14:paraId="56E33F6E" w14:textId="77777777" w:rsidR="00080C06" w:rsidRPr="00E123A5" w:rsidRDefault="00080C06" w:rsidP="00080C06">
            <w:pPr>
              <w:rPr>
                <w:rFonts w:ascii="Times New Roman" w:hAnsi="Times New Roman"/>
                <w:sz w:val="16"/>
                <w:szCs w:val="16"/>
                <w:lang w:val="en-US" w:eastAsia="es-ES_tradnl"/>
                <w:rPrChange w:id="410" w:author="Silvia Lucía López Alvarado" w:date="2020-09-10T19:46:00Z">
                  <w:rPr>
                    <w:rFonts w:ascii="Times New Roman" w:hAnsi="Times New Roman"/>
                    <w:sz w:val="16"/>
                    <w:szCs w:val="16"/>
                    <w:lang w:eastAsia="es-ES_tradnl"/>
                  </w:rPr>
                </w:rPrChange>
              </w:rPr>
            </w:pPr>
            <w:r w:rsidRPr="00080C06">
              <w:rPr>
                <w:rFonts w:ascii="Times New Roman" w:hAnsi="Times New Roman"/>
                <w:sz w:val="16"/>
                <w:szCs w:val="16"/>
                <w:lang w:val="fr-BE" w:eastAsia="es-ES_tradnl"/>
              </w:rPr>
              <w:t>Fetterolf, J. C., &amp; Sanchez, D. T. (2015).</w:t>
            </w:r>
          </w:p>
        </w:tc>
        <w:tc>
          <w:tcPr>
            <w:tcW w:w="0" w:type="auto"/>
          </w:tcPr>
          <w:p w14:paraId="67053247" w14:textId="77777777" w:rsidR="00080C06" w:rsidRPr="00E123A5" w:rsidRDefault="00080C06" w:rsidP="00080C06">
            <w:pPr>
              <w:rPr>
                <w:rFonts w:ascii="Times New Roman" w:hAnsi="Times New Roman"/>
                <w:sz w:val="16"/>
                <w:szCs w:val="16"/>
                <w:lang w:val="en-US" w:eastAsia="es-ES_tradnl"/>
                <w:rPrChange w:id="411" w:author="Silvia Lucía López Alvarado" w:date="2020-09-10T19:46:00Z">
                  <w:rPr>
                    <w:rFonts w:ascii="Times New Roman" w:hAnsi="Times New Roman"/>
                    <w:sz w:val="16"/>
                    <w:szCs w:val="16"/>
                    <w:lang w:eastAsia="es-ES_tradnl"/>
                  </w:rPr>
                </w:rPrChange>
              </w:rPr>
            </w:pPr>
            <w:r w:rsidRPr="00E123A5">
              <w:rPr>
                <w:sz w:val="16"/>
                <w:szCs w:val="16"/>
                <w:lang w:val="en-US"/>
                <w:rPrChange w:id="412" w:author="Silvia Lucía López Alvarado" w:date="2020-09-10T19:46:00Z">
                  <w:rPr>
                    <w:sz w:val="16"/>
                    <w:szCs w:val="16"/>
                  </w:rPr>
                </w:rPrChange>
              </w:rPr>
              <w:t>Study 1: 115 men and 120 women, mean age 19 years.</w:t>
            </w:r>
          </w:p>
          <w:p w14:paraId="4D66CD65"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tudy 2: 67 men and 57 women</w:t>
            </w:r>
          </w:p>
        </w:tc>
        <w:tc>
          <w:tcPr>
            <w:tcW w:w="0" w:type="auto"/>
          </w:tcPr>
          <w:p w14:paraId="7BE28257" w14:textId="77777777" w:rsidR="00080C06" w:rsidRPr="00E123A5" w:rsidRDefault="00080C06" w:rsidP="00080C06">
            <w:pPr>
              <w:rPr>
                <w:rFonts w:ascii="Times New Roman" w:hAnsi="Times New Roman"/>
                <w:sz w:val="16"/>
                <w:szCs w:val="16"/>
                <w:lang w:val="en-US" w:eastAsia="es-ES_tradnl"/>
                <w:rPrChange w:id="413" w:author="Silvia Lucía López Alvarado" w:date="2020-09-10T19:46:00Z">
                  <w:rPr>
                    <w:rFonts w:ascii="Times New Roman" w:hAnsi="Times New Roman"/>
                    <w:sz w:val="16"/>
                    <w:szCs w:val="16"/>
                    <w:lang w:eastAsia="es-ES_tradnl"/>
                  </w:rPr>
                </w:rPrChange>
              </w:rPr>
            </w:pPr>
            <w:r w:rsidRPr="00E123A5">
              <w:rPr>
                <w:sz w:val="16"/>
                <w:szCs w:val="16"/>
                <w:lang w:val="en-US"/>
                <w:rPrChange w:id="414" w:author="Silvia Lucía López Alvarado" w:date="2020-09-10T19:46:00Z">
                  <w:rPr>
                    <w:sz w:val="16"/>
                    <w:szCs w:val="16"/>
                  </w:rPr>
                </w:rPrChange>
              </w:rPr>
              <w:t>Study 1: 20-min study in a psychology laboratory about the effects of peripheral cues on perceptions of dating profiles.</w:t>
            </w:r>
          </w:p>
          <w:p w14:paraId="3BAF3DF7" w14:textId="77777777" w:rsidR="00080C06" w:rsidRPr="00E123A5" w:rsidRDefault="00080C06" w:rsidP="00080C06">
            <w:pPr>
              <w:rPr>
                <w:rFonts w:ascii="Times New Roman" w:hAnsi="Times New Roman"/>
                <w:sz w:val="16"/>
                <w:szCs w:val="16"/>
                <w:lang w:val="en-US" w:eastAsia="es-ES_tradnl"/>
                <w:rPrChange w:id="415" w:author="Silvia Lucía López Alvarado" w:date="2020-09-10T19:46:00Z">
                  <w:rPr>
                    <w:rFonts w:ascii="Times New Roman" w:hAnsi="Times New Roman"/>
                    <w:sz w:val="16"/>
                    <w:szCs w:val="16"/>
                    <w:lang w:eastAsia="es-ES_tradnl"/>
                  </w:rPr>
                </w:rPrChange>
              </w:rPr>
            </w:pPr>
            <w:r w:rsidRPr="00E123A5">
              <w:rPr>
                <w:sz w:val="16"/>
                <w:szCs w:val="16"/>
                <w:lang w:val="en-US"/>
                <w:rPrChange w:id="416" w:author="Silvia Lucía López Alvarado" w:date="2020-09-10T19:46:00Z">
                  <w:rPr>
                    <w:sz w:val="16"/>
                    <w:szCs w:val="16"/>
                  </w:rPr>
                </w:rPrChange>
              </w:rPr>
              <w:t xml:space="preserve">Study 2: short survey about agentic desirable partner. </w:t>
            </w:r>
          </w:p>
        </w:tc>
        <w:tc>
          <w:tcPr>
            <w:tcW w:w="0" w:type="auto"/>
          </w:tcPr>
          <w:p w14:paraId="4CE8F808"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 Sexual agency; gender</w:t>
            </w:r>
          </w:p>
        </w:tc>
        <w:tc>
          <w:tcPr>
            <w:tcW w:w="0" w:type="auto"/>
          </w:tcPr>
          <w:p w14:paraId="208039CD" w14:textId="77777777" w:rsidR="00080C06" w:rsidRPr="00E123A5" w:rsidRDefault="00080C06" w:rsidP="00080C06">
            <w:pPr>
              <w:rPr>
                <w:rFonts w:ascii="Times New Roman" w:hAnsi="Times New Roman"/>
                <w:sz w:val="16"/>
                <w:szCs w:val="16"/>
                <w:lang w:val="en-US" w:eastAsia="es-ES_tradnl"/>
                <w:rPrChange w:id="417" w:author="Silvia Lucía López Alvarado" w:date="2020-09-10T19:46:00Z">
                  <w:rPr>
                    <w:rFonts w:ascii="Times New Roman" w:hAnsi="Times New Roman"/>
                    <w:sz w:val="16"/>
                    <w:szCs w:val="16"/>
                    <w:lang w:eastAsia="es-ES_tradnl"/>
                  </w:rPr>
                </w:rPrChange>
              </w:rPr>
            </w:pPr>
            <w:r w:rsidRPr="00E123A5">
              <w:rPr>
                <w:sz w:val="16"/>
                <w:szCs w:val="16"/>
                <w:lang w:val="en-US"/>
                <w:rPrChange w:id="418" w:author="Silvia Lucía López Alvarado" w:date="2020-09-10T19:46:00Z">
                  <w:rPr>
                    <w:sz w:val="16"/>
                    <w:szCs w:val="16"/>
                  </w:rPr>
                </w:rPrChange>
              </w:rPr>
              <w:t>Sexual is understood in a different way for men and women. Women may be penalized and stigmatized for sexual agency. Women are less likely to communicate desires and initiate sex.</w:t>
            </w:r>
          </w:p>
        </w:tc>
      </w:tr>
      <w:tr w:rsidR="00080C06" w:rsidRPr="00190E61" w14:paraId="3A676BF4" w14:textId="77777777" w:rsidTr="00080C06">
        <w:trPr>
          <w:cantSplit/>
          <w:trHeight w:val="1134"/>
        </w:trPr>
        <w:tc>
          <w:tcPr>
            <w:tcW w:w="0" w:type="auto"/>
          </w:tcPr>
          <w:p w14:paraId="265DA51E" w14:textId="77777777" w:rsidR="00080C06" w:rsidRPr="00080C06" w:rsidRDefault="00080C06" w:rsidP="00080C06">
            <w:pPr>
              <w:rPr>
                <w:rFonts w:ascii="Times New Roman" w:hAnsi="Times New Roman"/>
                <w:sz w:val="16"/>
                <w:szCs w:val="16"/>
                <w:lang w:val="fr-BE" w:eastAsia="es-ES_tradnl"/>
              </w:rPr>
            </w:pPr>
            <w:r w:rsidRPr="00E123A5">
              <w:rPr>
                <w:sz w:val="16"/>
                <w:szCs w:val="16"/>
                <w:lang w:val="en-US"/>
                <w:rPrChange w:id="419" w:author="Silvia Lucía López Alvarado" w:date="2020-09-10T19:46:00Z">
                  <w:rPr>
                    <w:sz w:val="16"/>
                    <w:szCs w:val="16"/>
                  </w:rPr>
                </w:rPrChange>
              </w:rPr>
              <w:t>Gambrill, E. D., &amp; Richey, C. A. (1975).</w:t>
            </w:r>
          </w:p>
        </w:tc>
        <w:tc>
          <w:tcPr>
            <w:tcW w:w="0" w:type="auto"/>
          </w:tcPr>
          <w:p w14:paraId="71943475" w14:textId="77777777" w:rsidR="00080C06" w:rsidRPr="00E123A5" w:rsidRDefault="00080C06" w:rsidP="00080C06">
            <w:pPr>
              <w:rPr>
                <w:rFonts w:ascii="Times New Roman" w:hAnsi="Times New Roman"/>
                <w:sz w:val="16"/>
                <w:szCs w:val="16"/>
                <w:lang w:val="en-US" w:eastAsia="es-ES_tradnl"/>
                <w:rPrChange w:id="420" w:author="Silvia Lucía López Alvarado" w:date="2020-09-10T19:46:00Z">
                  <w:rPr>
                    <w:rFonts w:ascii="Times New Roman" w:hAnsi="Times New Roman"/>
                    <w:sz w:val="16"/>
                    <w:szCs w:val="16"/>
                    <w:lang w:eastAsia="es-ES_tradnl"/>
                  </w:rPr>
                </w:rPrChange>
              </w:rPr>
            </w:pPr>
            <w:r w:rsidRPr="00E123A5">
              <w:rPr>
                <w:sz w:val="16"/>
                <w:szCs w:val="16"/>
                <w:lang w:val="en-US"/>
                <w:rPrChange w:id="421" w:author="Silvia Lucía López Alvarado" w:date="2020-09-10T19:46:00Z">
                  <w:rPr>
                    <w:sz w:val="16"/>
                    <w:szCs w:val="16"/>
                  </w:rPr>
                </w:rPrChange>
              </w:rPr>
              <w:t>Undergraduate students: 269 men and 407 women</w:t>
            </w:r>
          </w:p>
        </w:tc>
        <w:tc>
          <w:tcPr>
            <w:tcW w:w="0" w:type="auto"/>
          </w:tcPr>
          <w:p w14:paraId="5DAD4E0F" w14:textId="77777777" w:rsidR="00080C06" w:rsidRPr="00E123A5" w:rsidRDefault="00080C06" w:rsidP="00080C06">
            <w:pPr>
              <w:rPr>
                <w:rFonts w:ascii="Times New Roman" w:hAnsi="Times New Roman"/>
                <w:sz w:val="16"/>
                <w:szCs w:val="16"/>
                <w:lang w:val="en-US" w:eastAsia="es-ES_tradnl"/>
                <w:rPrChange w:id="422" w:author="Silvia Lucía López Alvarado" w:date="2020-09-10T19:46:00Z">
                  <w:rPr>
                    <w:rFonts w:ascii="Times New Roman" w:hAnsi="Times New Roman"/>
                    <w:sz w:val="16"/>
                    <w:szCs w:val="16"/>
                    <w:lang w:eastAsia="es-ES_tradnl"/>
                  </w:rPr>
                </w:rPrChange>
              </w:rPr>
            </w:pPr>
            <w:r w:rsidRPr="00E123A5">
              <w:rPr>
                <w:sz w:val="16"/>
                <w:szCs w:val="16"/>
                <w:lang w:val="en-US"/>
                <w:rPrChange w:id="423" w:author="Silvia Lucía López Alvarado" w:date="2020-09-10T19:46:00Z">
                  <w:rPr>
                    <w:sz w:val="16"/>
                    <w:szCs w:val="16"/>
                  </w:rPr>
                </w:rPrChange>
              </w:rPr>
              <w:t>A 40-item assertion inventory for use in Assessment Research (it addresses questions about sexual contexts for assertiveness)</w:t>
            </w:r>
          </w:p>
        </w:tc>
        <w:tc>
          <w:tcPr>
            <w:tcW w:w="0" w:type="auto"/>
          </w:tcPr>
          <w:p w14:paraId="5C988278"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General Assertiveness</w:t>
            </w:r>
          </w:p>
        </w:tc>
        <w:tc>
          <w:tcPr>
            <w:tcW w:w="0" w:type="auto"/>
          </w:tcPr>
          <w:p w14:paraId="61D21A72" w14:textId="77777777" w:rsidR="00080C06" w:rsidRPr="00E123A5" w:rsidRDefault="00080C06" w:rsidP="00080C06">
            <w:pPr>
              <w:rPr>
                <w:rFonts w:ascii="Times New Roman" w:hAnsi="Times New Roman"/>
                <w:sz w:val="16"/>
                <w:szCs w:val="16"/>
                <w:lang w:val="en-US" w:eastAsia="es-ES_tradnl"/>
                <w:rPrChange w:id="424" w:author="Silvia Lucía López Alvarado" w:date="2020-09-10T19:46:00Z">
                  <w:rPr>
                    <w:rFonts w:ascii="Times New Roman" w:hAnsi="Times New Roman"/>
                    <w:sz w:val="16"/>
                    <w:szCs w:val="16"/>
                    <w:lang w:eastAsia="es-ES_tradnl"/>
                  </w:rPr>
                </w:rPrChange>
              </w:rPr>
            </w:pPr>
            <w:r w:rsidRPr="00E123A5">
              <w:rPr>
                <w:sz w:val="16"/>
                <w:szCs w:val="16"/>
                <w:lang w:val="en-US"/>
                <w:rPrChange w:id="425" w:author="Silvia Lucía López Alvarado" w:date="2020-09-10T19:46:00Z">
                  <w:rPr>
                    <w:sz w:val="16"/>
                    <w:szCs w:val="16"/>
                  </w:rPr>
                </w:rPrChange>
              </w:rPr>
              <w:t xml:space="preserve">The Assertion inventory appears to be useful clinically and in the investigation of group differences. Men had higher scores than women, i.e., were more assertive. </w:t>
            </w:r>
          </w:p>
          <w:p w14:paraId="544D73FC" w14:textId="77777777" w:rsidR="00080C06" w:rsidRPr="00E123A5" w:rsidRDefault="00080C06" w:rsidP="00080C06">
            <w:pPr>
              <w:rPr>
                <w:rFonts w:ascii="Times New Roman" w:hAnsi="Times New Roman"/>
                <w:sz w:val="16"/>
                <w:szCs w:val="16"/>
                <w:lang w:val="en-US" w:eastAsia="es-ES_tradnl"/>
                <w:rPrChange w:id="426" w:author="Silvia Lucía López Alvarado" w:date="2020-09-10T19:46:00Z">
                  <w:rPr>
                    <w:rFonts w:ascii="Times New Roman" w:hAnsi="Times New Roman"/>
                    <w:sz w:val="16"/>
                    <w:szCs w:val="16"/>
                    <w:lang w:eastAsia="es-ES_tradnl"/>
                  </w:rPr>
                </w:rPrChange>
              </w:rPr>
            </w:pPr>
          </w:p>
        </w:tc>
      </w:tr>
      <w:tr w:rsidR="00080C06" w:rsidRPr="00190E61" w14:paraId="7C1B1583" w14:textId="77777777" w:rsidTr="00080C06">
        <w:trPr>
          <w:cantSplit/>
          <w:trHeight w:val="1134"/>
        </w:trPr>
        <w:tc>
          <w:tcPr>
            <w:tcW w:w="0" w:type="auto"/>
          </w:tcPr>
          <w:p w14:paraId="2CA54E94"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Goicolea, I., Torres, M. S., Edin, K., &amp; Öhman, A. (2012).</w:t>
            </w:r>
          </w:p>
        </w:tc>
        <w:tc>
          <w:tcPr>
            <w:tcW w:w="0" w:type="auto"/>
          </w:tcPr>
          <w:p w14:paraId="5CC43C8F" w14:textId="77777777" w:rsidR="00080C06" w:rsidRPr="00E123A5" w:rsidRDefault="00080C06" w:rsidP="00080C06">
            <w:pPr>
              <w:rPr>
                <w:rFonts w:ascii="Times New Roman" w:hAnsi="Times New Roman"/>
                <w:sz w:val="16"/>
                <w:szCs w:val="16"/>
                <w:lang w:val="en-US" w:eastAsia="es-ES_tradnl"/>
                <w:rPrChange w:id="427" w:author="Silvia Lucía López Alvarado" w:date="2020-09-10T19:46:00Z">
                  <w:rPr>
                    <w:rFonts w:ascii="Times New Roman" w:hAnsi="Times New Roman"/>
                    <w:sz w:val="16"/>
                    <w:szCs w:val="16"/>
                    <w:lang w:eastAsia="es-ES_tradnl"/>
                  </w:rPr>
                </w:rPrChange>
              </w:rPr>
            </w:pPr>
            <w:r w:rsidRPr="00E123A5">
              <w:rPr>
                <w:sz w:val="16"/>
                <w:szCs w:val="16"/>
                <w:lang w:val="en-US"/>
                <w:rPrChange w:id="428" w:author="Silvia Lucía López Alvarado" w:date="2020-09-10T19:46:00Z">
                  <w:rPr>
                    <w:sz w:val="16"/>
                    <w:szCs w:val="16"/>
                  </w:rPr>
                </w:rPrChange>
              </w:rPr>
              <w:t xml:space="preserve">Data set 1: 8 young woman; data set 2: 36 health care providers; data set 3: 24 young men; data set 4: 11 activist young men </w:t>
            </w:r>
          </w:p>
        </w:tc>
        <w:tc>
          <w:tcPr>
            <w:tcW w:w="0" w:type="auto"/>
          </w:tcPr>
          <w:p w14:paraId="6F542E03" w14:textId="77777777" w:rsidR="00080C06" w:rsidRPr="00E123A5" w:rsidRDefault="00080C06" w:rsidP="00080C06">
            <w:pPr>
              <w:rPr>
                <w:rFonts w:ascii="Times New Roman" w:hAnsi="Times New Roman"/>
                <w:sz w:val="16"/>
                <w:szCs w:val="16"/>
                <w:lang w:val="en-US" w:eastAsia="es-ES_tradnl"/>
                <w:rPrChange w:id="429" w:author="Silvia Lucía López Alvarado" w:date="2020-09-10T19:46:00Z">
                  <w:rPr>
                    <w:rFonts w:ascii="Times New Roman" w:hAnsi="Times New Roman"/>
                    <w:sz w:val="16"/>
                    <w:szCs w:val="16"/>
                    <w:lang w:eastAsia="es-ES_tradnl"/>
                  </w:rPr>
                </w:rPrChange>
              </w:rPr>
            </w:pPr>
            <w:r w:rsidRPr="00E123A5">
              <w:rPr>
                <w:sz w:val="16"/>
                <w:szCs w:val="16"/>
                <w:lang w:val="en-US"/>
                <w:rPrChange w:id="430" w:author="Silvia Lucía López Alvarado" w:date="2020-09-10T19:46:00Z">
                  <w:rPr>
                    <w:sz w:val="16"/>
                    <w:szCs w:val="16"/>
                  </w:rPr>
                </w:rPrChange>
              </w:rPr>
              <w:t>Data set 1: interviews; data set 2: interviews and focus groups; data set 3: interviews and focus groups; data set 4: interviews.</w:t>
            </w:r>
          </w:p>
        </w:tc>
        <w:tc>
          <w:tcPr>
            <w:tcW w:w="0" w:type="auto"/>
          </w:tcPr>
          <w:p w14:paraId="0B7610CB" w14:textId="77777777" w:rsidR="00080C06" w:rsidRPr="00E123A5" w:rsidRDefault="00080C06" w:rsidP="00080C06">
            <w:pPr>
              <w:rPr>
                <w:rFonts w:ascii="Times New Roman" w:hAnsi="Times New Roman"/>
                <w:sz w:val="16"/>
                <w:szCs w:val="16"/>
                <w:lang w:val="en-US" w:eastAsia="es-ES_tradnl"/>
                <w:rPrChange w:id="431" w:author="Silvia Lucía López Alvarado" w:date="2020-09-10T19:46:00Z">
                  <w:rPr>
                    <w:rFonts w:ascii="Times New Roman" w:hAnsi="Times New Roman"/>
                    <w:sz w:val="16"/>
                    <w:szCs w:val="16"/>
                    <w:lang w:eastAsia="es-ES_tradnl"/>
                  </w:rPr>
                </w:rPrChange>
              </w:rPr>
            </w:pPr>
            <w:r w:rsidRPr="00E123A5">
              <w:rPr>
                <w:sz w:val="16"/>
                <w:szCs w:val="16"/>
                <w:lang w:val="en-US"/>
                <w:rPrChange w:id="432" w:author="Silvia Lucía López Alvarado" w:date="2020-09-10T19:46:00Z">
                  <w:rPr>
                    <w:sz w:val="16"/>
                    <w:szCs w:val="16"/>
                  </w:rPr>
                </w:rPrChange>
              </w:rPr>
              <w:t>Age and gender with SA.</w:t>
            </w:r>
          </w:p>
        </w:tc>
        <w:tc>
          <w:tcPr>
            <w:tcW w:w="0" w:type="auto"/>
          </w:tcPr>
          <w:p w14:paraId="4B6EFE35" w14:textId="77777777" w:rsidR="00080C06" w:rsidRPr="00E123A5" w:rsidRDefault="00080C06" w:rsidP="00080C06">
            <w:pPr>
              <w:rPr>
                <w:rFonts w:ascii="Times New Roman" w:hAnsi="Times New Roman"/>
                <w:sz w:val="16"/>
                <w:szCs w:val="16"/>
                <w:lang w:val="en-US" w:eastAsia="es-ES_tradnl"/>
                <w:rPrChange w:id="433" w:author="Silvia Lucía López Alvarado" w:date="2020-09-10T19:46:00Z">
                  <w:rPr>
                    <w:rFonts w:ascii="Times New Roman" w:hAnsi="Times New Roman"/>
                    <w:sz w:val="16"/>
                    <w:szCs w:val="16"/>
                    <w:lang w:eastAsia="es-ES_tradnl"/>
                  </w:rPr>
                </w:rPrChange>
              </w:rPr>
            </w:pPr>
            <w:r w:rsidRPr="00E123A5">
              <w:rPr>
                <w:sz w:val="16"/>
                <w:szCs w:val="16"/>
                <w:lang w:val="en-US"/>
                <w:rPrChange w:id="434" w:author="Silvia Lucía López Alvarado" w:date="2020-09-10T19:46:00Z">
                  <w:rPr>
                    <w:sz w:val="16"/>
                    <w:szCs w:val="16"/>
                  </w:rPr>
                </w:rPrChange>
              </w:rPr>
              <w:t>The construction of sexuality in Ecuador is framed by five repertoires that shows the hierarchy of sexualities: importance of becoming sexually respectable women; policing young women´s sexuality; men threatening and protecting women; sexual relations (fooling, seducing, abusing); emerging resistance.</w:t>
            </w:r>
          </w:p>
        </w:tc>
      </w:tr>
      <w:tr w:rsidR="00080C06" w:rsidRPr="00190E61" w14:paraId="43527ABF" w14:textId="77777777" w:rsidTr="00080C06">
        <w:trPr>
          <w:cantSplit/>
          <w:trHeight w:val="1134"/>
        </w:trPr>
        <w:tc>
          <w:tcPr>
            <w:tcW w:w="0" w:type="auto"/>
          </w:tcPr>
          <w:p w14:paraId="36152FC3" w14:textId="77777777" w:rsidR="00080C06" w:rsidRPr="00080C06" w:rsidRDefault="00080C06" w:rsidP="00080C06">
            <w:pPr>
              <w:rPr>
                <w:rFonts w:ascii="Times New Roman" w:hAnsi="Times New Roman"/>
                <w:sz w:val="16"/>
                <w:szCs w:val="16"/>
                <w:lang w:val="es-AR" w:eastAsia="es-ES_tradnl"/>
              </w:rPr>
            </w:pPr>
            <w:r w:rsidRPr="00080C06">
              <w:rPr>
                <w:rFonts w:ascii="Times New Roman" w:hAnsi="Times New Roman"/>
                <w:sz w:val="16"/>
                <w:szCs w:val="16"/>
                <w:lang w:eastAsia="es-ES_tradnl"/>
              </w:rPr>
              <w:t>Gratz, K. L., &amp; Roemer, L. (2004).</w:t>
            </w:r>
          </w:p>
        </w:tc>
        <w:tc>
          <w:tcPr>
            <w:tcW w:w="0" w:type="auto"/>
          </w:tcPr>
          <w:p w14:paraId="65D61857" w14:textId="77777777" w:rsidR="00080C06" w:rsidRPr="00E123A5" w:rsidRDefault="00080C06" w:rsidP="00080C06">
            <w:pPr>
              <w:rPr>
                <w:rFonts w:ascii="Times New Roman" w:hAnsi="Times New Roman"/>
                <w:sz w:val="16"/>
                <w:szCs w:val="16"/>
                <w:lang w:val="en-US" w:eastAsia="es-ES_tradnl"/>
                <w:rPrChange w:id="435" w:author="Silvia Lucía López Alvarado" w:date="2020-09-10T19:46:00Z">
                  <w:rPr>
                    <w:rFonts w:ascii="Times New Roman" w:hAnsi="Times New Roman"/>
                    <w:sz w:val="16"/>
                    <w:szCs w:val="16"/>
                    <w:lang w:eastAsia="es-ES_tradnl"/>
                  </w:rPr>
                </w:rPrChange>
              </w:rPr>
            </w:pPr>
            <w:r w:rsidRPr="00E123A5">
              <w:rPr>
                <w:sz w:val="16"/>
                <w:szCs w:val="16"/>
                <w:lang w:val="en-US"/>
                <w:rPrChange w:id="436" w:author="Silvia Lucía López Alvarado" w:date="2020-09-10T19:46:00Z">
                  <w:rPr>
                    <w:sz w:val="16"/>
                    <w:szCs w:val="16"/>
                  </w:rPr>
                </w:rPrChange>
              </w:rPr>
              <w:t xml:space="preserve">Study 1: 357 undergraduate students in USA. </w:t>
            </w:r>
          </w:p>
          <w:p w14:paraId="6170ACE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tudy 2: 194 undergraduate students</w:t>
            </w:r>
          </w:p>
        </w:tc>
        <w:tc>
          <w:tcPr>
            <w:tcW w:w="0" w:type="auto"/>
          </w:tcPr>
          <w:p w14:paraId="3AA5F7F4" w14:textId="77777777" w:rsidR="00080C06" w:rsidRPr="00E123A5" w:rsidRDefault="00080C06" w:rsidP="00080C06">
            <w:pPr>
              <w:rPr>
                <w:rFonts w:ascii="Times New Roman" w:hAnsi="Times New Roman"/>
                <w:sz w:val="16"/>
                <w:szCs w:val="16"/>
                <w:lang w:val="en-US" w:eastAsia="es-ES_tradnl"/>
                <w:rPrChange w:id="437" w:author="Silvia Lucía López Alvarado" w:date="2020-09-10T19:46:00Z">
                  <w:rPr>
                    <w:rFonts w:ascii="Times New Roman" w:hAnsi="Times New Roman"/>
                    <w:sz w:val="16"/>
                    <w:szCs w:val="16"/>
                    <w:lang w:eastAsia="es-ES_tradnl"/>
                  </w:rPr>
                </w:rPrChange>
              </w:rPr>
            </w:pPr>
            <w:r w:rsidRPr="00E123A5">
              <w:rPr>
                <w:sz w:val="16"/>
                <w:szCs w:val="16"/>
                <w:lang w:val="en-US"/>
                <w:rPrChange w:id="438" w:author="Silvia Lucía López Alvarado" w:date="2020-09-10T19:46:00Z">
                  <w:rPr>
                    <w:sz w:val="16"/>
                    <w:szCs w:val="16"/>
                  </w:rPr>
                </w:rPrChange>
              </w:rPr>
              <w:t>Difficulties in emotion regulation scale (DERS); Generalized Expectancy for Negative Mood Regulation Scale (NMR; Catanzaro &amp; Mearns, 1990); Acceptance and Action Questionnaire (AAQ); Emotional Expressivity Scale (EES; Kring, Smith, &amp; Neale, 1994); Deliberate Self-Harm Inventory (DSHI; Gratz, 2001); The Abuse-Perpetration Inventory (API; Lisak, Conklin, Hopper, Miller, Altschuler, &amp; Smith, 2000).</w:t>
            </w:r>
          </w:p>
          <w:p w14:paraId="0C2623E9" w14:textId="77777777" w:rsidR="00080C06" w:rsidRPr="00E123A5" w:rsidRDefault="00080C06" w:rsidP="00080C06">
            <w:pPr>
              <w:rPr>
                <w:rFonts w:ascii="Times New Roman" w:hAnsi="Times New Roman"/>
                <w:sz w:val="16"/>
                <w:szCs w:val="16"/>
                <w:lang w:val="en-US" w:eastAsia="es-ES_tradnl"/>
                <w:rPrChange w:id="439" w:author="Silvia Lucía López Alvarado" w:date="2020-09-10T19:46:00Z">
                  <w:rPr>
                    <w:rFonts w:ascii="Times New Roman" w:hAnsi="Times New Roman"/>
                    <w:sz w:val="16"/>
                    <w:szCs w:val="16"/>
                    <w:lang w:eastAsia="es-ES_tradnl"/>
                  </w:rPr>
                </w:rPrChange>
              </w:rPr>
            </w:pPr>
          </w:p>
        </w:tc>
        <w:tc>
          <w:tcPr>
            <w:tcW w:w="0" w:type="auto"/>
          </w:tcPr>
          <w:p w14:paraId="2E3C5413"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Emotion regulation/ dysregulation</w:t>
            </w:r>
          </w:p>
        </w:tc>
        <w:tc>
          <w:tcPr>
            <w:tcW w:w="0" w:type="auto"/>
          </w:tcPr>
          <w:p w14:paraId="5B7219BE" w14:textId="77777777" w:rsidR="00080C06" w:rsidRPr="00E123A5" w:rsidRDefault="00080C06" w:rsidP="00080C06">
            <w:pPr>
              <w:rPr>
                <w:rFonts w:ascii="Times New Roman" w:hAnsi="Times New Roman"/>
                <w:sz w:val="16"/>
                <w:szCs w:val="16"/>
                <w:lang w:val="en-US" w:eastAsia="es-ES_tradnl"/>
                <w:rPrChange w:id="440" w:author="Silvia Lucía López Alvarado" w:date="2020-09-10T19:46:00Z">
                  <w:rPr>
                    <w:rFonts w:ascii="Times New Roman" w:hAnsi="Times New Roman"/>
                    <w:sz w:val="16"/>
                    <w:szCs w:val="16"/>
                    <w:lang w:eastAsia="es-ES_tradnl"/>
                  </w:rPr>
                </w:rPrChange>
              </w:rPr>
            </w:pPr>
            <w:r w:rsidRPr="00E123A5">
              <w:rPr>
                <w:sz w:val="16"/>
                <w:szCs w:val="16"/>
                <w:lang w:val="en-US"/>
                <w:rPrChange w:id="441" w:author="Silvia Lucía López Alvarado" w:date="2020-09-10T19:46:00Z">
                  <w:rPr>
                    <w:sz w:val="16"/>
                    <w:szCs w:val="16"/>
                  </w:rPr>
                </w:rPrChange>
              </w:rPr>
              <w:t>The existence of six separate dimensions of emotion regulation: lack of awareness; lack of clarity; non-acceptance; limited access to strategies perceived as effective; difficulties controlling impulses when experiencing negative emotions; difficulties engaging in goal-directed behaviors when experiencing negative emotions.</w:t>
            </w:r>
          </w:p>
        </w:tc>
      </w:tr>
      <w:tr w:rsidR="00080C06" w:rsidRPr="00080C06" w14:paraId="6D80E3C0" w14:textId="77777777" w:rsidTr="00080C06">
        <w:trPr>
          <w:cantSplit/>
          <w:trHeight w:val="1134"/>
        </w:trPr>
        <w:tc>
          <w:tcPr>
            <w:tcW w:w="0" w:type="auto"/>
          </w:tcPr>
          <w:p w14:paraId="4E3BBA5E" w14:textId="77777777" w:rsidR="00080C06" w:rsidRPr="00E123A5" w:rsidRDefault="00080C06" w:rsidP="00080C06">
            <w:pPr>
              <w:rPr>
                <w:rFonts w:ascii="Times New Roman" w:hAnsi="Times New Roman"/>
                <w:sz w:val="16"/>
                <w:szCs w:val="16"/>
                <w:lang w:val="en-US" w:eastAsia="es-ES_tradnl"/>
                <w:rPrChange w:id="442" w:author="Silvia Lucía López Alvarado" w:date="2020-09-10T19:46:00Z">
                  <w:rPr>
                    <w:rFonts w:ascii="Times New Roman" w:hAnsi="Times New Roman"/>
                    <w:sz w:val="16"/>
                    <w:szCs w:val="16"/>
                    <w:lang w:eastAsia="es-ES_tradnl"/>
                  </w:rPr>
                </w:rPrChange>
              </w:rPr>
            </w:pPr>
            <w:r w:rsidRPr="00E123A5">
              <w:rPr>
                <w:sz w:val="16"/>
                <w:szCs w:val="16"/>
                <w:lang w:val="en-US"/>
                <w:rPrChange w:id="443" w:author="Silvia Lucía López Alvarado" w:date="2020-09-10T19:46:00Z">
                  <w:rPr>
                    <w:sz w:val="16"/>
                    <w:szCs w:val="16"/>
                  </w:rPr>
                </w:rPrChange>
              </w:rPr>
              <w:t>Greene, K., &amp; Faulkner, S. L. (2005).</w:t>
            </w:r>
          </w:p>
        </w:tc>
        <w:tc>
          <w:tcPr>
            <w:tcW w:w="0" w:type="auto"/>
          </w:tcPr>
          <w:p w14:paraId="64697ED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698 couples</w:t>
            </w:r>
          </w:p>
        </w:tc>
        <w:tc>
          <w:tcPr>
            <w:tcW w:w="0" w:type="auto"/>
          </w:tcPr>
          <w:p w14:paraId="3E33DE04" w14:textId="77777777" w:rsidR="00080C06" w:rsidRPr="00E123A5" w:rsidRDefault="00080C06" w:rsidP="00080C06">
            <w:pPr>
              <w:rPr>
                <w:rFonts w:ascii="Times New Roman" w:hAnsi="Times New Roman"/>
                <w:sz w:val="16"/>
                <w:szCs w:val="16"/>
                <w:lang w:val="en-US" w:eastAsia="es-ES_tradnl"/>
                <w:rPrChange w:id="444" w:author="Silvia Lucía López Alvarado" w:date="2020-09-10T19:46:00Z">
                  <w:rPr>
                    <w:rFonts w:ascii="Times New Roman" w:hAnsi="Times New Roman"/>
                    <w:sz w:val="16"/>
                    <w:szCs w:val="16"/>
                    <w:lang w:eastAsia="es-ES_tradnl"/>
                  </w:rPr>
                </w:rPrChange>
              </w:rPr>
            </w:pPr>
            <w:r w:rsidRPr="00E123A5">
              <w:rPr>
                <w:sz w:val="16"/>
                <w:szCs w:val="16"/>
                <w:lang w:val="en-US"/>
                <w:rPrChange w:id="445" w:author="Silvia Lucía López Alvarado" w:date="2020-09-10T19:46:00Z">
                  <w:rPr>
                    <w:sz w:val="16"/>
                    <w:szCs w:val="16"/>
                  </w:rPr>
                </w:rPrChange>
              </w:rPr>
              <w:t>Sexual Self-Disclosure Scale (SDSS; Herold &amp; Way, 1988); Dyadic Sexual Communication scale (DSC; Catania et al., 1992); Dyadic Sexual Regulation scale (DSR; Catania et al., 1992); Double Standard Scale (Caron, Davis, Halteman, &amp; Stickle, 1993); Hurlbert Index of Sexual Assertiveness (HISA; Hurlbert, 1991).</w:t>
            </w:r>
          </w:p>
        </w:tc>
        <w:tc>
          <w:tcPr>
            <w:tcW w:w="0" w:type="auto"/>
          </w:tcPr>
          <w:p w14:paraId="66D9061C" w14:textId="77777777" w:rsidR="00080C06" w:rsidRPr="00E123A5" w:rsidRDefault="00080C06" w:rsidP="00080C06">
            <w:pPr>
              <w:rPr>
                <w:rFonts w:ascii="Times New Roman" w:hAnsi="Times New Roman"/>
                <w:sz w:val="16"/>
                <w:szCs w:val="16"/>
                <w:lang w:val="en-US" w:eastAsia="es-ES_tradnl"/>
                <w:rPrChange w:id="446" w:author="Silvia Lucía López Alvarado" w:date="2020-09-10T19:46:00Z">
                  <w:rPr>
                    <w:rFonts w:ascii="Times New Roman" w:hAnsi="Times New Roman"/>
                    <w:sz w:val="16"/>
                    <w:szCs w:val="16"/>
                    <w:lang w:eastAsia="es-ES_tradnl"/>
                  </w:rPr>
                </w:rPrChange>
              </w:rPr>
            </w:pPr>
            <w:r w:rsidRPr="00080C06">
              <w:rPr>
                <w:rFonts w:ascii="Times New Roman" w:hAnsi="Times New Roman"/>
                <w:sz w:val="16"/>
                <w:szCs w:val="16"/>
                <w:lang w:val="fr-BE" w:eastAsia="es-ES_tradnl"/>
              </w:rPr>
              <w:t>SA; Double Standard, sexual scripts</w:t>
            </w:r>
          </w:p>
        </w:tc>
        <w:tc>
          <w:tcPr>
            <w:tcW w:w="0" w:type="auto"/>
          </w:tcPr>
          <w:p w14:paraId="2ECC4507" w14:textId="77777777" w:rsidR="00080C06" w:rsidRPr="00080C06" w:rsidRDefault="00080C06" w:rsidP="00080C06">
            <w:pPr>
              <w:rPr>
                <w:rFonts w:ascii="Times New Roman" w:hAnsi="Times New Roman"/>
                <w:sz w:val="16"/>
                <w:szCs w:val="16"/>
                <w:lang w:eastAsia="es-ES_tradnl"/>
              </w:rPr>
            </w:pPr>
            <w:r w:rsidRPr="00E123A5">
              <w:rPr>
                <w:sz w:val="16"/>
                <w:szCs w:val="16"/>
                <w:lang w:val="en-US"/>
                <w:rPrChange w:id="447" w:author="Silvia Lucía López Alvarado" w:date="2020-09-10T19:46:00Z">
                  <w:rPr>
                    <w:sz w:val="16"/>
                    <w:szCs w:val="16"/>
                  </w:rPr>
                </w:rPrChange>
              </w:rPr>
              <w:t xml:space="preserve">Women reported more dyadic sexual negotiation, but less efficacy than their male partners; individuals with less traditional attitudes and gender roles discussed more about sexual issues and disclosed more information with their partners. </w:t>
            </w:r>
            <w:r w:rsidRPr="00080C06">
              <w:rPr>
                <w:rFonts w:ascii="Times New Roman" w:hAnsi="Times New Roman"/>
                <w:sz w:val="16"/>
                <w:szCs w:val="16"/>
                <w:lang w:eastAsia="es-ES_tradnl"/>
              </w:rPr>
              <w:t>Sexual assertiveness is also associated with relationship satisfaction.</w:t>
            </w:r>
          </w:p>
        </w:tc>
      </w:tr>
      <w:tr w:rsidR="00080C06" w:rsidRPr="00190E61" w14:paraId="4D182859" w14:textId="77777777" w:rsidTr="00080C06">
        <w:trPr>
          <w:cantSplit/>
          <w:trHeight w:val="1134"/>
        </w:trPr>
        <w:tc>
          <w:tcPr>
            <w:tcW w:w="0" w:type="auto"/>
          </w:tcPr>
          <w:p w14:paraId="04AE1E29"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Hirst, J. (2008).</w:t>
            </w:r>
          </w:p>
        </w:tc>
        <w:tc>
          <w:tcPr>
            <w:tcW w:w="0" w:type="auto"/>
          </w:tcPr>
          <w:p w14:paraId="26C7C378"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11 female adolescents</w:t>
            </w:r>
          </w:p>
        </w:tc>
        <w:tc>
          <w:tcPr>
            <w:tcW w:w="0" w:type="auto"/>
          </w:tcPr>
          <w:p w14:paraId="58A28B63"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Focus groups and interviews</w:t>
            </w:r>
          </w:p>
        </w:tc>
        <w:tc>
          <w:tcPr>
            <w:tcW w:w="0" w:type="auto"/>
          </w:tcPr>
          <w:p w14:paraId="6ECA4907" w14:textId="77777777" w:rsidR="00080C06" w:rsidRPr="00080C06" w:rsidRDefault="00080C06" w:rsidP="00080C06">
            <w:pPr>
              <w:rPr>
                <w:rFonts w:ascii="Times New Roman" w:hAnsi="Times New Roman"/>
                <w:sz w:val="16"/>
                <w:szCs w:val="16"/>
                <w:lang w:val="fr-BE" w:eastAsia="es-ES_tradnl"/>
              </w:rPr>
            </w:pPr>
            <w:r w:rsidRPr="00080C06">
              <w:rPr>
                <w:rFonts w:ascii="Times New Roman" w:hAnsi="Times New Roman"/>
                <w:sz w:val="16"/>
                <w:szCs w:val="16"/>
                <w:lang w:eastAsia="es-ES_tradnl"/>
              </w:rPr>
              <w:t>SA with Education</w:t>
            </w:r>
          </w:p>
        </w:tc>
        <w:tc>
          <w:tcPr>
            <w:tcW w:w="0" w:type="auto"/>
          </w:tcPr>
          <w:p w14:paraId="6160793E" w14:textId="77777777" w:rsidR="00080C06" w:rsidRPr="00E123A5" w:rsidRDefault="00080C06" w:rsidP="00080C06">
            <w:pPr>
              <w:rPr>
                <w:rFonts w:ascii="Times New Roman" w:hAnsi="Times New Roman"/>
                <w:sz w:val="16"/>
                <w:szCs w:val="16"/>
                <w:lang w:val="en-US" w:eastAsia="es-ES_tradnl"/>
                <w:rPrChange w:id="448" w:author="Silvia Lucía López Alvarado" w:date="2020-09-10T19:46:00Z">
                  <w:rPr>
                    <w:rFonts w:ascii="Times New Roman" w:hAnsi="Times New Roman"/>
                    <w:sz w:val="16"/>
                    <w:szCs w:val="16"/>
                    <w:lang w:eastAsia="es-ES_tradnl"/>
                  </w:rPr>
                </w:rPrChange>
              </w:rPr>
            </w:pPr>
            <w:r w:rsidRPr="00E123A5">
              <w:rPr>
                <w:sz w:val="16"/>
                <w:szCs w:val="16"/>
                <w:lang w:val="en-US"/>
                <w:rPrChange w:id="449" w:author="Silvia Lucía López Alvarado" w:date="2020-09-10T19:46:00Z">
                  <w:rPr>
                    <w:sz w:val="16"/>
                    <w:szCs w:val="16"/>
                  </w:rPr>
                </w:rPrChange>
              </w:rPr>
              <w:t xml:space="preserve">Sex education focused on sexual competence may result in better autonomy and the development of safer sex skills (condom use, influence of peer practices).  </w:t>
            </w:r>
          </w:p>
        </w:tc>
      </w:tr>
      <w:tr w:rsidR="00080C06" w:rsidRPr="00190E61" w14:paraId="57EF57F2" w14:textId="77777777" w:rsidTr="00080C06">
        <w:trPr>
          <w:cantSplit/>
          <w:trHeight w:val="1134"/>
        </w:trPr>
        <w:tc>
          <w:tcPr>
            <w:tcW w:w="0" w:type="auto"/>
          </w:tcPr>
          <w:p w14:paraId="32D0BC98" w14:textId="77777777" w:rsidR="00080C06" w:rsidRPr="0075585A" w:rsidRDefault="00080C06" w:rsidP="00080C06">
            <w:pPr>
              <w:rPr>
                <w:rFonts w:ascii="Times New Roman" w:hAnsi="Times New Roman"/>
                <w:sz w:val="16"/>
                <w:szCs w:val="16"/>
                <w:lang w:val="nl-BE" w:eastAsia="es-ES_tradnl"/>
                <w:rPrChange w:id="450" w:author="Reviewer" w:date="2020-09-12T22:26:00Z">
                  <w:rPr>
                    <w:rFonts w:ascii="Times New Roman" w:hAnsi="Times New Roman"/>
                    <w:sz w:val="16"/>
                    <w:szCs w:val="16"/>
                    <w:lang w:eastAsia="es-ES_tradnl"/>
                  </w:rPr>
                </w:rPrChange>
              </w:rPr>
            </w:pPr>
            <w:r w:rsidRPr="0075585A">
              <w:rPr>
                <w:sz w:val="16"/>
                <w:szCs w:val="16"/>
                <w:lang w:val="nl-BE"/>
                <w:rPrChange w:id="451" w:author="Reviewer" w:date="2020-09-12T22:26:00Z">
                  <w:rPr>
                    <w:sz w:val="16"/>
                    <w:szCs w:val="16"/>
                  </w:rPr>
                </w:rPrChange>
              </w:rPr>
              <w:lastRenderedPageBreak/>
              <w:t>Humphreys, T. P., &amp; Kennett, D. J. (2010).</w:t>
            </w:r>
          </w:p>
        </w:tc>
        <w:tc>
          <w:tcPr>
            <w:tcW w:w="0" w:type="auto"/>
          </w:tcPr>
          <w:p w14:paraId="0CDFDA08"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330 female, undergraduate students</w:t>
            </w:r>
          </w:p>
        </w:tc>
        <w:tc>
          <w:tcPr>
            <w:tcW w:w="0" w:type="auto"/>
          </w:tcPr>
          <w:p w14:paraId="02BC0AF9" w14:textId="77777777" w:rsidR="00080C06" w:rsidRPr="00E123A5" w:rsidRDefault="00080C06" w:rsidP="00080C06">
            <w:pPr>
              <w:rPr>
                <w:rFonts w:ascii="Times New Roman" w:hAnsi="Times New Roman"/>
                <w:sz w:val="16"/>
                <w:szCs w:val="16"/>
                <w:lang w:val="en-US" w:eastAsia="es-ES_tradnl"/>
                <w:rPrChange w:id="452" w:author="Silvia Lucía López Alvarado" w:date="2020-09-10T19:46:00Z">
                  <w:rPr>
                    <w:rFonts w:ascii="Times New Roman" w:hAnsi="Times New Roman"/>
                    <w:sz w:val="16"/>
                    <w:szCs w:val="16"/>
                    <w:lang w:eastAsia="es-ES_tradnl"/>
                  </w:rPr>
                </w:rPrChange>
              </w:rPr>
            </w:pPr>
            <w:r w:rsidRPr="00E123A5">
              <w:rPr>
                <w:sz w:val="16"/>
                <w:szCs w:val="16"/>
                <w:lang w:val="en-US"/>
                <w:rPrChange w:id="453" w:author="Silvia Lucía López Alvarado" w:date="2020-09-10T19:46:00Z">
                  <w:rPr>
                    <w:sz w:val="16"/>
                    <w:szCs w:val="16"/>
                  </w:rPr>
                </w:rPrChange>
              </w:rPr>
              <w:t>Demographics; Self-Control Schedule (SCS; Rosenbaum, 1980); Reasons for Consent Unwanted sexual activity Scale (RCUSS); Sexual Self-Efficacy Scale (SSE); Sexual Resourcefulness Scale (SRS); Sexual Giving-In Experience Survey (SGIE); Sexual Experiences Survey (SES).</w:t>
            </w:r>
          </w:p>
          <w:p w14:paraId="02FDB06D" w14:textId="77777777" w:rsidR="00080C06" w:rsidRPr="00E123A5" w:rsidRDefault="00080C06" w:rsidP="00080C06">
            <w:pPr>
              <w:rPr>
                <w:rFonts w:ascii="Times New Roman" w:hAnsi="Times New Roman"/>
                <w:sz w:val="16"/>
                <w:szCs w:val="16"/>
                <w:lang w:val="en-US" w:eastAsia="es-ES_tradnl"/>
                <w:rPrChange w:id="454" w:author="Silvia Lucía López Alvarado" w:date="2020-09-10T19:46:00Z">
                  <w:rPr>
                    <w:rFonts w:ascii="Times New Roman" w:hAnsi="Times New Roman"/>
                    <w:sz w:val="16"/>
                    <w:szCs w:val="16"/>
                    <w:lang w:eastAsia="es-ES_tradnl"/>
                  </w:rPr>
                </w:rPrChange>
              </w:rPr>
            </w:pPr>
          </w:p>
        </w:tc>
        <w:tc>
          <w:tcPr>
            <w:tcW w:w="0" w:type="auto"/>
          </w:tcPr>
          <w:p w14:paraId="59660164" w14:textId="77777777" w:rsidR="00080C06" w:rsidRPr="00E123A5" w:rsidRDefault="00080C06" w:rsidP="00080C06">
            <w:pPr>
              <w:rPr>
                <w:rFonts w:ascii="Times New Roman" w:hAnsi="Times New Roman"/>
                <w:sz w:val="16"/>
                <w:szCs w:val="16"/>
                <w:lang w:val="en-US" w:eastAsia="es-ES_tradnl"/>
                <w:rPrChange w:id="455" w:author="Silvia Lucía López Alvarado" w:date="2020-09-10T19:46:00Z">
                  <w:rPr>
                    <w:rFonts w:ascii="Times New Roman" w:hAnsi="Times New Roman"/>
                    <w:sz w:val="16"/>
                    <w:szCs w:val="16"/>
                    <w:lang w:eastAsia="es-ES_tradnl"/>
                  </w:rPr>
                </w:rPrChange>
              </w:rPr>
            </w:pPr>
            <w:r w:rsidRPr="00E123A5">
              <w:rPr>
                <w:sz w:val="16"/>
                <w:szCs w:val="16"/>
                <w:lang w:val="en-US"/>
                <w:rPrChange w:id="456" w:author="Silvia Lucía López Alvarado" w:date="2020-09-10T19:46:00Z">
                  <w:rPr>
                    <w:sz w:val="16"/>
                    <w:szCs w:val="16"/>
                  </w:rPr>
                </w:rPrChange>
              </w:rPr>
              <w:t xml:space="preserve">Resourcefulness; victimization experiences; Refusal SA </w:t>
            </w:r>
          </w:p>
        </w:tc>
        <w:tc>
          <w:tcPr>
            <w:tcW w:w="0" w:type="auto"/>
          </w:tcPr>
          <w:p w14:paraId="39504838" w14:textId="77777777" w:rsidR="00080C06" w:rsidRPr="00E123A5" w:rsidRDefault="00080C06" w:rsidP="00080C06">
            <w:pPr>
              <w:rPr>
                <w:rFonts w:ascii="Times New Roman" w:hAnsi="Times New Roman"/>
                <w:sz w:val="16"/>
                <w:szCs w:val="16"/>
                <w:lang w:val="en-US" w:eastAsia="es-ES_tradnl"/>
                <w:rPrChange w:id="457" w:author="Silvia Lucía López Alvarado" w:date="2020-09-10T19:46:00Z">
                  <w:rPr>
                    <w:rFonts w:ascii="Times New Roman" w:hAnsi="Times New Roman"/>
                    <w:sz w:val="16"/>
                    <w:szCs w:val="16"/>
                    <w:lang w:eastAsia="es-ES_tradnl"/>
                  </w:rPr>
                </w:rPrChange>
              </w:rPr>
            </w:pPr>
            <w:r w:rsidRPr="00E123A5">
              <w:rPr>
                <w:sz w:val="16"/>
                <w:szCs w:val="16"/>
                <w:lang w:val="en-US"/>
                <w:rPrChange w:id="458" w:author="Silvia Lucía López Alvarado" w:date="2020-09-10T19:46:00Z">
                  <w:rPr>
                    <w:sz w:val="16"/>
                    <w:szCs w:val="16"/>
                  </w:rPr>
                </w:rPrChange>
              </w:rPr>
              <w:t xml:space="preserve">Process of regulating emotions, sexual self-efficacy, reasons for consenting predict resourcefulness and hence predict consenting to unwanted sexual behavior (refusal SA). </w:t>
            </w:r>
          </w:p>
        </w:tc>
      </w:tr>
      <w:tr w:rsidR="00080C06" w:rsidRPr="00190E61" w14:paraId="60925947" w14:textId="77777777" w:rsidTr="00080C06">
        <w:trPr>
          <w:cantSplit/>
          <w:trHeight w:val="1134"/>
        </w:trPr>
        <w:tc>
          <w:tcPr>
            <w:tcW w:w="0" w:type="auto"/>
          </w:tcPr>
          <w:p w14:paraId="140DC352" w14:textId="77777777" w:rsidR="00080C06" w:rsidRPr="00E123A5" w:rsidRDefault="00080C06" w:rsidP="00080C06">
            <w:pPr>
              <w:rPr>
                <w:rFonts w:ascii="Times New Roman" w:hAnsi="Times New Roman"/>
                <w:sz w:val="16"/>
                <w:szCs w:val="16"/>
                <w:lang w:val="en-US" w:eastAsia="es-ES_tradnl"/>
                <w:rPrChange w:id="459" w:author="Silvia Lucía López Alvarado" w:date="2020-09-10T19:46:00Z">
                  <w:rPr>
                    <w:rFonts w:ascii="Times New Roman" w:hAnsi="Times New Roman"/>
                    <w:sz w:val="16"/>
                    <w:szCs w:val="16"/>
                    <w:lang w:eastAsia="es-ES_tradnl"/>
                  </w:rPr>
                </w:rPrChange>
              </w:rPr>
            </w:pPr>
            <w:r w:rsidRPr="00E123A5">
              <w:rPr>
                <w:sz w:val="16"/>
                <w:szCs w:val="16"/>
                <w:lang w:val="en-US"/>
                <w:rPrChange w:id="460" w:author="Silvia Lucía López Alvarado" w:date="2020-09-10T19:46:00Z">
                  <w:rPr>
                    <w:sz w:val="16"/>
                    <w:szCs w:val="16"/>
                  </w:rPr>
                </w:rPrChange>
              </w:rPr>
              <w:t>Impett, E. A., Schooler, D., &amp; Tolman, D. L. (2006).</w:t>
            </w:r>
          </w:p>
        </w:tc>
        <w:tc>
          <w:tcPr>
            <w:tcW w:w="0" w:type="auto"/>
          </w:tcPr>
          <w:p w14:paraId="6F0AE38C"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116 female adolescents </w:t>
            </w:r>
          </w:p>
        </w:tc>
        <w:tc>
          <w:tcPr>
            <w:tcW w:w="0" w:type="auto"/>
          </w:tcPr>
          <w:p w14:paraId="0FC86BFF" w14:textId="77777777" w:rsidR="00080C06" w:rsidRPr="00E123A5" w:rsidRDefault="00080C06" w:rsidP="00080C06">
            <w:pPr>
              <w:rPr>
                <w:rFonts w:ascii="Times New Roman" w:hAnsi="Times New Roman"/>
                <w:sz w:val="16"/>
                <w:szCs w:val="16"/>
                <w:lang w:val="en-US" w:eastAsia="es-ES_tradnl"/>
                <w:rPrChange w:id="461" w:author="Silvia Lucía López Alvarado" w:date="2020-09-10T19:46:00Z">
                  <w:rPr>
                    <w:rFonts w:ascii="Times New Roman" w:hAnsi="Times New Roman"/>
                    <w:sz w:val="16"/>
                    <w:szCs w:val="16"/>
                    <w:lang w:eastAsia="es-ES_tradnl"/>
                  </w:rPr>
                </w:rPrChange>
              </w:rPr>
            </w:pPr>
            <w:r w:rsidRPr="00E123A5">
              <w:rPr>
                <w:sz w:val="16"/>
                <w:szCs w:val="16"/>
                <w:lang w:val="en-US"/>
                <w:rPrChange w:id="462" w:author="Silvia Lucía López Alvarado" w:date="2020-09-10T19:46:00Z">
                  <w:rPr>
                    <w:sz w:val="16"/>
                    <w:szCs w:val="16"/>
                  </w:rPr>
                </w:rPrChange>
              </w:rPr>
              <w:t>Demographics; Adolescent Femininity Ideology Scale (AFIS; Tolman &amp; Porche, 2000); Contraceptive Self-Efficacy Scale (Levinson, 1986); items regarding engagement in sexual activities; items of the National Longitudinal Study of Adolescent Health about protection practices.</w:t>
            </w:r>
          </w:p>
          <w:p w14:paraId="16E3CC1D" w14:textId="77777777" w:rsidR="00080C06" w:rsidRPr="00E123A5" w:rsidRDefault="00080C06" w:rsidP="00080C06">
            <w:pPr>
              <w:rPr>
                <w:rFonts w:ascii="Times New Roman" w:hAnsi="Times New Roman"/>
                <w:sz w:val="16"/>
                <w:szCs w:val="16"/>
                <w:lang w:val="en-US" w:eastAsia="es-ES_tradnl"/>
                <w:rPrChange w:id="463" w:author="Silvia Lucía López Alvarado" w:date="2020-09-10T19:46:00Z">
                  <w:rPr>
                    <w:rFonts w:ascii="Times New Roman" w:hAnsi="Times New Roman"/>
                    <w:sz w:val="16"/>
                    <w:szCs w:val="16"/>
                    <w:lang w:eastAsia="es-ES_tradnl"/>
                  </w:rPr>
                </w:rPrChange>
              </w:rPr>
            </w:pPr>
          </w:p>
        </w:tc>
        <w:tc>
          <w:tcPr>
            <w:tcW w:w="0" w:type="auto"/>
          </w:tcPr>
          <w:p w14:paraId="3C1A2A09" w14:textId="77777777" w:rsidR="00080C06" w:rsidRPr="00E123A5" w:rsidRDefault="00080C06" w:rsidP="00080C06">
            <w:pPr>
              <w:rPr>
                <w:rFonts w:ascii="Times New Roman" w:hAnsi="Times New Roman"/>
                <w:sz w:val="16"/>
                <w:szCs w:val="16"/>
                <w:lang w:val="en-US" w:eastAsia="es-ES_tradnl"/>
                <w:rPrChange w:id="464" w:author="Silvia Lucía López Alvarado" w:date="2020-09-10T19:46:00Z">
                  <w:rPr>
                    <w:rFonts w:ascii="Times New Roman" w:hAnsi="Times New Roman"/>
                    <w:sz w:val="16"/>
                    <w:szCs w:val="16"/>
                    <w:lang w:eastAsia="es-ES_tradnl"/>
                  </w:rPr>
                </w:rPrChange>
              </w:rPr>
            </w:pPr>
            <w:r w:rsidRPr="00E123A5">
              <w:rPr>
                <w:sz w:val="16"/>
                <w:szCs w:val="16"/>
                <w:lang w:val="en-US"/>
                <w:rPrChange w:id="465" w:author="Silvia Lucía López Alvarado" w:date="2020-09-10T19:46:00Z">
                  <w:rPr>
                    <w:sz w:val="16"/>
                    <w:szCs w:val="16"/>
                  </w:rPr>
                </w:rPrChange>
              </w:rPr>
              <w:t>Femininity ideology, sexual self-efficacy, sexual experiences, protection behavior</w:t>
            </w:r>
          </w:p>
        </w:tc>
        <w:tc>
          <w:tcPr>
            <w:tcW w:w="0" w:type="auto"/>
          </w:tcPr>
          <w:p w14:paraId="52CB6945" w14:textId="77777777" w:rsidR="00080C06" w:rsidRPr="00E123A5" w:rsidRDefault="00080C06" w:rsidP="00080C06">
            <w:pPr>
              <w:rPr>
                <w:rFonts w:ascii="Times New Roman" w:hAnsi="Times New Roman"/>
                <w:sz w:val="16"/>
                <w:szCs w:val="16"/>
                <w:lang w:val="en-US" w:eastAsia="es-ES_tradnl"/>
                <w:rPrChange w:id="466" w:author="Silvia Lucía López Alvarado" w:date="2020-09-10T19:46:00Z">
                  <w:rPr>
                    <w:rFonts w:ascii="Times New Roman" w:hAnsi="Times New Roman"/>
                    <w:sz w:val="16"/>
                    <w:szCs w:val="16"/>
                    <w:lang w:eastAsia="es-ES_tradnl"/>
                  </w:rPr>
                </w:rPrChange>
              </w:rPr>
            </w:pPr>
            <w:r w:rsidRPr="00E123A5">
              <w:rPr>
                <w:sz w:val="16"/>
                <w:szCs w:val="16"/>
                <w:lang w:val="en-US"/>
                <w:rPrChange w:id="467" w:author="Silvia Lucía López Alvarado" w:date="2020-09-10T19:46:00Z">
                  <w:rPr>
                    <w:sz w:val="16"/>
                    <w:szCs w:val="16"/>
                  </w:rPr>
                </w:rPrChange>
              </w:rPr>
              <w:t xml:space="preserve">Inauthenticity in relationship and body objectification were associated with poorer sexual self-efficacy and thus it predicted less sexual experience and less use of protection. Two components of femininity ideology were associated with different forms of protection. </w:t>
            </w:r>
          </w:p>
        </w:tc>
      </w:tr>
      <w:tr w:rsidR="00080C06" w:rsidRPr="00190E61" w14:paraId="3C3816D9" w14:textId="77777777" w:rsidTr="00080C06">
        <w:trPr>
          <w:cantSplit/>
          <w:trHeight w:val="1134"/>
        </w:trPr>
        <w:tc>
          <w:tcPr>
            <w:tcW w:w="0" w:type="auto"/>
          </w:tcPr>
          <w:p w14:paraId="6977D122" w14:textId="77777777" w:rsidR="00080C06" w:rsidRPr="00E123A5" w:rsidRDefault="00080C06" w:rsidP="00080C06">
            <w:pPr>
              <w:rPr>
                <w:rFonts w:ascii="Times New Roman" w:hAnsi="Times New Roman"/>
                <w:sz w:val="16"/>
                <w:szCs w:val="16"/>
                <w:lang w:val="en-US" w:eastAsia="es-ES_tradnl"/>
                <w:rPrChange w:id="468" w:author="Silvia Lucía López Alvarado" w:date="2020-09-10T19:46:00Z">
                  <w:rPr>
                    <w:rFonts w:ascii="Times New Roman" w:hAnsi="Times New Roman"/>
                    <w:sz w:val="16"/>
                    <w:szCs w:val="16"/>
                    <w:lang w:eastAsia="es-ES_tradnl"/>
                  </w:rPr>
                </w:rPrChange>
              </w:rPr>
            </w:pPr>
            <w:r w:rsidRPr="00E123A5">
              <w:rPr>
                <w:sz w:val="16"/>
                <w:szCs w:val="16"/>
                <w:lang w:val="en-US"/>
                <w:rPrChange w:id="469" w:author="Silvia Lucía López Alvarado" w:date="2020-09-10T19:46:00Z">
                  <w:rPr>
                    <w:sz w:val="16"/>
                    <w:szCs w:val="16"/>
                  </w:rPr>
                </w:rPrChange>
              </w:rPr>
              <w:t>Kelley, E. L., Orchowski, L. M., &amp; Gidycz, C. A. (2016).</w:t>
            </w:r>
          </w:p>
        </w:tc>
        <w:tc>
          <w:tcPr>
            <w:tcW w:w="0" w:type="auto"/>
          </w:tcPr>
          <w:p w14:paraId="349EE51C"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296 college women</w:t>
            </w:r>
          </w:p>
        </w:tc>
        <w:tc>
          <w:tcPr>
            <w:tcW w:w="0" w:type="auto"/>
          </w:tcPr>
          <w:p w14:paraId="4EC84241" w14:textId="77777777" w:rsidR="00080C06" w:rsidRPr="00E123A5" w:rsidRDefault="00080C06" w:rsidP="00080C06">
            <w:pPr>
              <w:rPr>
                <w:rFonts w:ascii="Times New Roman" w:hAnsi="Times New Roman"/>
                <w:sz w:val="16"/>
                <w:szCs w:val="16"/>
                <w:lang w:val="en-US" w:eastAsia="es-ES_tradnl"/>
                <w:rPrChange w:id="470" w:author="Silvia Lucía López Alvarado" w:date="2020-09-10T19:46:00Z">
                  <w:rPr>
                    <w:rFonts w:ascii="Times New Roman" w:hAnsi="Times New Roman"/>
                    <w:sz w:val="16"/>
                    <w:szCs w:val="16"/>
                    <w:lang w:eastAsia="es-ES_tradnl"/>
                  </w:rPr>
                </w:rPrChange>
              </w:rPr>
            </w:pPr>
            <w:r w:rsidRPr="00E123A5">
              <w:rPr>
                <w:sz w:val="16"/>
                <w:szCs w:val="16"/>
                <w:lang w:val="en-US"/>
                <w:rPrChange w:id="471" w:author="Silvia Lucía López Alvarado" w:date="2020-09-10T19:46:00Z">
                  <w:rPr>
                    <w:sz w:val="16"/>
                    <w:szCs w:val="16"/>
                  </w:rPr>
                </w:rPrChange>
              </w:rPr>
              <w:t>Demographics; Sexual Experiences Survey (SES; Koss &amp; Oros, 1982); Sexual Assertiveness Questionnaire for Women (SAQ-W; Messman-Moore et al., 2007); The Resistance Self-efficacy rating Scale (Marx et al., 2001); The Psychological Barriers to Resisting Questionnaire (PBRQ; Norris et al., 1996)</w:t>
            </w:r>
          </w:p>
        </w:tc>
        <w:tc>
          <w:tcPr>
            <w:tcW w:w="0" w:type="auto"/>
          </w:tcPr>
          <w:p w14:paraId="73A2A4B5"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Sexual Victimization </w:t>
            </w:r>
          </w:p>
        </w:tc>
        <w:tc>
          <w:tcPr>
            <w:tcW w:w="0" w:type="auto"/>
          </w:tcPr>
          <w:p w14:paraId="41959F93" w14:textId="77777777" w:rsidR="00080C06" w:rsidRPr="00E123A5" w:rsidRDefault="00080C06" w:rsidP="00080C06">
            <w:pPr>
              <w:rPr>
                <w:rFonts w:ascii="Times New Roman" w:hAnsi="Times New Roman"/>
                <w:sz w:val="16"/>
                <w:szCs w:val="16"/>
                <w:lang w:val="en-US" w:eastAsia="es-ES_tradnl"/>
                <w:rPrChange w:id="472" w:author="Silvia Lucía López Alvarado" w:date="2020-09-10T19:47:00Z">
                  <w:rPr>
                    <w:rFonts w:ascii="Times New Roman" w:hAnsi="Times New Roman"/>
                    <w:sz w:val="16"/>
                    <w:szCs w:val="16"/>
                    <w:lang w:eastAsia="es-ES_tradnl"/>
                  </w:rPr>
                </w:rPrChange>
              </w:rPr>
            </w:pPr>
            <w:r w:rsidRPr="00E123A5">
              <w:rPr>
                <w:sz w:val="16"/>
                <w:szCs w:val="16"/>
                <w:lang w:val="en-US"/>
                <w:rPrChange w:id="473" w:author="Silvia Lucía López Alvarado" w:date="2020-09-10T19:47:00Z">
                  <w:rPr>
                    <w:sz w:val="16"/>
                    <w:szCs w:val="16"/>
                  </w:rPr>
                </w:rPrChange>
              </w:rPr>
              <w:t>Relational SA served as a salient mechanism of the victimization revictimization relationship.</w:t>
            </w:r>
          </w:p>
          <w:p w14:paraId="2417B2EE" w14:textId="77777777" w:rsidR="00080C06" w:rsidRPr="00E123A5" w:rsidRDefault="00080C06" w:rsidP="00080C06">
            <w:pPr>
              <w:rPr>
                <w:rFonts w:ascii="Times New Roman" w:hAnsi="Times New Roman"/>
                <w:sz w:val="16"/>
                <w:szCs w:val="16"/>
                <w:lang w:val="en-US" w:eastAsia="es-ES_tradnl"/>
                <w:rPrChange w:id="474" w:author="Silvia Lucía López Alvarado" w:date="2020-09-10T19:47:00Z">
                  <w:rPr>
                    <w:rFonts w:ascii="Times New Roman" w:hAnsi="Times New Roman"/>
                    <w:sz w:val="16"/>
                    <w:szCs w:val="16"/>
                    <w:lang w:eastAsia="es-ES_tradnl"/>
                  </w:rPr>
                </w:rPrChange>
              </w:rPr>
            </w:pPr>
            <w:r w:rsidRPr="00E123A5">
              <w:rPr>
                <w:sz w:val="16"/>
                <w:szCs w:val="16"/>
                <w:lang w:val="en-US"/>
                <w:rPrChange w:id="475" w:author="Silvia Lucía López Alvarado" w:date="2020-09-10T19:47:00Z">
                  <w:rPr>
                    <w:sz w:val="16"/>
                    <w:szCs w:val="16"/>
                  </w:rPr>
                </w:rPrChange>
              </w:rPr>
              <w:t>Increasing women´s sexual assertiveness skills may be a particular important component of reducing risk for sexual revictimization.</w:t>
            </w:r>
          </w:p>
        </w:tc>
      </w:tr>
      <w:tr w:rsidR="00080C06" w:rsidRPr="00190E61" w14:paraId="44E74E05" w14:textId="77777777" w:rsidTr="00080C06">
        <w:trPr>
          <w:cantSplit/>
          <w:trHeight w:val="1134"/>
        </w:trPr>
        <w:tc>
          <w:tcPr>
            <w:tcW w:w="0" w:type="auto"/>
          </w:tcPr>
          <w:p w14:paraId="4ED15A1F" w14:textId="77777777" w:rsidR="00080C06" w:rsidRPr="0075585A" w:rsidRDefault="00080C06" w:rsidP="00080C06">
            <w:pPr>
              <w:rPr>
                <w:rFonts w:ascii="Times New Roman" w:hAnsi="Times New Roman"/>
                <w:sz w:val="16"/>
                <w:szCs w:val="16"/>
                <w:lang w:val="nl-BE" w:eastAsia="es-ES_tradnl"/>
                <w:rPrChange w:id="476" w:author="Reviewer" w:date="2020-09-12T22:26:00Z">
                  <w:rPr>
                    <w:rFonts w:ascii="Times New Roman" w:hAnsi="Times New Roman"/>
                    <w:sz w:val="16"/>
                    <w:szCs w:val="16"/>
                    <w:lang w:eastAsia="es-ES_tradnl"/>
                  </w:rPr>
                </w:rPrChange>
              </w:rPr>
            </w:pPr>
            <w:r w:rsidRPr="00080C06">
              <w:rPr>
                <w:rFonts w:ascii="Times New Roman" w:hAnsi="Times New Roman"/>
                <w:sz w:val="16"/>
                <w:szCs w:val="16"/>
                <w:lang w:val="nl-BE" w:eastAsia="es-ES_tradnl"/>
              </w:rPr>
              <w:t>Kennett, D. J., Humphreys, T. P., &amp; Schultz, K. E. (2012).</w:t>
            </w:r>
          </w:p>
        </w:tc>
        <w:tc>
          <w:tcPr>
            <w:tcW w:w="0" w:type="auto"/>
          </w:tcPr>
          <w:p w14:paraId="507B488D"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178 undergraduate women</w:t>
            </w:r>
          </w:p>
        </w:tc>
        <w:tc>
          <w:tcPr>
            <w:tcW w:w="0" w:type="auto"/>
          </w:tcPr>
          <w:p w14:paraId="249B3BA4" w14:textId="77777777" w:rsidR="00080C06" w:rsidRPr="00E123A5" w:rsidRDefault="00080C06" w:rsidP="00080C06">
            <w:pPr>
              <w:rPr>
                <w:rFonts w:ascii="Times New Roman" w:hAnsi="Times New Roman"/>
                <w:sz w:val="16"/>
                <w:szCs w:val="16"/>
                <w:lang w:val="en-US" w:eastAsia="es-ES_tradnl"/>
                <w:rPrChange w:id="477" w:author="Silvia Lucía López Alvarado" w:date="2020-09-10T19:47:00Z">
                  <w:rPr>
                    <w:rFonts w:ascii="Times New Roman" w:hAnsi="Times New Roman"/>
                    <w:sz w:val="16"/>
                    <w:szCs w:val="16"/>
                    <w:lang w:eastAsia="es-ES_tradnl"/>
                  </w:rPr>
                </w:rPrChange>
              </w:rPr>
            </w:pPr>
            <w:r w:rsidRPr="00E123A5">
              <w:rPr>
                <w:sz w:val="16"/>
                <w:szCs w:val="16"/>
                <w:lang w:val="en-US"/>
                <w:rPrChange w:id="478" w:author="Silvia Lucía López Alvarado" w:date="2020-09-10T19:47:00Z">
                  <w:rPr>
                    <w:sz w:val="16"/>
                    <w:szCs w:val="16"/>
                  </w:rPr>
                </w:rPrChange>
              </w:rPr>
              <w:t xml:space="preserve">The SCS; The Sexual Resourcefulness Inventory; The Reasons for Consenting to Unwanted Sexual Advances Inventory (RFC); The Sexual Self-Efficacy Scale; The Sexual Giving-in Experiences Survey, a revised version of the SATAQ-3  </w:t>
            </w:r>
          </w:p>
        </w:tc>
        <w:tc>
          <w:tcPr>
            <w:tcW w:w="0" w:type="auto"/>
          </w:tcPr>
          <w:p w14:paraId="724BC41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Resourcefulness; Refusal SA</w:t>
            </w:r>
          </w:p>
        </w:tc>
        <w:tc>
          <w:tcPr>
            <w:tcW w:w="0" w:type="auto"/>
          </w:tcPr>
          <w:p w14:paraId="5FAD9092" w14:textId="77777777" w:rsidR="00080C06" w:rsidRPr="00E123A5" w:rsidRDefault="00080C06" w:rsidP="00080C06">
            <w:pPr>
              <w:rPr>
                <w:rFonts w:ascii="Times New Roman" w:hAnsi="Times New Roman"/>
                <w:sz w:val="16"/>
                <w:szCs w:val="16"/>
                <w:lang w:val="en-US" w:eastAsia="es-ES_tradnl"/>
                <w:rPrChange w:id="479" w:author="Silvia Lucía López Alvarado" w:date="2020-09-10T19:47:00Z">
                  <w:rPr>
                    <w:rFonts w:ascii="Times New Roman" w:hAnsi="Times New Roman"/>
                    <w:sz w:val="16"/>
                    <w:szCs w:val="16"/>
                    <w:lang w:eastAsia="es-ES_tradnl"/>
                  </w:rPr>
                </w:rPrChange>
              </w:rPr>
            </w:pPr>
            <w:r w:rsidRPr="00E123A5">
              <w:rPr>
                <w:sz w:val="16"/>
                <w:szCs w:val="16"/>
                <w:lang w:val="en-US"/>
                <w:rPrChange w:id="480" w:author="Silvia Lucía López Alvarado" w:date="2020-09-10T19:47:00Z">
                  <w:rPr>
                    <w:sz w:val="16"/>
                    <w:szCs w:val="16"/>
                  </w:rPr>
                </w:rPrChange>
              </w:rPr>
              <w:t xml:space="preserve">Receiving more information from the mother about dealing with unwanted sexual advances emerges as direct contributor for resourcefulness. </w:t>
            </w:r>
          </w:p>
          <w:p w14:paraId="20902D7F" w14:textId="77777777" w:rsidR="00080C06" w:rsidRPr="00E123A5" w:rsidRDefault="00080C06" w:rsidP="00080C06">
            <w:pPr>
              <w:rPr>
                <w:rFonts w:ascii="Times New Roman" w:hAnsi="Times New Roman"/>
                <w:sz w:val="16"/>
                <w:szCs w:val="16"/>
                <w:lang w:val="en-US" w:eastAsia="es-ES_tradnl"/>
                <w:rPrChange w:id="481" w:author="Silvia Lucía López Alvarado" w:date="2020-09-10T19:47:00Z">
                  <w:rPr>
                    <w:rFonts w:ascii="Times New Roman" w:hAnsi="Times New Roman"/>
                    <w:sz w:val="16"/>
                    <w:szCs w:val="16"/>
                    <w:lang w:eastAsia="es-ES_tradnl"/>
                  </w:rPr>
                </w:rPrChange>
              </w:rPr>
            </w:pPr>
            <w:r w:rsidRPr="00E123A5">
              <w:rPr>
                <w:sz w:val="16"/>
                <w:szCs w:val="16"/>
                <w:lang w:val="en-US"/>
                <w:rPrChange w:id="482" w:author="Silvia Lucía López Alvarado" w:date="2020-09-10T19:47:00Z">
                  <w:rPr>
                    <w:sz w:val="16"/>
                    <w:szCs w:val="16"/>
                  </w:rPr>
                </w:rPrChange>
              </w:rPr>
              <w:t xml:space="preserve">Higher learned resourcefulness is associated with fewer consenting unwanted sexual advances. </w:t>
            </w:r>
          </w:p>
          <w:p w14:paraId="562E2FA9" w14:textId="77777777" w:rsidR="00080C06" w:rsidRPr="00E123A5" w:rsidRDefault="00080C06" w:rsidP="00080C06">
            <w:pPr>
              <w:rPr>
                <w:rFonts w:ascii="Times New Roman" w:hAnsi="Times New Roman"/>
                <w:sz w:val="16"/>
                <w:szCs w:val="16"/>
                <w:lang w:val="en-US" w:eastAsia="es-ES_tradnl"/>
                <w:rPrChange w:id="483" w:author="Silvia Lucía López Alvarado" w:date="2020-09-10T19:47:00Z">
                  <w:rPr>
                    <w:rFonts w:ascii="Times New Roman" w:hAnsi="Times New Roman"/>
                    <w:sz w:val="16"/>
                    <w:szCs w:val="16"/>
                    <w:lang w:eastAsia="es-ES_tradnl"/>
                  </w:rPr>
                </w:rPrChange>
              </w:rPr>
            </w:pPr>
          </w:p>
        </w:tc>
      </w:tr>
      <w:tr w:rsidR="00080C06" w:rsidRPr="00190E61" w14:paraId="33FAA1E8" w14:textId="77777777" w:rsidTr="00080C06">
        <w:trPr>
          <w:cantSplit/>
          <w:trHeight w:val="1134"/>
        </w:trPr>
        <w:tc>
          <w:tcPr>
            <w:tcW w:w="0" w:type="auto"/>
          </w:tcPr>
          <w:p w14:paraId="78A8F7AB" w14:textId="77777777" w:rsidR="00080C06" w:rsidRPr="00080C06" w:rsidRDefault="00080C06" w:rsidP="00080C06">
            <w:pPr>
              <w:rPr>
                <w:rFonts w:ascii="Times New Roman" w:hAnsi="Times New Roman"/>
                <w:sz w:val="16"/>
                <w:szCs w:val="16"/>
                <w:lang w:val="nl-BE" w:eastAsia="es-ES_tradnl"/>
              </w:rPr>
            </w:pPr>
            <w:r w:rsidRPr="00080C06">
              <w:rPr>
                <w:rFonts w:ascii="Times New Roman" w:hAnsi="Times New Roman"/>
                <w:sz w:val="16"/>
                <w:szCs w:val="16"/>
                <w:lang w:eastAsia="es-ES_tradnl"/>
              </w:rPr>
              <w:t>Kitzinger, C., &amp; Frith, H. (1999).</w:t>
            </w:r>
          </w:p>
        </w:tc>
        <w:tc>
          <w:tcPr>
            <w:tcW w:w="0" w:type="auto"/>
          </w:tcPr>
          <w:p w14:paraId="053263DF" w14:textId="77777777" w:rsidR="00080C06" w:rsidRPr="00E123A5" w:rsidRDefault="00080C06" w:rsidP="00080C06">
            <w:pPr>
              <w:rPr>
                <w:rFonts w:ascii="Times New Roman" w:hAnsi="Times New Roman"/>
                <w:sz w:val="16"/>
                <w:szCs w:val="16"/>
                <w:lang w:val="en-US" w:eastAsia="es-ES_tradnl"/>
                <w:rPrChange w:id="484" w:author="Silvia Lucía López Alvarado" w:date="2020-09-10T19:47:00Z">
                  <w:rPr>
                    <w:rFonts w:ascii="Times New Roman" w:hAnsi="Times New Roman"/>
                    <w:sz w:val="16"/>
                    <w:szCs w:val="16"/>
                    <w:lang w:eastAsia="es-ES_tradnl"/>
                  </w:rPr>
                </w:rPrChange>
              </w:rPr>
            </w:pPr>
            <w:r w:rsidRPr="00E123A5">
              <w:rPr>
                <w:sz w:val="16"/>
                <w:szCs w:val="16"/>
                <w:lang w:val="en-US"/>
                <w:rPrChange w:id="485" w:author="Silvia Lucía López Alvarado" w:date="2020-09-10T19:47:00Z">
                  <w:rPr>
                    <w:sz w:val="16"/>
                    <w:szCs w:val="16"/>
                  </w:rPr>
                </w:rPrChange>
              </w:rPr>
              <w:t>58 female schools and university students</w:t>
            </w:r>
          </w:p>
        </w:tc>
        <w:tc>
          <w:tcPr>
            <w:tcW w:w="0" w:type="auto"/>
          </w:tcPr>
          <w:p w14:paraId="792E0227" w14:textId="77777777" w:rsidR="00080C06" w:rsidRPr="00E123A5" w:rsidRDefault="00080C06" w:rsidP="00080C06">
            <w:pPr>
              <w:rPr>
                <w:rFonts w:ascii="Times New Roman" w:hAnsi="Times New Roman"/>
                <w:sz w:val="16"/>
                <w:szCs w:val="16"/>
                <w:lang w:val="en-US" w:eastAsia="es-ES_tradnl"/>
                <w:rPrChange w:id="486" w:author="Silvia Lucía López Alvarado" w:date="2020-09-10T19:47:00Z">
                  <w:rPr>
                    <w:rFonts w:ascii="Times New Roman" w:hAnsi="Times New Roman"/>
                    <w:sz w:val="16"/>
                    <w:szCs w:val="16"/>
                    <w:lang w:eastAsia="es-ES_tradnl"/>
                  </w:rPr>
                </w:rPrChange>
              </w:rPr>
            </w:pPr>
            <w:r w:rsidRPr="00E123A5">
              <w:rPr>
                <w:sz w:val="16"/>
                <w:szCs w:val="16"/>
                <w:lang w:val="en-US"/>
                <w:rPrChange w:id="487" w:author="Silvia Lucía López Alvarado" w:date="2020-09-10T19:47:00Z">
                  <w:rPr>
                    <w:sz w:val="16"/>
                    <w:szCs w:val="16"/>
                  </w:rPr>
                </w:rPrChange>
              </w:rPr>
              <w:t>Focus groups;</w:t>
            </w:r>
          </w:p>
          <w:p w14:paraId="75158F72" w14:textId="77777777" w:rsidR="00080C06" w:rsidRPr="00E123A5" w:rsidRDefault="00080C06" w:rsidP="00080C06">
            <w:pPr>
              <w:rPr>
                <w:rFonts w:ascii="Times New Roman" w:hAnsi="Times New Roman"/>
                <w:sz w:val="16"/>
                <w:szCs w:val="16"/>
                <w:lang w:val="en-US" w:eastAsia="es-ES_tradnl"/>
                <w:rPrChange w:id="488" w:author="Silvia Lucía López Alvarado" w:date="2020-09-10T19:47:00Z">
                  <w:rPr>
                    <w:rFonts w:ascii="Times New Roman" w:hAnsi="Times New Roman"/>
                    <w:sz w:val="16"/>
                    <w:szCs w:val="16"/>
                    <w:lang w:eastAsia="es-ES_tradnl"/>
                  </w:rPr>
                </w:rPrChange>
              </w:rPr>
            </w:pPr>
            <w:r w:rsidRPr="00E123A5">
              <w:rPr>
                <w:sz w:val="16"/>
                <w:szCs w:val="16"/>
                <w:lang w:val="en-US"/>
                <w:rPrChange w:id="489" w:author="Silvia Lucía López Alvarado" w:date="2020-09-10T19:47:00Z">
                  <w:rPr>
                    <w:sz w:val="16"/>
                    <w:szCs w:val="16"/>
                  </w:rPr>
                </w:rPrChange>
              </w:rPr>
              <w:t>Tape recorded interactions</w:t>
            </w:r>
          </w:p>
        </w:tc>
        <w:tc>
          <w:tcPr>
            <w:tcW w:w="0" w:type="auto"/>
          </w:tcPr>
          <w:p w14:paraId="572CFD3A"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Refusal SA; gender</w:t>
            </w:r>
          </w:p>
        </w:tc>
        <w:tc>
          <w:tcPr>
            <w:tcW w:w="0" w:type="auto"/>
          </w:tcPr>
          <w:p w14:paraId="73FB7ACD" w14:textId="77777777" w:rsidR="00080C06" w:rsidRPr="00E123A5" w:rsidRDefault="00080C06" w:rsidP="00080C06">
            <w:pPr>
              <w:rPr>
                <w:rFonts w:ascii="Times New Roman" w:hAnsi="Times New Roman"/>
                <w:sz w:val="16"/>
                <w:szCs w:val="16"/>
                <w:lang w:val="en-US" w:eastAsia="es-ES_tradnl"/>
                <w:rPrChange w:id="490" w:author="Silvia Lucía López Alvarado" w:date="2020-09-10T19:47:00Z">
                  <w:rPr>
                    <w:rFonts w:ascii="Times New Roman" w:hAnsi="Times New Roman"/>
                    <w:sz w:val="16"/>
                    <w:szCs w:val="16"/>
                    <w:lang w:eastAsia="es-ES_tradnl"/>
                  </w:rPr>
                </w:rPrChange>
              </w:rPr>
            </w:pPr>
            <w:r w:rsidRPr="00E123A5">
              <w:rPr>
                <w:sz w:val="16"/>
                <w:szCs w:val="16"/>
                <w:lang w:val="en-US"/>
                <w:rPrChange w:id="491" w:author="Silvia Lucía López Alvarado" w:date="2020-09-10T19:47:00Z">
                  <w:rPr>
                    <w:sz w:val="16"/>
                    <w:szCs w:val="16"/>
                  </w:rPr>
                </w:rPrChange>
              </w:rPr>
              <w:t>Explicit refusals of sex have negative implications for women. Women rely to the use of excuses to say no, delay acceptance of proposals or offer palliatives in refusing sex.</w:t>
            </w:r>
          </w:p>
          <w:p w14:paraId="11A2F76C" w14:textId="77777777" w:rsidR="00080C06" w:rsidRPr="00E123A5" w:rsidRDefault="00080C06" w:rsidP="00080C06">
            <w:pPr>
              <w:rPr>
                <w:rFonts w:ascii="Times New Roman" w:hAnsi="Times New Roman"/>
                <w:sz w:val="16"/>
                <w:szCs w:val="16"/>
                <w:lang w:val="en-US" w:eastAsia="es-ES_tradnl"/>
                <w:rPrChange w:id="492" w:author="Silvia Lucía López Alvarado" w:date="2020-09-10T19:47:00Z">
                  <w:rPr>
                    <w:rFonts w:ascii="Times New Roman" w:hAnsi="Times New Roman"/>
                    <w:sz w:val="16"/>
                    <w:szCs w:val="16"/>
                    <w:lang w:eastAsia="es-ES_tradnl"/>
                  </w:rPr>
                </w:rPrChange>
              </w:rPr>
            </w:pPr>
          </w:p>
        </w:tc>
      </w:tr>
      <w:tr w:rsidR="00080C06" w:rsidRPr="00190E61" w14:paraId="438857D2" w14:textId="77777777" w:rsidTr="00080C06">
        <w:trPr>
          <w:cantSplit/>
          <w:trHeight w:val="1134"/>
        </w:trPr>
        <w:tc>
          <w:tcPr>
            <w:tcW w:w="0" w:type="auto"/>
          </w:tcPr>
          <w:p w14:paraId="3122198C" w14:textId="77777777" w:rsidR="00080C06" w:rsidRPr="00E123A5" w:rsidRDefault="00080C06" w:rsidP="00080C06">
            <w:pPr>
              <w:rPr>
                <w:rFonts w:ascii="Times New Roman" w:hAnsi="Times New Roman"/>
                <w:sz w:val="16"/>
                <w:szCs w:val="16"/>
                <w:lang w:val="en-US" w:eastAsia="es-ES_tradnl"/>
                <w:rPrChange w:id="493" w:author="Silvia Lucía López Alvarado" w:date="2020-09-10T19:47:00Z">
                  <w:rPr>
                    <w:rFonts w:ascii="Times New Roman" w:hAnsi="Times New Roman"/>
                    <w:sz w:val="16"/>
                    <w:szCs w:val="16"/>
                    <w:lang w:eastAsia="es-ES_tradnl"/>
                  </w:rPr>
                </w:rPrChange>
              </w:rPr>
            </w:pPr>
            <w:r w:rsidRPr="00E123A5">
              <w:rPr>
                <w:sz w:val="16"/>
                <w:szCs w:val="16"/>
                <w:lang w:val="en-US"/>
                <w:rPrChange w:id="494" w:author="Silvia Lucía López Alvarado" w:date="2020-09-10T19:47:00Z">
                  <w:rPr>
                    <w:sz w:val="16"/>
                    <w:szCs w:val="16"/>
                  </w:rPr>
                </w:rPrChange>
              </w:rPr>
              <w:t>Leclerc, B., Bergeron, S., Brassard, A., Bélanger, C., Steben, M., &amp; Lambert, B. (2015).</w:t>
            </w:r>
          </w:p>
        </w:tc>
        <w:tc>
          <w:tcPr>
            <w:tcW w:w="0" w:type="auto"/>
          </w:tcPr>
          <w:p w14:paraId="043AE8A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101 couples</w:t>
            </w:r>
          </w:p>
        </w:tc>
        <w:tc>
          <w:tcPr>
            <w:tcW w:w="0" w:type="auto"/>
          </w:tcPr>
          <w:p w14:paraId="62FC0B82" w14:textId="77777777" w:rsidR="00080C06" w:rsidRPr="00E123A5" w:rsidRDefault="00080C06" w:rsidP="00080C06">
            <w:pPr>
              <w:rPr>
                <w:rFonts w:ascii="Times New Roman" w:hAnsi="Times New Roman"/>
                <w:sz w:val="16"/>
                <w:szCs w:val="16"/>
                <w:lang w:val="en-US" w:eastAsia="es-ES_tradnl"/>
                <w:rPrChange w:id="495" w:author="Silvia Lucía López Alvarado" w:date="2020-09-10T19:47:00Z">
                  <w:rPr>
                    <w:rFonts w:ascii="Times New Roman" w:hAnsi="Times New Roman"/>
                    <w:sz w:val="16"/>
                    <w:szCs w:val="16"/>
                    <w:lang w:eastAsia="es-ES_tradnl"/>
                  </w:rPr>
                </w:rPrChange>
              </w:rPr>
            </w:pPr>
            <w:r w:rsidRPr="00E123A5">
              <w:rPr>
                <w:sz w:val="16"/>
                <w:szCs w:val="16"/>
                <w:lang w:val="en-US"/>
                <w:rPrChange w:id="496" w:author="Silvia Lucía López Alvarado" w:date="2020-09-10T19:47:00Z">
                  <w:rPr>
                    <w:sz w:val="16"/>
                    <w:szCs w:val="16"/>
                  </w:rPr>
                </w:rPrChange>
              </w:rPr>
              <w:t>Horizontal analog scale for pain; Experiences in Close Relationships Scale-Revised (ECR-R; Fraley, Waller, &amp; Brennan, 2000); The Hurlbert Index of Sexual Assertiveness (HISA; Hurlbert, 1991); Female Sexual Function Index (Rosen et al., 2000); Sexual History Form (SHF; Nowinski &amp; LoPiccolo, 1979); The Global Measure of Sexual Satisfaction (GMSEX; Lawrance and Byers, 1995)</w:t>
            </w:r>
          </w:p>
        </w:tc>
        <w:tc>
          <w:tcPr>
            <w:tcW w:w="0" w:type="auto"/>
          </w:tcPr>
          <w:p w14:paraId="7A5266F2" w14:textId="77777777" w:rsidR="00080C06" w:rsidRPr="00E123A5" w:rsidRDefault="00080C06" w:rsidP="00080C06">
            <w:pPr>
              <w:rPr>
                <w:rFonts w:ascii="Times New Roman" w:hAnsi="Times New Roman"/>
                <w:sz w:val="16"/>
                <w:szCs w:val="16"/>
                <w:lang w:val="en-US" w:eastAsia="es-ES_tradnl"/>
                <w:rPrChange w:id="497" w:author="Silvia Lucía López Alvarado" w:date="2020-09-10T19:47:00Z">
                  <w:rPr>
                    <w:rFonts w:ascii="Times New Roman" w:hAnsi="Times New Roman"/>
                    <w:sz w:val="16"/>
                    <w:szCs w:val="16"/>
                    <w:lang w:eastAsia="es-ES_tradnl"/>
                  </w:rPr>
                </w:rPrChange>
              </w:rPr>
            </w:pPr>
            <w:r w:rsidRPr="00E123A5">
              <w:rPr>
                <w:sz w:val="16"/>
                <w:szCs w:val="16"/>
                <w:lang w:val="en-US"/>
                <w:rPrChange w:id="498" w:author="Silvia Lucía López Alvarado" w:date="2020-09-10T19:47:00Z">
                  <w:rPr>
                    <w:sz w:val="16"/>
                    <w:szCs w:val="16"/>
                  </w:rPr>
                </w:rPrChange>
              </w:rPr>
              <w:t>Attachment, pain, sexual function, sexual satisfaction and SA</w:t>
            </w:r>
          </w:p>
        </w:tc>
        <w:tc>
          <w:tcPr>
            <w:tcW w:w="0" w:type="auto"/>
          </w:tcPr>
          <w:p w14:paraId="46444142" w14:textId="77777777" w:rsidR="00080C06" w:rsidRPr="00E123A5" w:rsidRDefault="00080C06" w:rsidP="00080C06">
            <w:pPr>
              <w:rPr>
                <w:rFonts w:ascii="Times New Roman" w:hAnsi="Times New Roman"/>
                <w:sz w:val="16"/>
                <w:szCs w:val="16"/>
                <w:lang w:val="en-US" w:eastAsia="es-ES_tradnl"/>
                <w:rPrChange w:id="499" w:author="Silvia Lucía López Alvarado" w:date="2020-09-10T19:47:00Z">
                  <w:rPr>
                    <w:rFonts w:ascii="Times New Roman" w:hAnsi="Times New Roman"/>
                    <w:sz w:val="16"/>
                    <w:szCs w:val="16"/>
                    <w:lang w:eastAsia="es-ES_tradnl"/>
                  </w:rPr>
                </w:rPrChange>
              </w:rPr>
            </w:pPr>
            <w:r w:rsidRPr="00E123A5">
              <w:rPr>
                <w:sz w:val="16"/>
                <w:szCs w:val="16"/>
                <w:lang w:val="en-US"/>
                <w:rPrChange w:id="500" w:author="Silvia Lucía López Alvarado" w:date="2020-09-10T19:47:00Z">
                  <w:rPr>
                    <w:sz w:val="16"/>
                    <w:szCs w:val="16"/>
                  </w:rPr>
                </w:rPrChange>
              </w:rPr>
              <w:t xml:space="preserve">Partner effects indicated higher sexual assertiveness in women and predicted higher sexual satisfaction in men. Women´s SA was found to be a significant mediator of the relationship between their attachment dimensions, sexual function and satisfaction. </w:t>
            </w:r>
          </w:p>
        </w:tc>
      </w:tr>
      <w:tr w:rsidR="00080C06" w:rsidRPr="00190E61" w14:paraId="1F38DA5F" w14:textId="77777777" w:rsidTr="00080C06">
        <w:trPr>
          <w:cantSplit/>
          <w:trHeight w:val="1134"/>
        </w:trPr>
        <w:tc>
          <w:tcPr>
            <w:tcW w:w="0" w:type="auto"/>
          </w:tcPr>
          <w:p w14:paraId="609DDAC5" w14:textId="77777777" w:rsidR="00080C06" w:rsidRPr="00E123A5" w:rsidRDefault="00080C06" w:rsidP="00080C06">
            <w:pPr>
              <w:rPr>
                <w:rFonts w:ascii="Times New Roman" w:hAnsi="Times New Roman"/>
                <w:sz w:val="16"/>
                <w:szCs w:val="16"/>
                <w:lang w:val="en-US" w:eastAsia="es-ES_tradnl"/>
                <w:rPrChange w:id="501" w:author="Silvia Lucía López Alvarado" w:date="2020-09-10T19:47:00Z">
                  <w:rPr>
                    <w:rFonts w:ascii="Times New Roman" w:hAnsi="Times New Roman"/>
                    <w:sz w:val="16"/>
                    <w:szCs w:val="16"/>
                    <w:lang w:eastAsia="es-ES_tradnl"/>
                  </w:rPr>
                </w:rPrChange>
              </w:rPr>
            </w:pPr>
            <w:r w:rsidRPr="00E123A5">
              <w:rPr>
                <w:sz w:val="16"/>
                <w:szCs w:val="16"/>
                <w:lang w:val="en-US"/>
                <w:rPrChange w:id="502" w:author="Silvia Lucía López Alvarado" w:date="2020-09-10T19:47:00Z">
                  <w:rPr>
                    <w:sz w:val="16"/>
                    <w:szCs w:val="16"/>
                  </w:rPr>
                </w:rPrChange>
              </w:rPr>
              <w:t>Livingston, J. A., Testa, M., &amp; VanZile-Tamsen, C. (2007).</w:t>
            </w:r>
          </w:p>
        </w:tc>
        <w:tc>
          <w:tcPr>
            <w:tcW w:w="0" w:type="auto"/>
          </w:tcPr>
          <w:p w14:paraId="22DE9C59"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1014 young women</w:t>
            </w:r>
          </w:p>
        </w:tc>
        <w:tc>
          <w:tcPr>
            <w:tcW w:w="0" w:type="auto"/>
          </w:tcPr>
          <w:p w14:paraId="5120C192" w14:textId="77777777" w:rsidR="00080C06" w:rsidRPr="00E123A5" w:rsidRDefault="00080C06" w:rsidP="00080C06">
            <w:pPr>
              <w:rPr>
                <w:rFonts w:ascii="Times New Roman" w:hAnsi="Times New Roman"/>
                <w:sz w:val="16"/>
                <w:szCs w:val="16"/>
                <w:lang w:val="en-US" w:eastAsia="es-ES_tradnl"/>
                <w:rPrChange w:id="503" w:author="Silvia Lucía López Alvarado" w:date="2020-09-10T19:47:00Z">
                  <w:rPr>
                    <w:rFonts w:ascii="Times New Roman" w:hAnsi="Times New Roman"/>
                    <w:sz w:val="16"/>
                    <w:szCs w:val="16"/>
                    <w:lang w:eastAsia="es-ES_tradnl"/>
                  </w:rPr>
                </w:rPrChange>
              </w:rPr>
            </w:pPr>
            <w:r w:rsidRPr="00E123A5">
              <w:rPr>
                <w:sz w:val="16"/>
                <w:szCs w:val="16"/>
                <w:lang w:val="en-US"/>
                <w:rPrChange w:id="504" w:author="Silvia Lucía López Alvarado" w:date="2020-09-10T19:47:00Z">
                  <w:rPr>
                    <w:sz w:val="16"/>
                    <w:szCs w:val="16"/>
                  </w:rPr>
                </w:rPrChange>
              </w:rPr>
              <w:t>Sexual Experiences survey (SES; Koss, Gidycz, &amp; Winiewski, 1987); Sexual Assertiveness Scale (Morokoff, et al., 1997); items for depression symptoms; Post traumatic stress disorder items.</w:t>
            </w:r>
          </w:p>
          <w:p w14:paraId="70AEE390" w14:textId="77777777" w:rsidR="00080C06" w:rsidRPr="00E123A5" w:rsidRDefault="00080C06" w:rsidP="00080C06">
            <w:pPr>
              <w:rPr>
                <w:rFonts w:ascii="Times New Roman" w:hAnsi="Times New Roman"/>
                <w:sz w:val="16"/>
                <w:szCs w:val="16"/>
                <w:lang w:val="en-US" w:eastAsia="es-ES_tradnl"/>
                <w:rPrChange w:id="505" w:author="Silvia Lucía López Alvarado" w:date="2020-09-10T19:47:00Z">
                  <w:rPr>
                    <w:rFonts w:ascii="Times New Roman" w:hAnsi="Times New Roman"/>
                    <w:sz w:val="16"/>
                    <w:szCs w:val="16"/>
                    <w:lang w:eastAsia="es-ES_tradnl"/>
                  </w:rPr>
                </w:rPrChange>
              </w:rPr>
            </w:pPr>
          </w:p>
        </w:tc>
        <w:tc>
          <w:tcPr>
            <w:tcW w:w="0" w:type="auto"/>
          </w:tcPr>
          <w:p w14:paraId="005D103D"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 and violence</w:t>
            </w:r>
          </w:p>
        </w:tc>
        <w:tc>
          <w:tcPr>
            <w:tcW w:w="0" w:type="auto"/>
          </w:tcPr>
          <w:p w14:paraId="0D44B0A1" w14:textId="77777777" w:rsidR="00080C06" w:rsidRPr="00E123A5" w:rsidRDefault="00080C06" w:rsidP="00080C06">
            <w:pPr>
              <w:rPr>
                <w:rFonts w:ascii="Times New Roman" w:hAnsi="Times New Roman"/>
                <w:sz w:val="16"/>
                <w:szCs w:val="16"/>
                <w:lang w:val="en-US" w:eastAsia="es-ES_tradnl"/>
                <w:rPrChange w:id="506" w:author="Silvia Lucía López Alvarado" w:date="2020-09-10T19:47:00Z">
                  <w:rPr>
                    <w:rFonts w:ascii="Times New Roman" w:hAnsi="Times New Roman"/>
                    <w:sz w:val="16"/>
                    <w:szCs w:val="16"/>
                    <w:lang w:eastAsia="es-ES_tradnl"/>
                  </w:rPr>
                </w:rPrChange>
              </w:rPr>
            </w:pPr>
            <w:r w:rsidRPr="00E123A5">
              <w:rPr>
                <w:sz w:val="16"/>
                <w:szCs w:val="16"/>
                <w:lang w:val="en-US"/>
                <w:rPrChange w:id="507" w:author="Silvia Lucía López Alvarado" w:date="2020-09-10T19:47:00Z">
                  <w:rPr>
                    <w:sz w:val="16"/>
                    <w:szCs w:val="16"/>
                  </w:rPr>
                </w:rPrChange>
              </w:rPr>
              <w:t xml:space="preserve">There is a reciprocal relationship between history of victimization with SA and between SA and the possibility of subsequent victimization. </w:t>
            </w:r>
          </w:p>
        </w:tc>
      </w:tr>
      <w:tr w:rsidR="00080C06" w:rsidRPr="00190E61" w14:paraId="4052A795" w14:textId="77777777" w:rsidTr="00080C06">
        <w:trPr>
          <w:cantSplit/>
          <w:trHeight w:val="1134"/>
        </w:trPr>
        <w:tc>
          <w:tcPr>
            <w:tcW w:w="0" w:type="auto"/>
          </w:tcPr>
          <w:p w14:paraId="631E341C" w14:textId="77777777" w:rsidR="00080C06" w:rsidRPr="0075585A" w:rsidRDefault="00080C06" w:rsidP="00080C06">
            <w:pPr>
              <w:rPr>
                <w:rFonts w:ascii="Times New Roman" w:hAnsi="Times New Roman"/>
                <w:sz w:val="16"/>
                <w:szCs w:val="16"/>
                <w:lang w:val="nl-BE" w:eastAsia="es-ES_tradnl"/>
                <w:rPrChange w:id="508" w:author="Reviewer" w:date="2020-09-12T22:26:00Z">
                  <w:rPr>
                    <w:rFonts w:ascii="Times New Roman" w:hAnsi="Times New Roman"/>
                    <w:sz w:val="16"/>
                    <w:szCs w:val="16"/>
                    <w:lang w:eastAsia="es-ES_tradnl"/>
                  </w:rPr>
                </w:rPrChange>
              </w:rPr>
            </w:pPr>
            <w:r w:rsidRPr="00080C06">
              <w:rPr>
                <w:rFonts w:ascii="Times New Roman" w:hAnsi="Times New Roman"/>
                <w:sz w:val="16"/>
                <w:szCs w:val="16"/>
                <w:lang w:val="nl-BE" w:eastAsia="es-ES_tradnl"/>
              </w:rPr>
              <w:lastRenderedPageBreak/>
              <w:t>Loshek, E., &amp; Terrell, H. K. (2014).</w:t>
            </w:r>
          </w:p>
        </w:tc>
        <w:tc>
          <w:tcPr>
            <w:tcW w:w="0" w:type="auto"/>
          </w:tcPr>
          <w:p w14:paraId="18C1FD50" w14:textId="77777777" w:rsidR="00080C06" w:rsidRPr="00E123A5" w:rsidRDefault="00080C06" w:rsidP="00080C06">
            <w:pPr>
              <w:rPr>
                <w:rFonts w:ascii="Times New Roman" w:hAnsi="Times New Roman"/>
                <w:sz w:val="16"/>
                <w:szCs w:val="16"/>
                <w:lang w:val="en-US" w:eastAsia="es-ES_tradnl"/>
                <w:rPrChange w:id="509" w:author="Silvia Lucía López Alvarado" w:date="2020-09-10T19:47:00Z">
                  <w:rPr>
                    <w:rFonts w:ascii="Times New Roman" w:hAnsi="Times New Roman"/>
                    <w:sz w:val="16"/>
                    <w:szCs w:val="16"/>
                    <w:lang w:eastAsia="es-ES_tradnl"/>
                  </w:rPr>
                </w:rPrChange>
              </w:rPr>
            </w:pPr>
            <w:r w:rsidRPr="00E123A5">
              <w:rPr>
                <w:sz w:val="16"/>
                <w:szCs w:val="16"/>
                <w:lang w:val="en-US"/>
                <w:rPrChange w:id="510" w:author="Silvia Lucía López Alvarado" w:date="2020-09-10T19:47:00Z">
                  <w:rPr>
                    <w:sz w:val="16"/>
                    <w:szCs w:val="16"/>
                  </w:rPr>
                </w:rPrChange>
              </w:rPr>
              <w:t>Study 1: 209 female college students.</w:t>
            </w:r>
          </w:p>
          <w:p w14:paraId="651FADD8" w14:textId="77777777" w:rsidR="00080C06" w:rsidRPr="00E123A5" w:rsidRDefault="00080C06" w:rsidP="00080C06">
            <w:pPr>
              <w:rPr>
                <w:rFonts w:ascii="Times New Roman" w:hAnsi="Times New Roman"/>
                <w:sz w:val="16"/>
                <w:szCs w:val="16"/>
                <w:lang w:val="en-US" w:eastAsia="es-ES_tradnl"/>
                <w:rPrChange w:id="511" w:author="Silvia Lucía López Alvarado" w:date="2020-09-10T19:47:00Z">
                  <w:rPr>
                    <w:rFonts w:ascii="Times New Roman" w:hAnsi="Times New Roman"/>
                    <w:sz w:val="16"/>
                    <w:szCs w:val="16"/>
                    <w:lang w:eastAsia="es-ES_tradnl"/>
                  </w:rPr>
                </w:rPrChange>
              </w:rPr>
            </w:pPr>
            <w:r w:rsidRPr="00E123A5">
              <w:rPr>
                <w:sz w:val="16"/>
                <w:szCs w:val="16"/>
                <w:lang w:val="en-US"/>
                <w:rPrChange w:id="512" w:author="Silvia Lucía López Alvarado" w:date="2020-09-10T19:47:00Z">
                  <w:rPr>
                    <w:sz w:val="16"/>
                    <w:szCs w:val="16"/>
                  </w:rPr>
                </w:rPrChange>
              </w:rPr>
              <w:t>Study 2: 516 female college students.</w:t>
            </w:r>
          </w:p>
          <w:p w14:paraId="0B5D11C3" w14:textId="77777777" w:rsidR="00080C06" w:rsidRPr="00E123A5" w:rsidRDefault="00080C06" w:rsidP="00080C06">
            <w:pPr>
              <w:rPr>
                <w:rFonts w:ascii="Times New Roman" w:hAnsi="Times New Roman"/>
                <w:sz w:val="16"/>
                <w:szCs w:val="16"/>
                <w:lang w:val="en-US" w:eastAsia="es-ES_tradnl"/>
                <w:rPrChange w:id="513" w:author="Silvia Lucía López Alvarado" w:date="2020-09-10T19:47:00Z">
                  <w:rPr>
                    <w:rFonts w:ascii="Times New Roman" w:hAnsi="Times New Roman"/>
                    <w:sz w:val="16"/>
                    <w:szCs w:val="16"/>
                    <w:lang w:eastAsia="es-ES_tradnl"/>
                  </w:rPr>
                </w:rPrChange>
              </w:rPr>
            </w:pPr>
          </w:p>
        </w:tc>
        <w:tc>
          <w:tcPr>
            <w:tcW w:w="0" w:type="auto"/>
          </w:tcPr>
          <w:p w14:paraId="0C7F1499" w14:textId="77777777" w:rsidR="00080C06" w:rsidRPr="00E123A5" w:rsidRDefault="00080C06" w:rsidP="00080C06">
            <w:pPr>
              <w:rPr>
                <w:rFonts w:ascii="Times New Roman" w:hAnsi="Times New Roman"/>
                <w:sz w:val="16"/>
                <w:szCs w:val="16"/>
                <w:lang w:val="en-US" w:eastAsia="es-ES_tradnl"/>
                <w:rPrChange w:id="514" w:author="Silvia Lucía López Alvarado" w:date="2020-09-10T19:47:00Z">
                  <w:rPr>
                    <w:rFonts w:ascii="Times New Roman" w:hAnsi="Times New Roman"/>
                    <w:sz w:val="16"/>
                    <w:szCs w:val="16"/>
                    <w:lang w:eastAsia="es-ES_tradnl"/>
                  </w:rPr>
                </w:rPrChange>
              </w:rPr>
            </w:pPr>
            <w:r w:rsidRPr="00E123A5">
              <w:rPr>
                <w:sz w:val="16"/>
                <w:szCs w:val="16"/>
                <w:lang w:val="en-US"/>
                <w:rPrChange w:id="515" w:author="Silvia Lucía López Alvarado" w:date="2020-09-10T19:47:00Z">
                  <w:rPr>
                    <w:sz w:val="16"/>
                    <w:szCs w:val="16"/>
                  </w:rPr>
                </w:rPrChange>
              </w:rPr>
              <w:t>Study 1: The Sexual Assertiveness Questionnaire (SAQ) was designed and tested.</w:t>
            </w:r>
          </w:p>
          <w:p w14:paraId="0245F240" w14:textId="77777777" w:rsidR="00080C06" w:rsidRPr="00E123A5" w:rsidRDefault="00080C06" w:rsidP="00080C06">
            <w:pPr>
              <w:rPr>
                <w:rFonts w:ascii="Times New Roman" w:hAnsi="Times New Roman"/>
                <w:sz w:val="16"/>
                <w:szCs w:val="16"/>
                <w:lang w:val="en-US" w:eastAsia="es-ES_tradnl"/>
                <w:rPrChange w:id="516" w:author="Silvia Lucía López Alvarado" w:date="2020-09-10T19:47:00Z">
                  <w:rPr>
                    <w:rFonts w:ascii="Times New Roman" w:hAnsi="Times New Roman"/>
                    <w:sz w:val="16"/>
                    <w:szCs w:val="16"/>
                    <w:lang w:eastAsia="es-ES_tradnl"/>
                  </w:rPr>
                </w:rPrChange>
              </w:rPr>
            </w:pPr>
            <w:r w:rsidRPr="00E123A5">
              <w:rPr>
                <w:sz w:val="16"/>
                <w:szCs w:val="16"/>
                <w:lang w:val="en-US"/>
                <w:rPrChange w:id="517" w:author="Silvia Lucía López Alvarado" w:date="2020-09-10T19:47:00Z">
                  <w:rPr>
                    <w:sz w:val="16"/>
                    <w:szCs w:val="16"/>
                  </w:rPr>
                </w:rPrChange>
              </w:rPr>
              <w:t xml:space="preserve">Study 2: adapted/revised version of the SAQ. </w:t>
            </w:r>
          </w:p>
        </w:tc>
        <w:tc>
          <w:tcPr>
            <w:tcW w:w="0" w:type="auto"/>
          </w:tcPr>
          <w:p w14:paraId="506B2B5C"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w:t>
            </w:r>
          </w:p>
        </w:tc>
        <w:tc>
          <w:tcPr>
            <w:tcW w:w="0" w:type="auto"/>
          </w:tcPr>
          <w:p w14:paraId="3A6B4569" w14:textId="77777777" w:rsidR="00080C06" w:rsidRPr="00E123A5" w:rsidRDefault="00080C06" w:rsidP="00080C06">
            <w:pPr>
              <w:rPr>
                <w:rFonts w:ascii="Times New Roman" w:hAnsi="Times New Roman"/>
                <w:sz w:val="16"/>
                <w:szCs w:val="16"/>
                <w:lang w:val="en-US" w:eastAsia="es-ES_tradnl"/>
                <w:rPrChange w:id="518" w:author="Silvia Lucía López Alvarado" w:date="2020-09-10T19:47:00Z">
                  <w:rPr>
                    <w:rFonts w:ascii="Times New Roman" w:hAnsi="Times New Roman"/>
                    <w:sz w:val="16"/>
                    <w:szCs w:val="16"/>
                    <w:lang w:eastAsia="es-ES_tradnl"/>
                  </w:rPr>
                </w:rPrChange>
              </w:rPr>
            </w:pPr>
            <w:r w:rsidRPr="00E123A5">
              <w:rPr>
                <w:sz w:val="16"/>
                <w:szCs w:val="16"/>
                <w:lang w:val="en-US"/>
                <w:rPrChange w:id="519" w:author="Silvia Lucía López Alvarado" w:date="2020-09-10T19:47:00Z">
                  <w:rPr>
                    <w:sz w:val="16"/>
                    <w:szCs w:val="16"/>
                  </w:rPr>
                </w:rPrChange>
              </w:rPr>
              <w:t xml:space="preserve">Factor analyses revealed the existence of three factors for SA in a new 18-item questionnaire: communication for initiation and satisfaction, refusal of unwanted sex, and sexual history communication. </w:t>
            </w:r>
          </w:p>
        </w:tc>
      </w:tr>
      <w:tr w:rsidR="00080C06" w:rsidRPr="00190E61" w14:paraId="05241818" w14:textId="77777777" w:rsidTr="00080C06">
        <w:trPr>
          <w:cantSplit/>
          <w:trHeight w:val="1134"/>
        </w:trPr>
        <w:tc>
          <w:tcPr>
            <w:tcW w:w="0" w:type="auto"/>
          </w:tcPr>
          <w:p w14:paraId="3DF3E22F" w14:textId="77777777" w:rsidR="00080C06" w:rsidRPr="0075585A" w:rsidRDefault="00080C06" w:rsidP="00080C06">
            <w:pPr>
              <w:rPr>
                <w:rFonts w:ascii="Times New Roman" w:hAnsi="Times New Roman"/>
                <w:sz w:val="16"/>
                <w:szCs w:val="16"/>
                <w:lang w:val="en-US" w:eastAsia="es-ES_tradnl"/>
                <w:rPrChange w:id="520" w:author="Reviewer" w:date="2020-09-12T22:26:00Z">
                  <w:rPr>
                    <w:rFonts w:ascii="Times New Roman" w:hAnsi="Times New Roman"/>
                    <w:sz w:val="16"/>
                    <w:szCs w:val="16"/>
                    <w:lang w:val="nl-BE" w:eastAsia="es-ES_tradnl"/>
                  </w:rPr>
                </w:rPrChange>
              </w:rPr>
            </w:pPr>
            <w:r w:rsidRPr="00E123A5">
              <w:rPr>
                <w:sz w:val="16"/>
                <w:szCs w:val="16"/>
                <w:lang w:val="en-US"/>
                <w:rPrChange w:id="521" w:author="Silvia Lucía López Alvarado" w:date="2020-09-10T19:47:00Z">
                  <w:rPr>
                    <w:sz w:val="16"/>
                    <w:szCs w:val="16"/>
                  </w:rPr>
                </w:rPrChange>
              </w:rPr>
              <w:t>Manago, A. M., Ward, L. M., Lemm, K. M., Reed, L., &amp; Seabrook, R. (2015)</w:t>
            </w:r>
          </w:p>
        </w:tc>
        <w:tc>
          <w:tcPr>
            <w:tcW w:w="0" w:type="auto"/>
          </w:tcPr>
          <w:p w14:paraId="503903DC" w14:textId="77777777" w:rsidR="00080C06" w:rsidRPr="00E123A5" w:rsidRDefault="00080C06" w:rsidP="00080C06">
            <w:pPr>
              <w:rPr>
                <w:rFonts w:ascii="Times New Roman" w:hAnsi="Times New Roman"/>
                <w:sz w:val="16"/>
                <w:szCs w:val="16"/>
                <w:lang w:val="en-US" w:eastAsia="es-ES_tradnl"/>
                <w:rPrChange w:id="522" w:author="Silvia Lucía López Alvarado" w:date="2020-09-10T19:47:00Z">
                  <w:rPr>
                    <w:rFonts w:ascii="Times New Roman" w:hAnsi="Times New Roman"/>
                    <w:sz w:val="16"/>
                    <w:szCs w:val="16"/>
                    <w:lang w:eastAsia="es-ES_tradnl"/>
                  </w:rPr>
                </w:rPrChange>
              </w:rPr>
            </w:pPr>
            <w:r w:rsidRPr="00E123A5">
              <w:rPr>
                <w:sz w:val="16"/>
                <w:szCs w:val="16"/>
                <w:lang w:val="en-US"/>
                <w:rPrChange w:id="523" w:author="Silvia Lucía López Alvarado" w:date="2020-09-10T19:47:00Z">
                  <w:rPr>
                    <w:sz w:val="16"/>
                    <w:szCs w:val="16"/>
                  </w:rPr>
                </w:rPrChange>
              </w:rPr>
              <w:t xml:space="preserve">467 women and 348 men undergraduate students </w:t>
            </w:r>
          </w:p>
        </w:tc>
        <w:tc>
          <w:tcPr>
            <w:tcW w:w="0" w:type="auto"/>
          </w:tcPr>
          <w:p w14:paraId="3655E025" w14:textId="77777777" w:rsidR="00080C06" w:rsidRPr="00E123A5" w:rsidRDefault="00080C06" w:rsidP="00080C06">
            <w:pPr>
              <w:rPr>
                <w:rFonts w:ascii="Times New Roman" w:hAnsi="Times New Roman"/>
                <w:sz w:val="16"/>
                <w:szCs w:val="16"/>
                <w:lang w:val="en-US" w:eastAsia="es-ES_tradnl"/>
                <w:rPrChange w:id="524" w:author="Silvia Lucía López Alvarado" w:date="2020-09-10T19:47:00Z">
                  <w:rPr>
                    <w:rFonts w:ascii="Times New Roman" w:hAnsi="Times New Roman"/>
                    <w:sz w:val="16"/>
                    <w:szCs w:val="16"/>
                    <w:lang w:eastAsia="es-ES_tradnl"/>
                  </w:rPr>
                </w:rPrChange>
              </w:rPr>
            </w:pPr>
            <w:r w:rsidRPr="00E123A5">
              <w:rPr>
                <w:sz w:val="16"/>
                <w:szCs w:val="16"/>
                <w:lang w:val="en-US"/>
                <w:rPrChange w:id="525" w:author="Silvia Lucía López Alvarado" w:date="2020-09-10T19:47:00Z">
                  <w:rPr>
                    <w:sz w:val="16"/>
                    <w:szCs w:val="16"/>
                  </w:rPr>
                </w:rPrChange>
              </w:rPr>
              <w:t>Items assessing Facebook use peer day, passive and active use; Facebook Intensity Scale (Ellison et al. 2007); the Gordon and Ward Self-Worth Measure (2000); the Objectified Body Consciousness Scales – Youth (OBC Y Lindberg et al., 2006); The Enjoyment of Sexualization Scale (Liss et al., 2011); 5-item Shame subscale of the OBC-Y; Lindberg et al., 2006); Hurlbert Index of Sexual Assertiveness (HISA; Hurlbert, 1991).</w:t>
            </w:r>
          </w:p>
        </w:tc>
        <w:tc>
          <w:tcPr>
            <w:tcW w:w="0" w:type="auto"/>
          </w:tcPr>
          <w:p w14:paraId="1784C163" w14:textId="77777777" w:rsidR="00080C06" w:rsidRPr="00E123A5" w:rsidRDefault="00080C06" w:rsidP="00080C06">
            <w:pPr>
              <w:rPr>
                <w:rFonts w:ascii="Times New Roman" w:hAnsi="Times New Roman"/>
                <w:sz w:val="16"/>
                <w:szCs w:val="16"/>
                <w:lang w:val="en-US" w:eastAsia="es-ES_tradnl"/>
                <w:rPrChange w:id="526" w:author="Silvia Lucía López Alvarado" w:date="2020-09-10T19:47:00Z">
                  <w:rPr>
                    <w:rFonts w:ascii="Times New Roman" w:hAnsi="Times New Roman"/>
                    <w:sz w:val="16"/>
                    <w:szCs w:val="16"/>
                    <w:lang w:eastAsia="es-ES_tradnl"/>
                  </w:rPr>
                </w:rPrChange>
              </w:rPr>
            </w:pPr>
            <w:r w:rsidRPr="00E123A5">
              <w:rPr>
                <w:sz w:val="16"/>
                <w:szCs w:val="16"/>
                <w:lang w:val="en-US"/>
                <w:rPrChange w:id="527" w:author="Silvia Lucía López Alvarado" w:date="2020-09-10T19:47:00Z">
                  <w:rPr>
                    <w:sz w:val="16"/>
                    <w:szCs w:val="16"/>
                  </w:rPr>
                </w:rPrChange>
              </w:rPr>
              <w:t>Body consciousness, Facebook involvement, body shame and SA</w:t>
            </w:r>
          </w:p>
        </w:tc>
        <w:tc>
          <w:tcPr>
            <w:tcW w:w="0" w:type="auto"/>
          </w:tcPr>
          <w:p w14:paraId="5AFBB38D" w14:textId="77777777" w:rsidR="00080C06" w:rsidRPr="00E123A5" w:rsidRDefault="00080C06" w:rsidP="00080C06">
            <w:pPr>
              <w:rPr>
                <w:rFonts w:ascii="Times New Roman" w:hAnsi="Times New Roman"/>
                <w:sz w:val="16"/>
                <w:szCs w:val="16"/>
                <w:lang w:val="en-US" w:eastAsia="es-ES_tradnl"/>
                <w:rPrChange w:id="528" w:author="Silvia Lucía López Alvarado" w:date="2020-09-10T19:47:00Z">
                  <w:rPr>
                    <w:rFonts w:ascii="Times New Roman" w:hAnsi="Times New Roman"/>
                    <w:sz w:val="16"/>
                    <w:szCs w:val="16"/>
                    <w:lang w:eastAsia="es-ES_tradnl"/>
                  </w:rPr>
                </w:rPrChange>
              </w:rPr>
            </w:pPr>
            <w:r w:rsidRPr="00E123A5">
              <w:rPr>
                <w:sz w:val="16"/>
                <w:szCs w:val="16"/>
                <w:lang w:val="en-US"/>
                <w:rPrChange w:id="529" w:author="Silvia Lucía López Alvarado" w:date="2020-09-10T19:47:00Z">
                  <w:rPr>
                    <w:sz w:val="16"/>
                    <w:szCs w:val="16"/>
                  </w:rPr>
                </w:rPrChange>
              </w:rPr>
              <w:t>Facebook involvement predicted objectified body consciousness, which in turn predicted greater body shame and decreased SA.</w:t>
            </w:r>
          </w:p>
        </w:tc>
      </w:tr>
      <w:tr w:rsidR="00080C06" w:rsidRPr="00190E61" w14:paraId="35208084" w14:textId="77777777" w:rsidTr="00080C06">
        <w:trPr>
          <w:cantSplit/>
          <w:trHeight w:val="1134"/>
        </w:trPr>
        <w:tc>
          <w:tcPr>
            <w:tcW w:w="0" w:type="auto"/>
          </w:tcPr>
          <w:p w14:paraId="54BD0B76" w14:textId="77777777" w:rsidR="00080C06" w:rsidRPr="00E123A5" w:rsidRDefault="00080C06" w:rsidP="00080C06">
            <w:pPr>
              <w:rPr>
                <w:rFonts w:ascii="Times New Roman" w:hAnsi="Times New Roman"/>
                <w:sz w:val="16"/>
                <w:szCs w:val="16"/>
                <w:lang w:val="en-US" w:eastAsia="es-ES_tradnl"/>
                <w:rPrChange w:id="530" w:author="Silvia Lucía López Alvarado" w:date="2020-09-10T19:47:00Z">
                  <w:rPr>
                    <w:rFonts w:ascii="Times New Roman" w:hAnsi="Times New Roman"/>
                    <w:sz w:val="16"/>
                    <w:szCs w:val="16"/>
                    <w:lang w:eastAsia="es-ES_tradnl"/>
                  </w:rPr>
                </w:rPrChange>
              </w:rPr>
            </w:pPr>
            <w:r w:rsidRPr="00E123A5">
              <w:rPr>
                <w:sz w:val="16"/>
                <w:szCs w:val="16"/>
                <w:lang w:val="en-US"/>
                <w:rPrChange w:id="531" w:author="Silvia Lucía López Alvarado" w:date="2020-09-10T19:47:00Z">
                  <w:rPr>
                    <w:sz w:val="16"/>
                    <w:szCs w:val="16"/>
                  </w:rPr>
                </w:rPrChange>
              </w:rPr>
              <w:t>Manago, A. M., Ward, L. M., &amp; Aldana, A. (2015).</w:t>
            </w:r>
          </w:p>
        </w:tc>
        <w:tc>
          <w:tcPr>
            <w:tcW w:w="0" w:type="auto"/>
          </w:tcPr>
          <w:p w14:paraId="736D974A" w14:textId="77777777" w:rsidR="00080C06" w:rsidRPr="00E123A5" w:rsidRDefault="00080C06" w:rsidP="00080C06">
            <w:pPr>
              <w:rPr>
                <w:rFonts w:ascii="Times New Roman" w:hAnsi="Times New Roman"/>
                <w:sz w:val="16"/>
                <w:szCs w:val="16"/>
                <w:lang w:val="en-US" w:eastAsia="es-ES_tradnl"/>
                <w:rPrChange w:id="532" w:author="Silvia Lucía López Alvarado" w:date="2020-09-10T19:47:00Z">
                  <w:rPr>
                    <w:rFonts w:ascii="Times New Roman" w:hAnsi="Times New Roman"/>
                    <w:sz w:val="16"/>
                    <w:szCs w:val="16"/>
                    <w:lang w:eastAsia="es-ES_tradnl"/>
                  </w:rPr>
                </w:rPrChange>
              </w:rPr>
            </w:pPr>
            <w:r w:rsidRPr="00E123A5">
              <w:rPr>
                <w:sz w:val="16"/>
                <w:szCs w:val="16"/>
                <w:lang w:val="en-US"/>
                <w:rPrChange w:id="533" w:author="Silvia Lucía López Alvarado" w:date="2020-09-10T19:47:00Z">
                  <w:rPr>
                    <w:sz w:val="16"/>
                    <w:szCs w:val="16"/>
                  </w:rPr>
                </w:rPrChange>
              </w:rPr>
              <w:t>218 Latino young adults in college</w:t>
            </w:r>
          </w:p>
        </w:tc>
        <w:tc>
          <w:tcPr>
            <w:tcW w:w="0" w:type="auto"/>
          </w:tcPr>
          <w:p w14:paraId="4E51E187" w14:textId="77777777" w:rsidR="00080C06" w:rsidRPr="00E123A5" w:rsidRDefault="00080C06" w:rsidP="00080C06">
            <w:pPr>
              <w:rPr>
                <w:rFonts w:ascii="Times New Roman" w:hAnsi="Times New Roman"/>
                <w:sz w:val="16"/>
                <w:szCs w:val="16"/>
                <w:lang w:val="en-US" w:eastAsia="es-ES_tradnl"/>
                <w:rPrChange w:id="534" w:author="Silvia Lucía López Alvarado" w:date="2020-09-10T19:47:00Z">
                  <w:rPr>
                    <w:rFonts w:ascii="Times New Roman" w:hAnsi="Times New Roman"/>
                    <w:sz w:val="16"/>
                    <w:szCs w:val="16"/>
                    <w:lang w:eastAsia="es-ES_tradnl"/>
                  </w:rPr>
                </w:rPrChange>
              </w:rPr>
            </w:pPr>
            <w:r w:rsidRPr="00E123A5">
              <w:rPr>
                <w:sz w:val="16"/>
                <w:szCs w:val="16"/>
                <w:lang w:val="en-US"/>
                <w:rPrChange w:id="535" w:author="Silvia Lucía López Alvarado" w:date="2020-09-10T19:47:00Z">
                  <w:rPr>
                    <w:sz w:val="16"/>
                    <w:szCs w:val="16"/>
                  </w:rPr>
                </w:rPrChange>
              </w:rPr>
              <w:t>A 29-item version of the Sexual Socialization Discourses Measure (Kim &amp; Ward, 2007); Hurlbert Index of Sexual Assertiveness (HISA; Hurlbert, 1991)</w:t>
            </w:r>
          </w:p>
        </w:tc>
        <w:tc>
          <w:tcPr>
            <w:tcW w:w="0" w:type="auto"/>
          </w:tcPr>
          <w:p w14:paraId="3645C465" w14:textId="77777777" w:rsidR="00080C06" w:rsidRPr="00E123A5" w:rsidRDefault="00080C06" w:rsidP="00080C06">
            <w:pPr>
              <w:rPr>
                <w:rFonts w:ascii="Times New Roman" w:hAnsi="Times New Roman"/>
                <w:sz w:val="16"/>
                <w:szCs w:val="16"/>
                <w:lang w:val="en-US" w:eastAsia="es-ES_tradnl"/>
                <w:rPrChange w:id="536" w:author="Silvia Lucía López Alvarado" w:date="2020-09-10T19:47:00Z">
                  <w:rPr>
                    <w:rFonts w:ascii="Times New Roman" w:hAnsi="Times New Roman"/>
                    <w:sz w:val="16"/>
                    <w:szCs w:val="16"/>
                    <w:lang w:eastAsia="es-ES_tradnl"/>
                  </w:rPr>
                </w:rPrChange>
              </w:rPr>
            </w:pPr>
            <w:r w:rsidRPr="00E123A5">
              <w:rPr>
                <w:sz w:val="16"/>
                <w:szCs w:val="16"/>
                <w:lang w:val="en-US"/>
                <w:rPrChange w:id="537" w:author="Silvia Lucía López Alvarado" w:date="2020-09-10T19:47:00Z">
                  <w:rPr>
                    <w:sz w:val="16"/>
                    <w:szCs w:val="16"/>
                  </w:rPr>
                </w:rPrChange>
              </w:rPr>
              <w:t>Gender stereotypes, family messages, SA</w:t>
            </w:r>
          </w:p>
        </w:tc>
        <w:tc>
          <w:tcPr>
            <w:tcW w:w="0" w:type="auto"/>
          </w:tcPr>
          <w:p w14:paraId="2D8C340E" w14:textId="77777777" w:rsidR="00080C06" w:rsidRPr="00E123A5" w:rsidRDefault="00080C06" w:rsidP="00080C06">
            <w:pPr>
              <w:rPr>
                <w:rFonts w:ascii="Times New Roman" w:hAnsi="Times New Roman"/>
                <w:sz w:val="16"/>
                <w:szCs w:val="16"/>
                <w:lang w:val="en-US" w:eastAsia="es-ES_tradnl"/>
                <w:rPrChange w:id="538" w:author="Silvia Lucía López Alvarado" w:date="2020-09-10T19:47:00Z">
                  <w:rPr>
                    <w:rFonts w:ascii="Times New Roman" w:hAnsi="Times New Roman"/>
                    <w:sz w:val="16"/>
                    <w:szCs w:val="16"/>
                    <w:lang w:eastAsia="es-ES_tradnl"/>
                  </w:rPr>
                </w:rPrChange>
              </w:rPr>
            </w:pPr>
            <w:r w:rsidRPr="00E123A5">
              <w:rPr>
                <w:sz w:val="16"/>
                <w:szCs w:val="16"/>
                <w:lang w:val="en-US"/>
                <w:rPrChange w:id="539" w:author="Silvia Lucía López Alvarado" w:date="2020-09-10T19:47:00Z">
                  <w:rPr>
                    <w:sz w:val="16"/>
                    <w:szCs w:val="16"/>
                  </w:rPr>
                </w:rPrChange>
              </w:rPr>
              <w:t>Prevalence of four types of messages they heard from parents and friends: sex is only for marriage (family messages), sex is only appropriate in a loving relationship (family messages), sex is for pleasure (peer messages) and sexual double standard. There are strong gender differences in the mentioned sex messages.</w:t>
            </w:r>
          </w:p>
          <w:p w14:paraId="76B5BCFF" w14:textId="77777777" w:rsidR="00080C06" w:rsidRPr="00E123A5" w:rsidRDefault="00080C06" w:rsidP="00080C06">
            <w:pPr>
              <w:rPr>
                <w:rFonts w:ascii="Times New Roman" w:hAnsi="Times New Roman"/>
                <w:sz w:val="16"/>
                <w:szCs w:val="16"/>
                <w:lang w:val="en-US" w:eastAsia="es-ES_tradnl"/>
                <w:rPrChange w:id="540" w:author="Silvia Lucía López Alvarado" w:date="2020-09-10T19:47:00Z">
                  <w:rPr>
                    <w:rFonts w:ascii="Times New Roman" w:hAnsi="Times New Roman"/>
                    <w:sz w:val="16"/>
                    <w:szCs w:val="16"/>
                    <w:lang w:eastAsia="es-ES_tradnl"/>
                  </w:rPr>
                </w:rPrChange>
              </w:rPr>
            </w:pPr>
          </w:p>
        </w:tc>
      </w:tr>
      <w:tr w:rsidR="00080C06" w:rsidRPr="00190E61" w14:paraId="0195516E" w14:textId="77777777" w:rsidTr="00080C06">
        <w:trPr>
          <w:cantSplit/>
          <w:trHeight w:val="1134"/>
        </w:trPr>
        <w:tc>
          <w:tcPr>
            <w:tcW w:w="0" w:type="auto"/>
          </w:tcPr>
          <w:p w14:paraId="3AEF27C9" w14:textId="77777777" w:rsidR="00080C06" w:rsidRPr="00E123A5" w:rsidRDefault="00080C06" w:rsidP="00080C06">
            <w:pPr>
              <w:rPr>
                <w:rFonts w:ascii="Times New Roman" w:hAnsi="Times New Roman"/>
                <w:sz w:val="16"/>
                <w:szCs w:val="16"/>
                <w:lang w:val="en-US" w:eastAsia="es-ES_tradnl"/>
                <w:rPrChange w:id="541" w:author="Silvia Lucía López Alvarado" w:date="2020-09-10T19:47:00Z">
                  <w:rPr>
                    <w:rFonts w:ascii="Times New Roman" w:hAnsi="Times New Roman"/>
                    <w:sz w:val="16"/>
                    <w:szCs w:val="16"/>
                    <w:lang w:eastAsia="es-ES_tradnl"/>
                  </w:rPr>
                </w:rPrChange>
              </w:rPr>
            </w:pPr>
            <w:r w:rsidRPr="00E123A5">
              <w:rPr>
                <w:sz w:val="16"/>
                <w:szCs w:val="16"/>
                <w:lang w:val="en-US"/>
                <w:rPrChange w:id="542" w:author="Silvia Lucía López Alvarado" w:date="2020-09-10T19:47:00Z">
                  <w:rPr>
                    <w:sz w:val="16"/>
                    <w:szCs w:val="16"/>
                  </w:rPr>
                </w:rPrChange>
              </w:rPr>
              <w:t>McNicoll, G., Corsini-Munt, S., Rosen, N. O., McDuff, P., &amp; Bergeron, S. (2016).</w:t>
            </w:r>
          </w:p>
        </w:tc>
        <w:tc>
          <w:tcPr>
            <w:tcW w:w="0" w:type="auto"/>
          </w:tcPr>
          <w:p w14:paraId="03D63013"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104 women with PVD symptomatology</w:t>
            </w:r>
          </w:p>
        </w:tc>
        <w:tc>
          <w:tcPr>
            <w:tcW w:w="0" w:type="auto"/>
          </w:tcPr>
          <w:p w14:paraId="4AFF0B83" w14:textId="77777777" w:rsidR="00080C06" w:rsidRPr="00E123A5" w:rsidRDefault="00080C06" w:rsidP="00080C06">
            <w:pPr>
              <w:rPr>
                <w:rFonts w:ascii="Times New Roman" w:hAnsi="Times New Roman"/>
                <w:sz w:val="16"/>
                <w:szCs w:val="16"/>
                <w:lang w:val="en-US" w:eastAsia="es-ES_tradnl"/>
                <w:rPrChange w:id="543" w:author="Silvia Lucía López Alvarado" w:date="2020-09-10T19:47:00Z">
                  <w:rPr>
                    <w:rFonts w:ascii="Times New Roman" w:hAnsi="Times New Roman"/>
                    <w:sz w:val="16"/>
                    <w:szCs w:val="16"/>
                    <w:lang w:eastAsia="es-ES_tradnl"/>
                  </w:rPr>
                </w:rPrChange>
              </w:rPr>
            </w:pPr>
            <w:r w:rsidRPr="00E123A5">
              <w:rPr>
                <w:sz w:val="16"/>
                <w:szCs w:val="16"/>
                <w:lang w:val="en-US"/>
                <w:rPrChange w:id="544" w:author="Silvia Lucía López Alvarado" w:date="2020-09-10T19:47:00Z">
                  <w:rPr>
                    <w:sz w:val="16"/>
                    <w:szCs w:val="16"/>
                  </w:rPr>
                </w:rPrChange>
              </w:rPr>
              <w:t>Demographics; Spouse Response Inventory (SRI); Hurlbert Index of Sexual Assertiveness (HISA; Hurlbert, 1991); Female Sexual Function Index (FSFI; Rosen et al., 2000); The Global Measure of Sexual Satisfaction (GMSEX; Lawrance &amp; Byers, 1998).</w:t>
            </w:r>
          </w:p>
          <w:p w14:paraId="35698CCA" w14:textId="77777777" w:rsidR="00080C06" w:rsidRPr="00E123A5" w:rsidRDefault="00080C06" w:rsidP="00080C06">
            <w:pPr>
              <w:rPr>
                <w:rFonts w:ascii="Times New Roman" w:hAnsi="Times New Roman"/>
                <w:sz w:val="16"/>
                <w:szCs w:val="16"/>
                <w:lang w:val="en-US" w:eastAsia="es-ES_tradnl"/>
                <w:rPrChange w:id="545" w:author="Silvia Lucía López Alvarado" w:date="2020-09-10T19:47:00Z">
                  <w:rPr>
                    <w:rFonts w:ascii="Times New Roman" w:hAnsi="Times New Roman"/>
                    <w:sz w:val="16"/>
                    <w:szCs w:val="16"/>
                    <w:lang w:eastAsia="es-ES_tradnl"/>
                  </w:rPr>
                </w:rPrChange>
              </w:rPr>
            </w:pPr>
          </w:p>
        </w:tc>
        <w:tc>
          <w:tcPr>
            <w:tcW w:w="0" w:type="auto"/>
          </w:tcPr>
          <w:p w14:paraId="2D4ADFF3"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val="fr-BE" w:eastAsia="es-ES_tradnl"/>
              </w:rPr>
              <w:t>Sexual function, SA, sexual satisfaction.</w:t>
            </w:r>
          </w:p>
        </w:tc>
        <w:tc>
          <w:tcPr>
            <w:tcW w:w="0" w:type="auto"/>
          </w:tcPr>
          <w:p w14:paraId="2C7E3A74" w14:textId="77777777" w:rsidR="00080C06" w:rsidRPr="00E123A5" w:rsidRDefault="00080C06" w:rsidP="00080C06">
            <w:pPr>
              <w:rPr>
                <w:rFonts w:ascii="Times New Roman" w:hAnsi="Times New Roman"/>
                <w:sz w:val="16"/>
                <w:szCs w:val="16"/>
                <w:lang w:val="en-US" w:eastAsia="es-ES_tradnl"/>
                <w:rPrChange w:id="546" w:author="Silvia Lucía López Alvarado" w:date="2020-09-10T19:47:00Z">
                  <w:rPr>
                    <w:rFonts w:ascii="Times New Roman" w:hAnsi="Times New Roman"/>
                    <w:sz w:val="16"/>
                    <w:szCs w:val="16"/>
                    <w:lang w:eastAsia="es-ES_tradnl"/>
                  </w:rPr>
                </w:rPrChange>
              </w:rPr>
            </w:pPr>
            <w:r w:rsidRPr="00E123A5">
              <w:rPr>
                <w:sz w:val="16"/>
                <w:szCs w:val="16"/>
                <w:lang w:val="en-US"/>
                <w:rPrChange w:id="547" w:author="Silvia Lucía López Alvarado" w:date="2020-09-10T19:47:00Z">
                  <w:rPr>
                    <w:sz w:val="16"/>
                    <w:szCs w:val="16"/>
                  </w:rPr>
                </w:rPrChange>
              </w:rPr>
              <w:t xml:space="preserve">Higher levels of SA mediated the associations between greater perceived facilitative partner responses to pain and higher levels of sexual function and satisfaction. </w:t>
            </w:r>
          </w:p>
        </w:tc>
      </w:tr>
      <w:tr w:rsidR="00080C06" w:rsidRPr="00190E61" w14:paraId="40810BF6" w14:textId="77777777" w:rsidTr="00080C06">
        <w:trPr>
          <w:cantSplit/>
          <w:trHeight w:val="1134"/>
        </w:trPr>
        <w:tc>
          <w:tcPr>
            <w:tcW w:w="0" w:type="auto"/>
          </w:tcPr>
          <w:p w14:paraId="5861A1E8" w14:textId="77777777" w:rsidR="00080C06" w:rsidRPr="00E123A5" w:rsidRDefault="00080C06" w:rsidP="00080C06">
            <w:pPr>
              <w:rPr>
                <w:rFonts w:ascii="Times New Roman" w:hAnsi="Times New Roman"/>
                <w:sz w:val="16"/>
                <w:szCs w:val="16"/>
                <w:lang w:val="en-US" w:eastAsia="es-ES_tradnl"/>
                <w:rPrChange w:id="548" w:author="Silvia Lucía López Alvarado" w:date="2020-09-10T19:47:00Z">
                  <w:rPr>
                    <w:rFonts w:ascii="Times New Roman" w:hAnsi="Times New Roman"/>
                    <w:sz w:val="16"/>
                    <w:szCs w:val="16"/>
                    <w:lang w:eastAsia="es-ES_tradnl"/>
                  </w:rPr>
                </w:rPrChange>
              </w:rPr>
            </w:pPr>
            <w:r w:rsidRPr="00E123A5">
              <w:rPr>
                <w:sz w:val="16"/>
                <w:szCs w:val="16"/>
                <w:lang w:val="en-US"/>
                <w:rPrChange w:id="549" w:author="Silvia Lucía López Alvarado" w:date="2020-09-10T19:47:00Z">
                  <w:rPr>
                    <w:sz w:val="16"/>
                    <w:szCs w:val="16"/>
                  </w:rPr>
                </w:rPrChange>
              </w:rPr>
              <w:t>Ménard, A. D., &amp; Offman, A. (2009).</w:t>
            </w:r>
          </w:p>
        </w:tc>
        <w:tc>
          <w:tcPr>
            <w:tcW w:w="0" w:type="auto"/>
          </w:tcPr>
          <w:p w14:paraId="348D1CEC" w14:textId="77777777" w:rsidR="00080C06" w:rsidRPr="00E123A5" w:rsidRDefault="00080C06" w:rsidP="00080C06">
            <w:pPr>
              <w:rPr>
                <w:rFonts w:ascii="Times New Roman" w:hAnsi="Times New Roman"/>
                <w:sz w:val="16"/>
                <w:szCs w:val="16"/>
                <w:lang w:val="en-US" w:eastAsia="es-ES_tradnl"/>
                <w:rPrChange w:id="550" w:author="Silvia Lucía López Alvarado" w:date="2020-09-10T19:47:00Z">
                  <w:rPr>
                    <w:rFonts w:ascii="Times New Roman" w:hAnsi="Times New Roman"/>
                    <w:sz w:val="16"/>
                    <w:szCs w:val="16"/>
                    <w:lang w:eastAsia="es-ES_tradnl"/>
                  </w:rPr>
                </w:rPrChange>
              </w:rPr>
            </w:pPr>
            <w:r w:rsidRPr="00E123A5">
              <w:rPr>
                <w:sz w:val="16"/>
                <w:szCs w:val="16"/>
                <w:lang w:val="en-US"/>
                <w:rPrChange w:id="551" w:author="Silvia Lucía López Alvarado" w:date="2020-09-10T19:47:00Z">
                  <w:rPr>
                    <w:sz w:val="16"/>
                    <w:szCs w:val="16"/>
                  </w:rPr>
                </w:rPrChange>
              </w:rPr>
              <w:t>25 men and 46 women, mean age 27.65 years</w:t>
            </w:r>
          </w:p>
        </w:tc>
        <w:tc>
          <w:tcPr>
            <w:tcW w:w="0" w:type="auto"/>
          </w:tcPr>
          <w:p w14:paraId="249B4E4C" w14:textId="77777777" w:rsidR="00080C06" w:rsidRPr="00E123A5" w:rsidRDefault="00080C06" w:rsidP="00080C06">
            <w:pPr>
              <w:rPr>
                <w:rFonts w:ascii="Times New Roman" w:hAnsi="Times New Roman"/>
                <w:sz w:val="16"/>
                <w:szCs w:val="16"/>
                <w:lang w:val="en-US" w:eastAsia="es-ES_tradnl"/>
                <w:rPrChange w:id="552" w:author="Silvia Lucía López Alvarado" w:date="2020-09-10T19:47:00Z">
                  <w:rPr>
                    <w:rFonts w:ascii="Times New Roman" w:hAnsi="Times New Roman"/>
                    <w:sz w:val="16"/>
                    <w:szCs w:val="16"/>
                    <w:lang w:eastAsia="es-ES_tradnl"/>
                  </w:rPr>
                </w:rPrChange>
              </w:rPr>
            </w:pPr>
            <w:r w:rsidRPr="00E123A5">
              <w:rPr>
                <w:sz w:val="16"/>
                <w:szCs w:val="16"/>
                <w:lang w:val="en-US"/>
                <w:rPrChange w:id="553" w:author="Silvia Lucía López Alvarado" w:date="2020-09-10T19:47:00Z">
                  <w:rPr>
                    <w:sz w:val="16"/>
                    <w:szCs w:val="16"/>
                  </w:rPr>
                </w:rPrChange>
              </w:rPr>
              <w:t xml:space="preserve">Index of Sexual Satisfaction (Hudson et al., 1981), Sexual Assertiveness Scale, The sexual self-esteem scale (Zeanah and Schwarz, 1996) </w:t>
            </w:r>
          </w:p>
        </w:tc>
        <w:tc>
          <w:tcPr>
            <w:tcW w:w="0" w:type="auto"/>
          </w:tcPr>
          <w:p w14:paraId="751774CD" w14:textId="77777777" w:rsidR="00080C06" w:rsidRPr="00080C06" w:rsidRDefault="00080C06" w:rsidP="00080C06">
            <w:pPr>
              <w:rPr>
                <w:rFonts w:ascii="Times New Roman" w:hAnsi="Times New Roman"/>
                <w:sz w:val="16"/>
                <w:szCs w:val="16"/>
                <w:lang w:val="fr-BE" w:eastAsia="es-ES_tradnl"/>
              </w:rPr>
            </w:pPr>
            <w:r w:rsidRPr="00E123A5">
              <w:rPr>
                <w:sz w:val="16"/>
                <w:szCs w:val="16"/>
                <w:lang w:val="en-US"/>
                <w:rPrChange w:id="554" w:author="Silvia Lucía López Alvarado" w:date="2020-09-10T19:47:00Z">
                  <w:rPr>
                    <w:sz w:val="16"/>
                    <w:szCs w:val="16"/>
                  </w:rPr>
                </w:rPrChange>
              </w:rPr>
              <w:t>Sexual self-esteem, SA and sexual satisfaction</w:t>
            </w:r>
          </w:p>
        </w:tc>
        <w:tc>
          <w:tcPr>
            <w:tcW w:w="0" w:type="auto"/>
          </w:tcPr>
          <w:p w14:paraId="1FE8C959" w14:textId="77777777" w:rsidR="00080C06" w:rsidRPr="00E123A5" w:rsidRDefault="00080C06" w:rsidP="00080C06">
            <w:pPr>
              <w:rPr>
                <w:rFonts w:ascii="Times New Roman" w:hAnsi="Times New Roman"/>
                <w:sz w:val="16"/>
                <w:szCs w:val="16"/>
                <w:lang w:val="en-US" w:eastAsia="es-ES_tradnl"/>
                <w:rPrChange w:id="555" w:author="Silvia Lucía López Alvarado" w:date="2020-09-10T19:47:00Z">
                  <w:rPr>
                    <w:rFonts w:ascii="Times New Roman" w:hAnsi="Times New Roman"/>
                    <w:sz w:val="16"/>
                    <w:szCs w:val="16"/>
                    <w:lang w:eastAsia="es-ES_tradnl"/>
                  </w:rPr>
                </w:rPrChange>
              </w:rPr>
            </w:pPr>
            <w:r w:rsidRPr="00E123A5">
              <w:rPr>
                <w:sz w:val="16"/>
                <w:szCs w:val="16"/>
                <w:lang w:val="en-US"/>
                <w:rPrChange w:id="556" w:author="Silvia Lucía López Alvarado" w:date="2020-09-10T19:47:00Z">
                  <w:rPr>
                    <w:sz w:val="16"/>
                    <w:szCs w:val="16"/>
                  </w:rPr>
                </w:rPrChange>
              </w:rPr>
              <w:t xml:space="preserve">Sexual assertiveness has been shown to be a partial mediator of the relationship between sexual self-esteem and sexual satisfaction.  </w:t>
            </w:r>
          </w:p>
        </w:tc>
      </w:tr>
      <w:tr w:rsidR="00080C06" w:rsidRPr="00190E61" w14:paraId="68782C0E" w14:textId="77777777" w:rsidTr="00080C06">
        <w:trPr>
          <w:cantSplit/>
          <w:trHeight w:val="1134"/>
        </w:trPr>
        <w:tc>
          <w:tcPr>
            <w:tcW w:w="0" w:type="auto"/>
          </w:tcPr>
          <w:p w14:paraId="31B4B1C9" w14:textId="77777777" w:rsidR="00080C06" w:rsidRPr="00E123A5" w:rsidRDefault="00080C06" w:rsidP="00080C06">
            <w:pPr>
              <w:rPr>
                <w:rFonts w:ascii="Times New Roman" w:hAnsi="Times New Roman"/>
                <w:sz w:val="16"/>
                <w:szCs w:val="16"/>
                <w:lang w:val="en-US" w:eastAsia="es-ES_tradnl"/>
                <w:rPrChange w:id="557" w:author="Silvia Lucía López Alvarado" w:date="2020-09-10T19:47:00Z">
                  <w:rPr>
                    <w:rFonts w:ascii="Times New Roman" w:hAnsi="Times New Roman"/>
                    <w:sz w:val="16"/>
                    <w:szCs w:val="16"/>
                    <w:lang w:eastAsia="es-ES_tradnl"/>
                  </w:rPr>
                </w:rPrChange>
              </w:rPr>
            </w:pPr>
            <w:r w:rsidRPr="00E123A5">
              <w:rPr>
                <w:sz w:val="16"/>
                <w:szCs w:val="16"/>
                <w:lang w:val="en-US"/>
                <w:rPrChange w:id="558" w:author="Silvia Lucía López Alvarado" w:date="2020-09-10T19:47:00Z">
                  <w:rPr>
                    <w:sz w:val="16"/>
                    <w:szCs w:val="16"/>
                  </w:rPr>
                </w:rPrChange>
              </w:rPr>
              <w:t>Morokoff, P. J., Quina, K., Harlow, L. L., Whitmire, L., Grimley, D. M., Gibson, P. R., &amp; Burkholder, G. J. (1997).</w:t>
            </w:r>
          </w:p>
        </w:tc>
        <w:tc>
          <w:tcPr>
            <w:tcW w:w="0" w:type="auto"/>
          </w:tcPr>
          <w:p w14:paraId="7C15488D" w14:textId="77777777" w:rsidR="00080C06" w:rsidRPr="00E123A5" w:rsidRDefault="00080C06" w:rsidP="00080C06">
            <w:pPr>
              <w:rPr>
                <w:rFonts w:ascii="Times New Roman" w:hAnsi="Times New Roman"/>
                <w:sz w:val="16"/>
                <w:szCs w:val="16"/>
                <w:lang w:val="en-US" w:eastAsia="es-ES_tradnl"/>
                <w:rPrChange w:id="559" w:author="Silvia Lucía López Alvarado" w:date="2020-09-10T19:47:00Z">
                  <w:rPr>
                    <w:rFonts w:ascii="Times New Roman" w:hAnsi="Times New Roman"/>
                    <w:sz w:val="16"/>
                    <w:szCs w:val="16"/>
                    <w:lang w:eastAsia="es-ES_tradnl"/>
                  </w:rPr>
                </w:rPrChange>
              </w:rPr>
            </w:pPr>
            <w:r w:rsidRPr="00E123A5">
              <w:rPr>
                <w:sz w:val="16"/>
                <w:szCs w:val="16"/>
                <w:lang w:val="en-US"/>
                <w:rPrChange w:id="560" w:author="Silvia Lucía López Alvarado" w:date="2020-09-10T19:47:00Z">
                  <w:rPr>
                    <w:sz w:val="16"/>
                    <w:szCs w:val="16"/>
                  </w:rPr>
                </w:rPrChange>
              </w:rPr>
              <w:t xml:space="preserve">Study 1: 260 undergraduate female students. Study 2 used the same sample as study 1. </w:t>
            </w:r>
          </w:p>
          <w:p w14:paraId="578D55F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Study 3: 714 women  </w:t>
            </w:r>
          </w:p>
          <w:p w14:paraId="6426B6D2"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Study 4: 354 women </w:t>
            </w:r>
          </w:p>
          <w:p w14:paraId="3C407FF0" w14:textId="77777777" w:rsidR="00080C06" w:rsidRPr="00080C06" w:rsidRDefault="00080C06" w:rsidP="00080C06">
            <w:pPr>
              <w:rPr>
                <w:rFonts w:ascii="Times New Roman" w:hAnsi="Times New Roman"/>
                <w:sz w:val="16"/>
                <w:szCs w:val="16"/>
                <w:lang w:eastAsia="es-ES_tradnl"/>
              </w:rPr>
            </w:pPr>
          </w:p>
        </w:tc>
        <w:tc>
          <w:tcPr>
            <w:tcW w:w="0" w:type="auto"/>
          </w:tcPr>
          <w:p w14:paraId="1178F860" w14:textId="77777777" w:rsidR="00080C06" w:rsidRPr="00E123A5" w:rsidRDefault="00080C06" w:rsidP="00080C06">
            <w:pPr>
              <w:rPr>
                <w:rFonts w:ascii="Times New Roman" w:hAnsi="Times New Roman"/>
                <w:sz w:val="16"/>
                <w:szCs w:val="16"/>
                <w:lang w:val="en-US" w:eastAsia="es-ES_tradnl"/>
                <w:rPrChange w:id="561" w:author="Silvia Lucía López Alvarado" w:date="2020-09-10T19:47:00Z">
                  <w:rPr>
                    <w:rFonts w:ascii="Times New Roman" w:hAnsi="Times New Roman"/>
                    <w:sz w:val="16"/>
                    <w:szCs w:val="16"/>
                    <w:lang w:eastAsia="es-ES_tradnl"/>
                  </w:rPr>
                </w:rPrChange>
              </w:rPr>
            </w:pPr>
            <w:r w:rsidRPr="00E123A5">
              <w:rPr>
                <w:sz w:val="16"/>
                <w:szCs w:val="16"/>
                <w:lang w:val="en-US"/>
                <w:rPrChange w:id="562" w:author="Silvia Lucía López Alvarado" w:date="2020-09-10T19:47:00Z">
                  <w:rPr>
                    <w:sz w:val="16"/>
                    <w:szCs w:val="16"/>
                  </w:rPr>
                </w:rPrChange>
              </w:rPr>
              <w:t>The Sexual Assertiveness Scale (SAS) was designed and tested; The Social desirability subscale of the Jackson Personality Research Form (Jackson, 1984); the Relationship Satisfaction Scale (Roach, Frazier and Bowden´s, 1981); More say in the relationship scale (Celebucki, 1990); Sexual Victimization Scale (Koss &amp; Oros, 1982); Sexual Experience Scale. Items regarding anticipated negative partner response, self-efficacy STD-preventive behaviors, childhood sexual abuse.</w:t>
            </w:r>
          </w:p>
        </w:tc>
        <w:tc>
          <w:tcPr>
            <w:tcW w:w="0" w:type="auto"/>
          </w:tcPr>
          <w:p w14:paraId="68DD3AB6" w14:textId="77777777" w:rsidR="00080C06" w:rsidRPr="00E123A5" w:rsidRDefault="00080C06" w:rsidP="00080C06">
            <w:pPr>
              <w:rPr>
                <w:rFonts w:ascii="Times New Roman" w:hAnsi="Times New Roman"/>
                <w:sz w:val="16"/>
                <w:szCs w:val="16"/>
                <w:lang w:val="en-US" w:eastAsia="es-ES_tradnl"/>
                <w:rPrChange w:id="563" w:author="Silvia Lucía López Alvarado" w:date="2020-09-10T19:47:00Z">
                  <w:rPr>
                    <w:rFonts w:ascii="Times New Roman" w:hAnsi="Times New Roman"/>
                    <w:sz w:val="16"/>
                    <w:szCs w:val="16"/>
                    <w:lang w:eastAsia="es-ES_tradnl"/>
                  </w:rPr>
                </w:rPrChange>
              </w:rPr>
            </w:pPr>
            <w:r w:rsidRPr="00E123A5">
              <w:rPr>
                <w:sz w:val="16"/>
                <w:szCs w:val="16"/>
                <w:lang w:val="en-US"/>
                <w:rPrChange w:id="564" w:author="Silvia Lucía López Alvarado" w:date="2020-09-10T19:47:00Z">
                  <w:rPr>
                    <w:sz w:val="16"/>
                    <w:szCs w:val="16"/>
                  </w:rPr>
                </w:rPrChange>
              </w:rPr>
              <w:t>SA, relationship satisfaction, sexual victimization</w:t>
            </w:r>
          </w:p>
        </w:tc>
        <w:tc>
          <w:tcPr>
            <w:tcW w:w="0" w:type="auto"/>
          </w:tcPr>
          <w:p w14:paraId="0A224F08" w14:textId="77777777" w:rsidR="00080C06" w:rsidRPr="00E123A5" w:rsidRDefault="00080C06" w:rsidP="00080C06">
            <w:pPr>
              <w:rPr>
                <w:rFonts w:ascii="Times New Roman" w:hAnsi="Times New Roman"/>
                <w:sz w:val="16"/>
                <w:szCs w:val="16"/>
                <w:lang w:val="en-US" w:eastAsia="es-ES_tradnl"/>
                <w:rPrChange w:id="565" w:author="Silvia Lucía López Alvarado" w:date="2020-09-10T19:47:00Z">
                  <w:rPr>
                    <w:rFonts w:ascii="Times New Roman" w:hAnsi="Times New Roman"/>
                    <w:sz w:val="16"/>
                    <w:szCs w:val="16"/>
                    <w:lang w:eastAsia="es-ES_tradnl"/>
                  </w:rPr>
                </w:rPrChange>
              </w:rPr>
            </w:pPr>
            <w:r w:rsidRPr="00E123A5">
              <w:rPr>
                <w:sz w:val="16"/>
                <w:szCs w:val="16"/>
                <w:lang w:val="en-US"/>
                <w:rPrChange w:id="566" w:author="Silvia Lucía López Alvarado" w:date="2020-09-10T19:47:00Z">
                  <w:rPr>
                    <w:sz w:val="16"/>
                    <w:szCs w:val="16"/>
                  </w:rPr>
                </w:rPrChange>
              </w:rPr>
              <w:t xml:space="preserve">SA comprised three factors: Initiation, Refusal and Pregnancy STD-prevention. </w:t>
            </w:r>
          </w:p>
          <w:p w14:paraId="613EA37F" w14:textId="77777777" w:rsidR="00080C06" w:rsidRPr="00E123A5" w:rsidRDefault="00080C06" w:rsidP="00080C06">
            <w:pPr>
              <w:rPr>
                <w:rFonts w:ascii="Times New Roman" w:hAnsi="Times New Roman"/>
                <w:sz w:val="16"/>
                <w:szCs w:val="16"/>
                <w:lang w:val="en-US" w:eastAsia="es-ES_tradnl"/>
                <w:rPrChange w:id="567" w:author="Silvia Lucía López Alvarado" w:date="2020-09-10T19:47:00Z">
                  <w:rPr>
                    <w:rFonts w:ascii="Times New Roman" w:hAnsi="Times New Roman"/>
                    <w:sz w:val="16"/>
                    <w:szCs w:val="16"/>
                    <w:lang w:eastAsia="es-ES_tradnl"/>
                  </w:rPr>
                </w:rPrChange>
              </w:rPr>
            </w:pPr>
            <w:r w:rsidRPr="00E123A5">
              <w:rPr>
                <w:sz w:val="16"/>
                <w:szCs w:val="16"/>
                <w:lang w:val="en-US"/>
                <w:rPrChange w:id="568" w:author="Silvia Lucía López Alvarado" w:date="2020-09-10T19:47:00Z">
                  <w:rPr>
                    <w:sz w:val="16"/>
                    <w:szCs w:val="16"/>
                  </w:rPr>
                </w:rPrChange>
              </w:rPr>
              <w:t xml:space="preserve">Greater woman´s sexual experiences is associated with greater self-reported ability to initiate sex. Sexual experience, anticipated partner response and self-efficacy predict SA. </w:t>
            </w:r>
          </w:p>
          <w:p w14:paraId="3B1324D1" w14:textId="77777777" w:rsidR="00080C06" w:rsidRPr="00E123A5" w:rsidRDefault="00080C06" w:rsidP="00080C06">
            <w:pPr>
              <w:rPr>
                <w:rFonts w:ascii="Times New Roman" w:hAnsi="Times New Roman"/>
                <w:sz w:val="16"/>
                <w:szCs w:val="16"/>
                <w:lang w:val="en-US" w:eastAsia="es-ES_tradnl"/>
                <w:rPrChange w:id="569" w:author="Silvia Lucía López Alvarado" w:date="2020-09-10T19:47:00Z">
                  <w:rPr>
                    <w:rFonts w:ascii="Times New Roman" w:hAnsi="Times New Roman"/>
                    <w:sz w:val="16"/>
                    <w:szCs w:val="16"/>
                    <w:lang w:eastAsia="es-ES_tradnl"/>
                  </w:rPr>
                </w:rPrChange>
              </w:rPr>
            </w:pPr>
            <w:r w:rsidRPr="00E123A5">
              <w:rPr>
                <w:sz w:val="16"/>
                <w:szCs w:val="16"/>
                <w:lang w:val="en-US"/>
                <w:rPrChange w:id="570" w:author="Silvia Lucía López Alvarado" w:date="2020-09-10T19:47:00Z">
                  <w:rPr>
                    <w:sz w:val="16"/>
                    <w:szCs w:val="16"/>
                  </w:rPr>
                </w:rPrChange>
              </w:rPr>
              <w:t>SA is associated with relationship satisfaction.</w:t>
            </w:r>
          </w:p>
        </w:tc>
      </w:tr>
      <w:tr w:rsidR="00080C06" w:rsidRPr="00190E61" w14:paraId="30603DB6" w14:textId="77777777" w:rsidTr="00080C06">
        <w:trPr>
          <w:cantSplit/>
          <w:trHeight w:val="1134"/>
        </w:trPr>
        <w:tc>
          <w:tcPr>
            <w:tcW w:w="0" w:type="auto"/>
          </w:tcPr>
          <w:p w14:paraId="653F15E3" w14:textId="77777777" w:rsidR="00080C06" w:rsidRPr="00E123A5" w:rsidRDefault="00080C06" w:rsidP="00080C06">
            <w:pPr>
              <w:rPr>
                <w:rFonts w:ascii="Times New Roman" w:hAnsi="Times New Roman"/>
                <w:sz w:val="16"/>
                <w:szCs w:val="16"/>
                <w:lang w:val="en-US" w:eastAsia="es-ES_tradnl"/>
                <w:rPrChange w:id="571" w:author="Silvia Lucía López Alvarado" w:date="2020-09-10T19:47:00Z">
                  <w:rPr>
                    <w:rFonts w:ascii="Times New Roman" w:hAnsi="Times New Roman"/>
                    <w:sz w:val="16"/>
                    <w:szCs w:val="16"/>
                    <w:lang w:eastAsia="es-ES_tradnl"/>
                  </w:rPr>
                </w:rPrChange>
              </w:rPr>
            </w:pPr>
            <w:r w:rsidRPr="00E123A5">
              <w:rPr>
                <w:sz w:val="16"/>
                <w:szCs w:val="16"/>
                <w:lang w:val="en-US"/>
                <w:rPrChange w:id="572" w:author="Silvia Lucía López Alvarado" w:date="2020-09-10T19:47:00Z">
                  <w:rPr>
                    <w:sz w:val="16"/>
                    <w:szCs w:val="16"/>
                  </w:rPr>
                </w:rPrChange>
              </w:rPr>
              <w:lastRenderedPageBreak/>
              <w:t>Morokoff, P. J., Redding, C. A., Harlow, L. L., Cho, S., Rossi, J. S., Meier, K. S., Brown-Peterside, P. (2009).</w:t>
            </w:r>
          </w:p>
          <w:p w14:paraId="40378885" w14:textId="77777777" w:rsidR="00080C06" w:rsidRPr="00E123A5" w:rsidRDefault="00080C06" w:rsidP="00080C06">
            <w:pPr>
              <w:rPr>
                <w:rFonts w:ascii="Times New Roman" w:hAnsi="Times New Roman"/>
                <w:sz w:val="16"/>
                <w:szCs w:val="16"/>
                <w:lang w:val="en-US" w:eastAsia="es-ES_tradnl"/>
                <w:rPrChange w:id="573" w:author="Silvia Lucía López Alvarado" w:date="2020-09-10T19:47:00Z">
                  <w:rPr>
                    <w:rFonts w:ascii="Times New Roman" w:hAnsi="Times New Roman"/>
                    <w:sz w:val="16"/>
                    <w:szCs w:val="16"/>
                    <w:lang w:eastAsia="es-ES_tradnl"/>
                  </w:rPr>
                </w:rPrChange>
              </w:rPr>
            </w:pPr>
          </w:p>
        </w:tc>
        <w:tc>
          <w:tcPr>
            <w:tcW w:w="0" w:type="auto"/>
          </w:tcPr>
          <w:p w14:paraId="2D7D351A" w14:textId="77777777" w:rsidR="00080C06" w:rsidRPr="00E123A5" w:rsidRDefault="00080C06" w:rsidP="00080C06">
            <w:pPr>
              <w:rPr>
                <w:rFonts w:ascii="Times New Roman" w:hAnsi="Times New Roman"/>
                <w:sz w:val="16"/>
                <w:szCs w:val="16"/>
                <w:lang w:val="en-US" w:eastAsia="es-ES_tradnl"/>
                <w:rPrChange w:id="574" w:author="Silvia Lucía López Alvarado" w:date="2020-09-10T19:47:00Z">
                  <w:rPr>
                    <w:rFonts w:ascii="Times New Roman" w:hAnsi="Times New Roman"/>
                    <w:sz w:val="16"/>
                    <w:szCs w:val="16"/>
                    <w:lang w:eastAsia="es-ES_tradnl"/>
                  </w:rPr>
                </w:rPrChange>
              </w:rPr>
            </w:pPr>
            <w:r w:rsidRPr="00E123A5">
              <w:rPr>
                <w:sz w:val="16"/>
                <w:szCs w:val="16"/>
                <w:lang w:val="en-US"/>
                <w:rPrChange w:id="575" w:author="Silvia Lucía López Alvarado" w:date="2020-09-10T19:47:00Z">
                  <w:rPr>
                    <w:sz w:val="16"/>
                    <w:szCs w:val="16"/>
                  </w:rPr>
                </w:rPrChange>
              </w:rPr>
              <w:t>473 heterosexually active adult men and women</w:t>
            </w:r>
          </w:p>
        </w:tc>
        <w:tc>
          <w:tcPr>
            <w:tcW w:w="0" w:type="auto"/>
          </w:tcPr>
          <w:p w14:paraId="376AF7AB" w14:textId="77777777" w:rsidR="00080C06" w:rsidRPr="00E123A5" w:rsidRDefault="00080C06" w:rsidP="00080C06">
            <w:pPr>
              <w:rPr>
                <w:rFonts w:ascii="Times New Roman" w:hAnsi="Times New Roman"/>
                <w:sz w:val="16"/>
                <w:szCs w:val="16"/>
                <w:lang w:val="en-US" w:eastAsia="es-ES_tradnl"/>
                <w:rPrChange w:id="576" w:author="Silvia Lucía López Alvarado" w:date="2020-09-10T19:47:00Z">
                  <w:rPr>
                    <w:rFonts w:ascii="Times New Roman" w:hAnsi="Times New Roman"/>
                    <w:sz w:val="16"/>
                    <w:szCs w:val="16"/>
                    <w:lang w:eastAsia="es-ES_tradnl"/>
                  </w:rPr>
                </w:rPrChange>
              </w:rPr>
            </w:pPr>
            <w:r w:rsidRPr="00E123A5">
              <w:rPr>
                <w:sz w:val="16"/>
                <w:szCs w:val="16"/>
                <w:lang w:val="en-US"/>
                <w:rPrChange w:id="577" w:author="Silvia Lucía López Alvarado" w:date="2020-09-10T19:47:00Z">
                  <w:rPr>
                    <w:sz w:val="16"/>
                    <w:szCs w:val="16"/>
                  </w:rPr>
                </w:rPrChange>
              </w:rPr>
              <w:t>Demographics and risk related items; Sexual Victimization Scale (Koss &amp; Oros, 1982); Depression Symptoms Index (short form) (Kohout, et al., 1993); Subscale of condom negotiation of the SAS (Morokoff et al., 1997).</w:t>
            </w:r>
          </w:p>
        </w:tc>
        <w:tc>
          <w:tcPr>
            <w:tcW w:w="0" w:type="auto"/>
          </w:tcPr>
          <w:p w14:paraId="1DAC3111" w14:textId="77777777" w:rsidR="00080C06" w:rsidRPr="00E123A5" w:rsidRDefault="00080C06" w:rsidP="00080C06">
            <w:pPr>
              <w:rPr>
                <w:rFonts w:ascii="Times New Roman" w:hAnsi="Times New Roman"/>
                <w:sz w:val="16"/>
                <w:szCs w:val="16"/>
                <w:lang w:val="en-US" w:eastAsia="es-ES_tradnl"/>
                <w:rPrChange w:id="578" w:author="Silvia Lucía López Alvarado" w:date="2020-09-10T19:47:00Z">
                  <w:rPr>
                    <w:rFonts w:ascii="Times New Roman" w:hAnsi="Times New Roman"/>
                    <w:sz w:val="16"/>
                    <w:szCs w:val="16"/>
                    <w:lang w:eastAsia="es-ES_tradnl"/>
                  </w:rPr>
                </w:rPrChange>
              </w:rPr>
            </w:pPr>
            <w:r w:rsidRPr="00E123A5">
              <w:rPr>
                <w:sz w:val="16"/>
                <w:szCs w:val="16"/>
                <w:lang w:val="en-US"/>
                <w:rPrChange w:id="579" w:author="Silvia Lucía López Alvarado" w:date="2020-09-10T19:47:00Z">
                  <w:rPr>
                    <w:sz w:val="16"/>
                    <w:szCs w:val="16"/>
                  </w:rPr>
                </w:rPrChange>
              </w:rPr>
              <w:t>Sexual victimization, depression, Condom use negotiation SA</w:t>
            </w:r>
          </w:p>
        </w:tc>
        <w:tc>
          <w:tcPr>
            <w:tcW w:w="0" w:type="auto"/>
          </w:tcPr>
          <w:p w14:paraId="71E319C3" w14:textId="77777777" w:rsidR="00080C06" w:rsidRPr="00E123A5" w:rsidRDefault="00080C06" w:rsidP="00080C06">
            <w:pPr>
              <w:rPr>
                <w:rFonts w:ascii="Times New Roman" w:hAnsi="Times New Roman"/>
                <w:sz w:val="16"/>
                <w:szCs w:val="16"/>
                <w:lang w:val="en-US" w:eastAsia="es-ES_tradnl"/>
                <w:rPrChange w:id="580" w:author="Silvia Lucía López Alvarado" w:date="2020-09-10T19:47:00Z">
                  <w:rPr>
                    <w:rFonts w:ascii="Times New Roman" w:hAnsi="Times New Roman"/>
                    <w:sz w:val="16"/>
                    <w:szCs w:val="16"/>
                    <w:lang w:eastAsia="es-ES_tradnl"/>
                  </w:rPr>
                </w:rPrChange>
              </w:rPr>
            </w:pPr>
            <w:r w:rsidRPr="00E123A5">
              <w:rPr>
                <w:sz w:val="16"/>
                <w:szCs w:val="16"/>
                <w:lang w:val="en-US"/>
                <w:rPrChange w:id="581" w:author="Silvia Lucía López Alvarado" w:date="2020-09-10T19:47:00Z">
                  <w:rPr>
                    <w:sz w:val="16"/>
                    <w:szCs w:val="16"/>
                  </w:rPr>
                </w:rPrChange>
              </w:rPr>
              <w:t>The tested model predicts unprotected sex in both at-risk men and women. SA, sexual victimization and depression were tested as mediators of condom SA and unprotected sex. Condom SA was found in both genders to predict later sexual victimization.</w:t>
            </w:r>
          </w:p>
        </w:tc>
      </w:tr>
      <w:tr w:rsidR="00080C06" w:rsidRPr="00190E61" w14:paraId="5B5E8251" w14:textId="77777777" w:rsidTr="00080C06">
        <w:trPr>
          <w:cantSplit/>
          <w:trHeight w:val="1134"/>
        </w:trPr>
        <w:tc>
          <w:tcPr>
            <w:tcW w:w="0" w:type="auto"/>
          </w:tcPr>
          <w:p w14:paraId="772C29EF"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Noar, S. M., Carlyle, K., &amp; Cole, C. (2006).</w:t>
            </w:r>
          </w:p>
        </w:tc>
        <w:tc>
          <w:tcPr>
            <w:tcW w:w="0" w:type="auto"/>
          </w:tcPr>
          <w:p w14:paraId="7451A63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53 articles</w:t>
            </w:r>
          </w:p>
        </w:tc>
        <w:tc>
          <w:tcPr>
            <w:tcW w:w="0" w:type="auto"/>
          </w:tcPr>
          <w:p w14:paraId="7B62778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Literature review</w:t>
            </w:r>
          </w:p>
        </w:tc>
        <w:tc>
          <w:tcPr>
            <w:tcW w:w="0" w:type="auto"/>
          </w:tcPr>
          <w:p w14:paraId="0B8F5C85" w14:textId="77777777" w:rsidR="00080C06" w:rsidRPr="00E123A5" w:rsidRDefault="00080C06" w:rsidP="00080C06">
            <w:pPr>
              <w:rPr>
                <w:rFonts w:ascii="Times New Roman" w:hAnsi="Times New Roman"/>
                <w:sz w:val="16"/>
                <w:szCs w:val="16"/>
                <w:lang w:val="en-US" w:eastAsia="es-ES_tradnl"/>
                <w:rPrChange w:id="582" w:author="Silvia Lucía López Alvarado" w:date="2020-09-10T19:47:00Z">
                  <w:rPr>
                    <w:rFonts w:ascii="Times New Roman" w:hAnsi="Times New Roman"/>
                    <w:sz w:val="16"/>
                    <w:szCs w:val="16"/>
                    <w:lang w:eastAsia="es-ES_tradnl"/>
                  </w:rPr>
                </w:rPrChange>
              </w:rPr>
            </w:pPr>
            <w:r w:rsidRPr="00E123A5">
              <w:rPr>
                <w:sz w:val="16"/>
                <w:szCs w:val="16"/>
                <w:lang w:val="en-US"/>
                <w:rPrChange w:id="583" w:author="Silvia Lucía López Alvarado" w:date="2020-09-10T19:47:00Z">
                  <w:rPr>
                    <w:sz w:val="16"/>
                    <w:szCs w:val="16"/>
                  </w:rPr>
                </w:rPrChange>
              </w:rPr>
              <w:t>Safe sexual communication, condom use</w:t>
            </w:r>
          </w:p>
        </w:tc>
        <w:tc>
          <w:tcPr>
            <w:tcW w:w="0" w:type="auto"/>
          </w:tcPr>
          <w:p w14:paraId="15DD06E7" w14:textId="77777777" w:rsidR="00080C06" w:rsidRPr="00E123A5" w:rsidRDefault="00080C06" w:rsidP="00080C06">
            <w:pPr>
              <w:rPr>
                <w:rFonts w:ascii="Times New Roman" w:hAnsi="Times New Roman"/>
                <w:sz w:val="16"/>
                <w:szCs w:val="16"/>
                <w:lang w:val="en-US" w:eastAsia="es-ES_tradnl"/>
                <w:rPrChange w:id="584" w:author="Silvia Lucía López Alvarado" w:date="2020-09-10T19:47:00Z">
                  <w:rPr>
                    <w:rFonts w:ascii="Times New Roman" w:hAnsi="Times New Roman"/>
                    <w:sz w:val="16"/>
                    <w:szCs w:val="16"/>
                    <w:lang w:eastAsia="es-ES_tradnl"/>
                  </w:rPr>
                </w:rPrChange>
              </w:rPr>
            </w:pPr>
            <w:r w:rsidRPr="00E123A5">
              <w:rPr>
                <w:sz w:val="16"/>
                <w:szCs w:val="16"/>
                <w:lang w:val="en-US"/>
                <w:rPrChange w:id="585" w:author="Silvia Lucía López Alvarado" w:date="2020-09-10T19:47:00Z">
                  <w:rPr>
                    <w:sz w:val="16"/>
                    <w:szCs w:val="16"/>
                  </w:rPr>
                </w:rPrChange>
              </w:rPr>
              <w:t>Communication about condom use, sexual history were important variables found in the literature</w:t>
            </w:r>
          </w:p>
        </w:tc>
      </w:tr>
      <w:tr w:rsidR="00080C06" w:rsidRPr="00080C06" w14:paraId="50E423B1" w14:textId="77777777" w:rsidTr="00080C06">
        <w:trPr>
          <w:cantSplit/>
          <w:trHeight w:val="1134"/>
        </w:trPr>
        <w:tc>
          <w:tcPr>
            <w:tcW w:w="0" w:type="auto"/>
          </w:tcPr>
          <w:p w14:paraId="53BA3252" w14:textId="77777777" w:rsidR="00080C06" w:rsidRPr="00E123A5" w:rsidRDefault="00080C06" w:rsidP="00080C06">
            <w:pPr>
              <w:rPr>
                <w:rFonts w:ascii="Times New Roman" w:hAnsi="Times New Roman"/>
                <w:sz w:val="16"/>
                <w:szCs w:val="16"/>
                <w:lang w:val="en-US" w:eastAsia="es-ES_tradnl"/>
                <w:rPrChange w:id="586" w:author="Silvia Lucía López Alvarado" w:date="2020-09-10T19:47:00Z">
                  <w:rPr>
                    <w:rFonts w:ascii="Times New Roman" w:hAnsi="Times New Roman"/>
                    <w:sz w:val="16"/>
                    <w:szCs w:val="16"/>
                    <w:lang w:eastAsia="es-ES_tradnl"/>
                  </w:rPr>
                </w:rPrChange>
              </w:rPr>
            </w:pPr>
            <w:r w:rsidRPr="00E123A5">
              <w:rPr>
                <w:sz w:val="16"/>
                <w:szCs w:val="16"/>
                <w:lang w:val="en-US"/>
                <w:rPrChange w:id="587" w:author="Silvia Lucía López Alvarado" w:date="2020-09-10T19:47:00Z">
                  <w:rPr>
                    <w:sz w:val="16"/>
                    <w:szCs w:val="16"/>
                  </w:rPr>
                </w:rPrChange>
              </w:rPr>
              <w:t>Noar, S. M., Morokoff, P. J., &amp; Harlow, L. L. (2002).</w:t>
            </w:r>
          </w:p>
        </w:tc>
        <w:tc>
          <w:tcPr>
            <w:tcW w:w="0" w:type="auto"/>
          </w:tcPr>
          <w:p w14:paraId="292945EA" w14:textId="77777777" w:rsidR="00080C06" w:rsidRPr="00E123A5" w:rsidRDefault="00080C06" w:rsidP="00080C06">
            <w:pPr>
              <w:rPr>
                <w:rFonts w:ascii="Times New Roman" w:hAnsi="Times New Roman"/>
                <w:sz w:val="16"/>
                <w:szCs w:val="16"/>
                <w:lang w:val="en-US" w:eastAsia="es-ES_tradnl"/>
                <w:rPrChange w:id="588" w:author="Silvia Lucía López Alvarado" w:date="2020-09-10T19:47:00Z">
                  <w:rPr>
                    <w:rFonts w:ascii="Times New Roman" w:hAnsi="Times New Roman"/>
                    <w:sz w:val="16"/>
                    <w:szCs w:val="16"/>
                    <w:lang w:eastAsia="es-ES_tradnl"/>
                  </w:rPr>
                </w:rPrChange>
              </w:rPr>
            </w:pPr>
            <w:r w:rsidRPr="00E123A5">
              <w:rPr>
                <w:sz w:val="16"/>
                <w:szCs w:val="16"/>
                <w:lang w:val="en-US"/>
                <w:rPrChange w:id="589" w:author="Silvia Lucía López Alvarado" w:date="2020-09-10T19:47:00Z">
                  <w:rPr>
                    <w:sz w:val="16"/>
                    <w:szCs w:val="16"/>
                  </w:rPr>
                </w:rPrChange>
              </w:rPr>
              <w:t>471 undergraduate students, men and women</w:t>
            </w:r>
          </w:p>
        </w:tc>
        <w:tc>
          <w:tcPr>
            <w:tcW w:w="0" w:type="auto"/>
          </w:tcPr>
          <w:p w14:paraId="2F6BD87B" w14:textId="77777777" w:rsidR="00080C06" w:rsidRPr="00E123A5" w:rsidRDefault="00080C06" w:rsidP="00080C06">
            <w:pPr>
              <w:rPr>
                <w:rFonts w:ascii="Times New Roman" w:hAnsi="Times New Roman"/>
                <w:sz w:val="16"/>
                <w:szCs w:val="16"/>
                <w:lang w:val="en-US" w:eastAsia="es-ES_tradnl"/>
                <w:rPrChange w:id="590" w:author="Silvia Lucía López Alvarado" w:date="2020-09-10T19:47:00Z">
                  <w:rPr>
                    <w:rFonts w:ascii="Times New Roman" w:hAnsi="Times New Roman"/>
                    <w:sz w:val="16"/>
                    <w:szCs w:val="16"/>
                    <w:lang w:eastAsia="es-ES_tradnl"/>
                  </w:rPr>
                </w:rPrChange>
              </w:rPr>
            </w:pPr>
            <w:r w:rsidRPr="00E123A5">
              <w:rPr>
                <w:sz w:val="16"/>
                <w:szCs w:val="16"/>
                <w:lang w:val="en-US"/>
                <w:rPrChange w:id="591" w:author="Silvia Lucía López Alvarado" w:date="2020-09-10T19:47:00Z">
                  <w:rPr>
                    <w:sz w:val="16"/>
                    <w:szCs w:val="16"/>
                  </w:rPr>
                </w:rPrChange>
              </w:rPr>
              <w:t>Condom influence strategy questionnaire (CISQ) designed; Sexual Assertiveness Scale (SAS) (Morokoff, et al., 1997); Partner communication items (Redding et al., 2001); Condom Self-Efficacy (Redding and Rossi, 1999); Negotiation Self-Efficacy (Bryan et al., 1997), items for social desirability, condom use and sexual experience.</w:t>
            </w:r>
          </w:p>
          <w:p w14:paraId="575CC28B" w14:textId="77777777" w:rsidR="00080C06" w:rsidRPr="00E123A5" w:rsidRDefault="00080C06" w:rsidP="00080C06">
            <w:pPr>
              <w:rPr>
                <w:rFonts w:ascii="Times New Roman" w:hAnsi="Times New Roman"/>
                <w:sz w:val="16"/>
                <w:szCs w:val="16"/>
                <w:lang w:val="en-US" w:eastAsia="es-ES_tradnl"/>
                <w:rPrChange w:id="592" w:author="Silvia Lucía López Alvarado" w:date="2020-09-10T19:47:00Z">
                  <w:rPr>
                    <w:rFonts w:ascii="Times New Roman" w:hAnsi="Times New Roman"/>
                    <w:sz w:val="16"/>
                    <w:szCs w:val="16"/>
                    <w:lang w:eastAsia="es-ES_tradnl"/>
                  </w:rPr>
                </w:rPrChange>
              </w:rPr>
            </w:pPr>
          </w:p>
        </w:tc>
        <w:tc>
          <w:tcPr>
            <w:tcW w:w="0" w:type="auto"/>
          </w:tcPr>
          <w:p w14:paraId="1CA042DD"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 condom use, sexual experiences.</w:t>
            </w:r>
          </w:p>
        </w:tc>
        <w:tc>
          <w:tcPr>
            <w:tcW w:w="0" w:type="auto"/>
          </w:tcPr>
          <w:p w14:paraId="4B31CF22" w14:textId="77777777" w:rsidR="00080C06" w:rsidRPr="00080C06" w:rsidRDefault="00080C06" w:rsidP="00080C06">
            <w:pPr>
              <w:rPr>
                <w:rFonts w:ascii="Times New Roman" w:hAnsi="Times New Roman"/>
                <w:sz w:val="16"/>
                <w:szCs w:val="16"/>
                <w:lang w:eastAsia="es-ES_tradnl"/>
              </w:rPr>
            </w:pPr>
            <w:r w:rsidRPr="00E123A5">
              <w:rPr>
                <w:sz w:val="16"/>
                <w:szCs w:val="16"/>
                <w:lang w:val="en-US"/>
                <w:rPrChange w:id="593" w:author="Silvia Lucía López Alvarado" w:date="2020-09-10T19:47:00Z">
                  <w:rPr>
                    <w:sz w:val="16"/>
                    <w:szCs w:val="16"/>
                  </w:rPr>
                </w:rPrChange>
              </w:rPr>
              <w:t xml:space="preserve">There is the influence of six strategies used by men and women to persuade partners to use condoms: withholding sex, direct request, seduction, relationship contextualization, risk information, deception. These strategies confirmed the subscales of the CISQ designed for this study. </w:t>
            </w:r>
            <w:r w:rsidRPr="00080C06">
              <w:rPr>
                <w:rFonts w:ascii="Times New Roman" w:hAnsi="Times New Roman"/>
                <w:sz w:val="16"/>
                <w:szCs w:val="16"/>
                <w:lang w:eastAsia="es-ES_tradnl"/>
              </w:rPr>
              <w:t xml:space="preserve">The CISQ was related to SA.  </w:t>
            </w:r>
          </w:p>
        </w:tc>
      </w:tr>
      <w:tr w:rsidR="00080C06" w:rsidRPr="00190E61" w14:paraId="42AE8C49" w14:textId="77777777" w:rsidTr="00080C06">
        <w:trPr>
          <w:cantSplit/>
          <w:trHeight w:val="1134"/>
        </w:trPr>
        <w:tc>
          <w:tcPr>
            <w:tcW w:w="0" w:type="auto"/>
          </w:tcPr>
          <w:p w14:paraId="5B3A1D0F"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Onuoha, F. N., &amp; Munakata, T. (2005).</w:t>
            </w:r>
          </w:p>
        </w:tc>
        <w:tc>
          <w:tcPr>
            <w:tcW w:w="0" w:type="auto"/>
          </w:tcPr>
          <w:p w14:paraId="5F79A788" w14:textId="77777777" w:rsidR="00080C06" w:rsidRPr="00E123A5" w:rsidRDefault="00080C06" w:rsidP="00080C06">
            <w:pPr>
              <w:rPr>
                <w:rFonts w:ascii="Times New Roman" w:hAnsi="Times New Roman"/>
                <w:sz w:val="16"/>
                <w:szCs w:val="16"/>
                <w:lang w:val="en-US" w:eastAsia="es-ES_tradnl"/>
                <w:rPrChange w:id="594" w:author="Silvia Lucía López Alvarado" w:date="2020-09-10T19:47:00Z">
                  <w:rPr>
                    <w:rFonts w:ascii="Times New Roman" w:hAnsi="Times New Roman"/>
                    <w:sz w:val="16"/>
                    <w:szCs w:val="16"/>
                    <w:lang w:eastAsia="es-ES_tradnl"/>
                  </w:rPr>
                </w:rPrChange>
              </w:rPr>
            </w:pPr>
            <w:r w:rsidRPr="00E123A5">
              <w:rPr>
                <w:sz w:val="16"/>
                <w:szCs w:val="16"/>
                <w:lang w:val="en-US"/>
                <w:rPrChange w:id="595" w:author="Silvia Lucía López Alvarado" w:date="2020-09-10T19:47:00Z">
                  <w:rPr>
                    <w:sz w:val="16"/>
                    <w:szCs w:val="16"/>
                  </w:rPr>
                </w:rPrChange>
              </w:rPr>
              <w:t>1029 male and 928 female undergraduate students from four countries</w:t>
            </w:r>
          </w:p>
        </w:tc>
        <w:tc>
          <w:tcPr>
            <w:tcW w:w="0" w:type="auto"/>
          </w:tcPr>
          <w:p w14:paraId="591CF980" w14:textId="77777777" w:rsidR="00080C06" w:rsidRPr="00E123A5" w:rsidRDefault="00080C06" w:rsidP="00080C06">
            <w:pPr>
              <w:rPr>
                <w:rFonts w:ascii="Times New Roman" w:hAnsi="Times New Roman"/>
                <w:sz w:val="16"/>
                <w:szCs w:val="16"/>
                <w:lang w:val="en-US" w:eastAsia="es-ES_tradnl"/>
                <w:rPrChange w:id="596" w:author="Silvia Lucía López Alvarado" w:date="2020-09-10T19:47:00Z">
                  <w:rPr>
                    <w:rFonts w:ascii="Times New Roman" w:hAnsi="Times New Roman"/>
                    <w:sz w:val="16"/>
                    <w:szCs w:val="16"/>
                    <w:lang w:eastAsia="es-ES_tradnl"/>
                  </w:rPr>
                </w:rPrChange>
              </w:rPr>
            </w:pPr>
            <w:r w:rsidRPr="00E123A5">
              <w:rPr>
                <w:sz w:val="16"/>
                <w:szCs w:val="16"/>
                <w:lang w:val="en-US"/>
                <w:rPrChange w:id="597" w:author="Silvia Lucía López Alvarado" w:date="2020-09-10T19:47:00Z">
                  <w:rPr>
                    <w:sz w:val="16"/>
                    <w:szCs w:val="16"/>
                  </w:rPr>
                </w:rPrChange>
              </w:rPr>
              <w:t>The Rathus Assertiveness Schedule (Groth-Marnat, 1997); sexual assertiveness items (St. Lawrence, 1988); sexual health assertiveness and HIV items (Painter, 1987).</w:t>
            </w:r>
          </w:p>
          <w:p w14:paraId="479C8F52" w14:textId="77777777" w:rsidR="00080C06" w:rsidRPr="00E123A5" w:rsidRDefault="00080C06" w:rsidP="00080C06">
            <w:pPr>
              <w:rPr>
                <w:rFonts w:ascii="Times New Roman" w:hAnsi="Times New Roman"/>
                <w:sz w:val="16"/>
                <w:szCs w:val="16"/>
                <w:lang w:val="en-US" w:eastAsia="es-ES_tradnl"/>
                <w:rPrChange w:id="598" w:author="Silvia Lucía López Alvarado" w:date="2020-09-10T19:47:00Z">
                  <w:rPr>
                    <w:rFonts w:ascii="Times New Roman" w:hAnsi="Times New Roman"/>
                    <w:sz w:val="16"/>
                    <w:szCs w:val="16"/>
                    <w:lang w:eastAsia="es-ES_tradnl"/>
                  </w:rPr>
                </w:rPrChange>
              </w:rPr>
            </w:pPr>
          </w:p>
        </w:tc>
        <w:tc>
          <w:tcPr>
            <w:tcW w:w="0" w:type="auto"/>
          </w:tcPr>
          <w:p w14:paraId="5C33253D"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General Assertiveness, SA</w:t>
            </w:r>
          </w:p>
        </w:tc>
        <w:tc>
          <w:tcPr>
            <w:tcW w:w="0" w:type="auto"/>
          </w:tcPr>
          <w:p w14:paraId="312876F1" w14:textId="77777777" w:rsidR="00080C06" w:rsidRPr="00E123A5" w:rsidRDefault="00080C06" w:rsidP="00080C06">
            <w:pPr>
              <w:rPr>
                <w:rFonts w:ascii="Times New Roman" w:hAnsi="Times New Roman"/>
                <w:sz w:val="16"/>
                <w:szCs w:val="16"/>
                <w:lang w:val="en-US" w:eastAsia="es-ES_tradnl"/>
                <w:rPrChange w:id="599" w:author="Silvia Lucía López Alvarado" w:date="2020-09-10T19:47:00Z">
                  <w:rPr>
                    <w:rFonts w:ascii="Times New Roman" w:hAnsi="Times New Roman"/>
                    <w:sz w:val="16"/>
                    <w:szCs w:val="16"/>
                    <w:lang w:eastAsia="es-ES_tradnl"/>
                  </w:rPr>
                </w:rPrChange>
              </w:rPr>
            </w:pPr>
            <w:r w:rsidRPr="00E123A5">
              <w:rPr>
                <w:sz w:val="16"/>
                <w:szCs w:val="16"/>
                <w:lang w:val="en-US"/>
                <w:rPrChange w:id="600" w:author="Silvia Lucía López Alvarado" w:date="2020-09-10T19:47:00Z">
                  <w:rPr>
                    <w:sz w:val="16"/>
                    <w:szCs w:val="16"/>
                  </w:rPr>
                </w:rPrChange>
              </w:rPr>
              <w:t xml:space="preserve">Social and sexual assertiveness have commonalities, but there are certain differences as their correlation is low. </w:t>
            </w:r>
          </w:p>
          <w:p w14:paraId="7867D6F6" w14:textId="77777777" w:rsidR="00080C06" w:rsidRPr="00E123A5" w:rsidRDefault="00080C06" w:rsidP="00080C06">
            <w:pPr>
              <w:rPr>
                <w:rFonts w:ascii="Times New Roman" w:hAnsi="Times New Roman"/>
                <w:sz w:val="16"/>
                <w:szCs w:val="16"/>
                <w:lang w:val="en-US" w:eastAsia="es-ES_tradnl"/>
                <w:rPrChange w:id="601" w:author="Silvia Lucía López Alvarado" w:date="2020-09-10T19:47:00Z">
                  <w:rPr>
                    <w:rFonts w:ascii="Times New Roman" w:hAnsi="Times New Roman"/>
                    <w:sz w:val="16"/>
                    <w:szCs w:val="16"/>
                    <w:lang w:eastAsia="es-ES_tradnl"/>
                  </w:rPr>
                </w:rPrChange>
              </w:rPr>
            </w:pPr>
            <w:r w:rsidRPr="00E123A5">
              <w:rPr>
                <w:sz w:val="16"/>
                <w:szCs w:val="16"/>
                <w:lang w:val="en-US"/>
                <w:rPrChange w:id="602" w:author="Silvia Lucía López Alvarado" w:date="2020-09-10T19:47:00Z">
                  <w:rPr>
                    <w:sz w:val="16"/>
                    <w:szCs w:val="16"/>
                  </w:rPr>
                </w:rPrChange>
              </w:rPr>
              <w:t xml:space="preserve">Gender and cultural differences were shown in this study.  </w:t>
            </w:r>
          </w:p>
        </w:tc>
      </w:tr>
      <w:tr w:rsidR="00080C06" w:rsidRPr="00080C06" w14:paraId="4431A33F" w14:textId="77777777" w:rsidTr="00080C06">
        <w:trPr>
          <w:cantSplit/>
          <w:trHeight w:val="1134"/>
        </w:trPr>
        <w:tc>
          <w:tcPr>
            <w:tcW w:w="0" w:type="auto"/>
          </w:tcPr>
          <w:p w14:paraId="3D489C2B" w14:textId="77777777" w:rsidR="00080C06" w:rsidRPr="00080C06" w:rsidRDefault="00080C06" w:rsidP="00080C06">
            <w:pPr>
              <w:rPr>
                <w:rFonts w:ascii="Times New Roman" w:hAnsi="Times New Roman"/>
                <w:sz w:val="16"/>
                <w:szCs w:val="16"/>
                <w:lang w:val="pt-BR" w:eastAsia="es-ES_tradnl"/>
              </w:rPr>
            </w:pPr>
            <w:r w:rsidRPr="00080C06">
              <w:rPr>
                <w:rFonts w:ascii="Times New Roman" w:hAnsi="Times New Roman"/>
                <w:sz w:val="16"/>
                <w:szCs w:val="16"/>
                <w:lang w:val="fr-BE" w:eastAsia="es-ES_tradnl"/>
              </w:rPr>
              <w:t>Raffaelli, M., &amp; Ontai, L. L. (2004).</w:t>
            </w:r>
          </w:p>
        </w:tc>
        <w:tc>
          <w:tcPr>
            <w:tcW w:w="0" w:type="auto"/>
          </w:tcPr>
          <w:p w14:paraId="259BFAAF" w14:textId="77777777" w:rsidR="00080C06" w:rsidRPr="00E123A5" w:rsidRDefault="00080C06" w:rsidP="00080C06">
            <w:pPr>
              <w:rPr>
                <w:rFonts w:ascii="Times New Roman" w:hAnsi="Times New Roman"/>
                <w:sz w:val="16"/>
                <w:szCs w:val="16"/>
                <w:lang w:val="en-US" w:eastAsia="es-ES_tradnl"/>
                <w:rPrChange w:id="603" w:author="Silvia Lucía López Alvarado" w:date="2020-09-10T19:47:00Z">
                  <w:rPr>
                    <w:rFonts w:ascii="Times New Roman" w:hAnsi="Times New Roman"/>
                    <w:sz w:val="16"/>
                    <w:szCs w:val="16"/>
                    <w:lang w:eastAsia="es-ES_tradnl"/>
                  </w:rPr>
                </w:rPrChange>
              </w:rPr>
            </w:pPr>
            <w:r w:rsidRPr="00E123A5">
              <w:rPr>
                <w:sz w:val="16"/>
                <w:szCs w:val="16"/>
                <w:lang w:val="en-US"/>
                <w:rPrChange w:id="604" w:author="Silvia Lucía López Alvarado" w:date="2020-09-10T19:47:00Z">
                  <w:rPr>
                    <w:sz w:val="16"/>
                    <w:szCs w:val="16"/>
                  </w:rPr>
                </w:rPrChange>
              </w:rPr>
              <w:t>Study 1: 22 adult Latinas</w:t>
            </w:r>
          </w:p>
          <w:p w14:paraId="6BECD5FA" w14:textId="77777777" w:rsidR="00080C06" w:rsidRPr="00E123A5" w:rsidRDefault="00080C06" w:rsidP="00080C06">
            <w:pPr>
              <w:rPr>
                <w:rFonts w:ascii="Times New Roman" w:hAnsi="Times New Roman"/>
                <w:sz w:val="16"/>
                <w:szCs w:val="16"/>
                <w:lang w:val="en-US" w:eastAsia="es-ES_tradnl"/>
                <w:rPrChange w:id="605" w:author="Silvia Lucía López Alvarado" w:date="2020-09-10T19:47:00Z">
                  <w:rPr>
                    <w:rFonts w:ascii="Times New Roman" w:hAnsi="Times New Roman"/>
                    <w:sz w:val="16"/>
                    <w:szCs w:val="16"/>
                    <w:lang w:eastAsia="es-ES_tradnl"/>
                  </w:rPr>
                </w:rPrChange>
              </w:rPr>
            </w:pPr>
            <w:r w:rsidRPr="00E123A5">
              <w:rPr>
                <w:sz w:val="16"/>
                <w:szCs w:val="16"/>
                <w:lang w:val="en-US"/>
                <w:rPrChange w:id="606" w:author="Silvia Lucía López Alvarado" w:date="2020-09-10T19:47:00Z">
                  <w:rPr>
                    <w:sz w:val="16"/>
                    <w:szCs w:val="16"/>
                  </w:rPr>
                </w:rPrChange>
              </w:rPr>
              <w:t>Study 2: 166 Latino/a college students</w:t>
            </w:r>
          </w:p>
        </w:tc>
        <w:tc>
          <w:tcPr>
            <w:tcW w:w="0" w:type="auto"/>
          </w:tcPr>
          <w:p w14:paraId="77D9BFD1" w14:textId="77777777" w:rsidR="00080C06" w:rsidRPr="00E123A5" w:rsidRDefault="00080C06" w:rsidP="00080C06">
            <w:pPr>
              <w:rPr>
                <w:rFonts w:ascii="Times New Roman" w:hAnsi="Times New Roman"/>
                <w:sz w:val="16"/>
                <w:szCs w:val="16"/>
                <w:lang w:val="en-US" w:eastAsia="es-ES_tradnl"/>
                <w:rPrChange w:id="607" w:author="Silvia Lucía López Alvarado" w:date="2020-09-10T19:47:00Z">
                  <w:rPr>
                    <w:rFonts w:ascii="Times New Roman" w:hAnsi="Times New Roman"/>
                    <w:sz w:val="16"/>
                    <w:szCs w:val="16"/>
                    <w:lang w:eastAsia="es-ES_tradnl"/>
                  </w:rPr>
                </w:rPrChange>
              </w:rPr>
            </w:pPr>
            <w:r w:rsidRPr="00E123A5">
              <w:rPr>
                <w:sz w:val="16"/>
                <w:szCs w:val="16"/>
                <w:lang w:val="en-US"/>
                <w:rPrChange w:id="608" w:author="Silvia Lucía López Alvarado" w:date="2020-09-10T19:47:00Z">
                  <w:rPr>
                    <w:sz w:val="16"/>
                    <w:szCs w:val="16"/>
                  </w:rPr>
                </w:rPrChange>
              </w:rPr>
              <w:t>Study 1: In-depth interviews.</w:t>
            </w:r>
          </w:p>
          <w:p w14:paraId="77A0B99F" w14:textId="77777777" w:rsidR="00080C06" w:rsidRPr="00E123A5" w:rsidRDefault="00080C06" w:rsidP="00080C06">
            <w:pPr>
              <w:rPr>
                <w:rFonts w:ascii="Times New Roman" w:hAnsi="Times New Roman"/>
                <w:sz w:val="16"/>
                <w:szCs w:val="16"/>
                <w:lang w:val="en-US" w:eastAsia="es-ES_tradnl"/>
                <w:rPrChange w:id="609" w:author="Silvia Lucía López Alvarado" w:date="2020-09-10T19:47:00Z">
                  <w:rPr>
                    <w:rFonts w:ascii="Times New Roman" w:hAnsi="Times New Roman"/>
                    <w:sz w:val="16"/>
                    <w:szCs w:val="16"/>
                    <w:lang w:eastAsia="es-ES_tradnl"/>
                  </w:rPr>
                </w:rPrChange>
              </w:rPr>
            </w:pPr>
            <w:r w:rsidRPr="00E123A5">
              <w:rPr>
                <w:sz w:val="16"/>
                <w:szCs w:val="16"/>
                <w:lang w:val="en-US"/>
                <w:rPrChange w:id="610" w:author="Silvia Lucía López Alvarado" w:date="2020-09-10T19:47:00Z">
                  <w:rPr>
                    <w:sz w:val="16"/>
                    <w:szCs w:val="16"/>
                  </w:rPr>
                </w:rPrChange>
              </w:rPr>
              <w:t>Study 2: self-report surveys; items related to gender role socialization; Attitudes Toward Gender Scale (Leaper, 1993).</w:t>
            </w:r>
          </w:p>
        </w:tc>
        <w:tc>
          <w:tcPr>
            <w:tcW w:w="0" w:type="auto"/>
          </w:tcPr>
          <w:p w14:paraId="6BFDFCF9" w14:textId="77777777" w:rsidR="00080C06" w:rsidRPr="00E123A5" w:rsidRDefault="00080C06" w:rsidP="00080C06">
            <w:pPr>
              <w:rPr>
                <w:rFonts w:ascii="Times New Roman" w:hAnsi="Times New Roman"/>
                <w:sz w:val="16"/>
                <w:szCs w:val="16"/>
                <w:lang w:val="en-US" w:eastAsia="es-ES_tradnl"/>
                <w:rPrChange w:id="611" w:author="Silvia Lucía López Alvarado" w:date="2020-09-10T19:47:00Z">
                  <w:rPr>
                    <w:rFonts w:ascii="Times New Roman" w:hAnsi="Times New Roman"/>
                    <w:sz w:val="16"/>
                    <w:szCs w:val="16"/>
                    <w:lang w:eastAsia="es-ES_tradnl"/>
                  </w:rPr>
                </w:rPrChange>
              </w:rPr>
            </w:pPr>
            <w:r w:rsidRPr="00E123A5">
              <w:rPr>
                <w:sz w:val="16"/>
                <w:szCs w:val="16"/>
                <w:lang w:val="en-US"/>
                <w:rPrChange w:id="612" w:author="Silvia Lucía López Alvarado" w:date="2020-09-10T19:47:00Z">
                  <w:rPr>
                    <w:sz w:val="16"/>
                    <w:szCs w:val="16"/>
                  </w:rPr>
                </w:rPrChange>
              </w:rPr>
              <w:t>Sexual socialization within family of origin; romantic and sexual experiences</w:t>
            </w:r>
          </w:p>
        </w:tc>
        <w:tc>
          <w:tcPr>
            <w:tcW w:w="0" w:type="auto"/>
          </w:tcPr>
          <w:p w14:paraId="09DED22C" w14:textId="77777777" w:rsidR="00080C06" w:rsidRPr="00080C06" w:rsidRDefault="00080C06" w:rsidP="00080C06">
            <w:pPr>
              <w:rPr>
                <w:rFonts w:ascii="Times New Roman" w:hAnsi="Times New Roman"/>
                <w:sz w:val="16"/>
                <w:szCs w:val="16"/>
                <w:lang w:eastAsia="es-ES_tradnl"/>
              </w:rPr>
            </w:pPr>
            <w:r w:rsidRPr="00E123A5">
              <w:rPr>
                <w:sz w:val="16"/>
                <w:szCs w:val="16"/>
                <w:lang w:val="en-US"/>
                <w:rPrChange w:id="613" w:author="Silvia Lucía López Alvarado" w:date="2020-09-10T19:47:00Z">
                  <w:rPr>
                    <w:sz w:val="16"/>
                    <w:szCs w:val="16"/>
                  </w:rPr>
                </w:rPrChange>
              </w:rPr>
              <w:t xml:space="preserve">Latino parents socialize their daughters in ways that are marked by “traditional” gender-related expectations. Men and women described different experiences of household activities, socialization of gender-typed behavior, and freedom to pursue social activities or gain access to privileges. </w:t>
            </w:r>
            <w:r w:rsidRPr="00080C06">
              <w:rPr>
                <w:rFonts w:ascii="Times New Roman" w:hAnsi="Times New Roman"/>
                <w:sz w:val="16"/>
                <w:szCs w:val="16"/>
                <w:lang w:eastAsia="es-ES_tradnl"/>
              </w:rPr>
              <w:t>Characteristics of parents were linked to gender-related socialization.</w:t>
            </w:r>
          </w:p>
        </w:tc>
      </w:tr>
      <w:tr w:rsidR="00080C06" w:rsidRPr="00190E61" w14:paraId="41AE6DC6" w14:textId="77777777" w:rsidTr="00080C06">
        <w:trPr>
          <w:cantSplit/>
          <w:trHeight w:val="1134"/>
        </w:trPr>
        <w:tc>
          <w:tcPr>
            <w:tcW w:w="0" w:type="auto"/>
          </w:tcPr>
          <w:p w14:paraId="3F5089BE" w14:textId="77777777" w:rsidR="00080C06" w:rsidRPr="00080C06" w:rsidRDefault="00080C06" w:rsidP="00080C06">
            <w:pPr>
              <w:rPr>
                <w:rFonts w:ascii="Times New Roman" w:hAnsi="Times New Roman"/>
                <w:sz w:val="16"/>
                <w:szCs w:val="16"/>
                <w:lang w:val="fr-BE" w:eastAsia="es-ES_tradnl"/>
              </w:rPr>
            </w:pPr>
            <w:r w:rsidRPr="00E123A5">
              <w:rPr>
                <w:sz w:val="16"/>
                <w:szCs w:val="16"/>
                <w:lang w:val="en-US"/>
                <w:rPrChange w:id="614" w:author="Silvia Lucía López Alvarado" w:date="2020-09-10T19:47:00Z">
                  <w:rPr>
                    <w:sz w:val="16"/>
                    <w:szCs w:val="16"/>
                  </w:rPr>
                </w:rPrChange>
              </w:rPr>
              <w:t>Rickert, V. I., Sanghvi, R., &amp; Wiemann, C. M. (2002).</w:t>
            </w:r>
          </w:p>
        </w:tc>
        <w:tc>
          <w:tcPr>
            <w:tcW w:w="0" w:type="auto"/>
          </w:tcPr>
          <w:p w14:paraId="0FC12068" w14:textId="77777777" w:rsidR="00080C06" w:rsidRPr="00E123A5" w:rsidRDefault="00080C06" w:rsidP="00080C06">
            <w:pPr>
              <w:rPr>
                <w:rFonts w:ascii="Times New Roman" w:hAnsi="Times New Roman"/>
                <w:sz w:val="16"/>
                <w:szCs w:val="16"/>
                <w:lang w:val="en-US" w:eastAsia="es-ES_tradnl"/>
                <w:rPrChange w:id="615" w:author="Silvia Lucía López Alvarado" w:date="2020-09-10T19:47:00Z">
                  <w:rPr>
                    <w:rFonts w:ascii="Times New Roman" w:hAnsi="Times New Roman"/>
                    <w:sz w:val="16"/>
                    <w:szCs w:val="16"/>
                    <w:lang w:eastAsia="es-ES_tradnl"/>
                  </w:rPr>
                </w:rPrChange>
              </w:rPr>
            </w:pPr>
            <w:r w:rsidRPr="00E123A5">
              <w:rPr>
                <w:sz w:val="16"/>
                <w:szCs w:val="16"/>
                <w:lang w:val="en-US"/>
                <w:rPrChange w:id="616" w:author="Silvia Lucía López Alvarado" w:date="2020-09-10T19:47:00Z">
                  <w:rPr>
                    <w:sz w:val="16"/>
                    <w:szCs w:val="16"/>
                  </w:rPr>
                </w:rPrChange>
              </w:rPr>
              <w:t xml:space="preserve">904 female sexually active adolescents and young adults </w:t>
            </w:r>
          </w:p>
        </w:tc>
        <w:tc>
          <w:tcPr>
            <w:tcW w:w="0" w:type="auto"/>
          </w:tcPr>
          <w:p w14:paraId="7F04FC36" w14:textId="77777777" w:rsidR="00080C06" w:rsidRPr="00E123A5" w:rsidRDefault="00080C06" w:rsidP="00080C06">
            <w:pPr>
              <w:rPr>
                <w:rFonts w:ascii="Times New Roman" w:hAnsi="Times New Roman"/>
                <w:sz w:val="16"/>
                <w:szCs w:val="16"/>
                <w:lang w:val="en-US" w:eastAsia="es-ES_tradnl"/>
                <w:rPrChange w:id="617" w:author="Silvia Lucía López Alvarado" w:date="2020-09-10T19:47:00Z">
                  <w:rPr>
                    <w:rFonts w:ascii="Times New Roman" w:hAnsi="Times New Roman"/>
                    <w:sz w:val="16"/>
                    <w:szCs w:val="16"/>
                    <w:lang w:eastAsia="es-ES_tradnl"/>
                  </w:rPr>
                </w:rPrChange>
              </w:rPr>
            </w:pPr>
            <w:r w:rsidRPr="00E123A5">
              <w:rPr>
                <w:sz w:val="16"/>
                <w:szCs w:val="16"/>
                <w:lang w:val="en-US"/>
                <w:rPrChange w:id="618" w:author="Silvia Lucía López Alvarado" w:date="2020-09-10T19:47:00Z">
                  <w:rPr>
                    <w:sz w:val="16"/>
                    <w:szCs w:val="16"/>
                  </w:rPr>
                </w:rPrChange>
              </w:rPr>
              <w:t>Demographics, reproductive questions regarding the variables: contraceptive use and high-risk sexual behavior, lifetime physical or sexual violence and perceived sexual assertiveness.</w:t>
            </w:r>
          </w:p>
        </w:tc>
        <w:tc>
          <w:tcPr>
            <w:tcW w:w="0" w:type="auto"/>
          </w:tcPr>
          <w:p w14:paraId="7D4C99ED"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Contraceptive methods negotiation SA</w:t>
            </w:r>
          </w:p>
        </w:tc>
        <w:tc>
          <w:tcPr>
            <w:tcW w:w="0" w:type="auto"/>
          </w:tcPr>
          <w:p w14:paraId="7EBA121A" w14:textId="77777777" w:rsidR="00080C06" w:rsidRPr="00E123A5" w:rsidRDefault="00080C06" w:rsidP="00080C06">
            <w:pPr>
              <w:rPr>
                <w:rFonts w:ascii="Times New Roman" w:hAnsi="Times New Roman"/>
                <w:sz w:val="16"/>
                <w:szCs w:val="16"/>
                <w:lang w:val="en-US" w:eastAsia="es-ES_tradnl"/>
                <w:rPrChange w:id="619" w:author="Silvia Lucía López Alvarado" w:date="2020-09-10T19:47:00Z">
                  <w:rPr>
                    <w:rFonts w:ascii="Times New Roman" w:hAnsi="Times New Roman"/>
                    <w:sz w:val="16"/>
                    <w:szCs w:val="16"/>
                    <w:lang w:eastAsia="es-ES_tradnl"/>
                  </w:rPr>
                </w:rPrChange>
              </w:rPr>
            </w:pPr>
            <w:r w:rsidRPr="00E123A5">
              <w:rPr>
                <w:sz w:val="16"/>
                <w:szCs w:val="16"/>
                <w:lang w:val="en-US"/>
                <w:rPrChange w:id="620" w:author="Silvia Lucía López Alvarado" w:date="2020-09-10T19:47:00Z">
                  <w:rPr>
                    <w:sz w:val="16"/>
                    <w:szCs w:val="16"/>
                  </w:rPr>
                </w:rPrChange>
              </w:rPr>
              <w:t>Sexually assertive beliefs, behaviors and practices are important for the development of sexual health during adolescence. A considerable group of respondents have shown to be in high risk, do not perceive rights to refuse, to ask the partner to test for STDs.</w:t>
            </w:r>
          </w:p>
          <w:p w14:paraId="43557D23" w14:textId="77777777" w:rsidR="00080C06" w:rsidRPr="00E123A5" w:rsidRDefault="00080C06" w:rsidP="00080C06">
            <w:pPr>
              <w:rPr>
                <w:rFonts w:ascii="Times New Roman" w:hAnsi="Times New Roman"/>
                <w:sz w:val="16"/>
                <w:szCs w:val="16"/>
                <w:lang w:val="en-US" w:eastAsia="es-ES_tradnl"/>
                <w:rPrChange w:id="621" w:author="Silvia Lucía López Alvarado" w:date="2020-09-10T19:47:00Z">
                  <w:rPr>
                    <w:rFonts w:ascii="Times New Roman" w:hAnsi="Times New Roman"/>
                    <w:sz w:val="16"/>
                    <w:szCs w:val="16"/>
                    <w:lang w:eastAsia="es-ES_tradnl"/>
                  </w:rPr>
                </w:rPrChange>
              </w:rPr>
            </w:pPr>
          </w:p>
        </w:tc>
      </w:tr>
      <w:tr w:rsidR="00080C06" w:rsidRPr="00190E61" w14:paraId="19F7644F" w14:textId="77777777" w:rsidTr="00080C06">
        <w:trPr>
          <w:cantSplit/>
          <w:trHeight w:val="1134"/>
        </w:trPr>
        <w:tc>
          <w:tcPr>
            <w:tcW w:w="0" w:type="auto"/>
          </w:tcPr>
          <w:p w14:paraId="5BB61866"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Rodriquez, G., Johnson, S. W., &amp; Combs, D. C. (2001).</w:t>
            </w:r>
          </w:p>
          <w:p w14:paraId="73D2E83A" w14:textId="77777777" w:rsidR="00080C06" w:rsidRPr="00080C06" w:rsidRDefault="00080C06" w:rsidP="00080C06">
            <w:pPr>
              <w:rPr>
                <w:rFonts w:ascii="Times New Roman" w:hAnsi="Times New Roman"/>
                <w:sz w:val="16"/>
                <w:szCs w:val="16"/>
                <w:lang w:val="es-AR" w:eastAsia="es-ES_tradnl"/>
              </w:rPr>
            </w:pPr>
          </w:p>
        </w:tc>
        <w:tc>
          <w:tcPr>
            <w:tcW w:w="0" w:type="auto"/>
          </w:tcPr>
          <w:p w14:paraId="7D23FDD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87 female college students</w:t>
            </w:r>
          </w:p>
        </w:tc>
        <w:tc>
          <w:tcPr>
            <w:tcW w:w="0" w:type="auto"/>
          </w:tcPr>
          <w:p w14:paraId="68CE1C36" w14:textId="77777777" w:rsidR="00080C06" w:rsidRPr="00E123A5" w:rsidRDefault="00080C06" w:rsidP="00080C06">
            <w:pPr>
              <w:rPr>
                <w:rFonts w:ascii="Times New Roman" w:hAnsi="Times New Roman"/>
                <w:sz w:val="16"/>
                <w:szCs w:val="16"/>
                <w:lang w:val="en-US" w:eastAsia="es-ES_tradnl"/>
                <w:rPrChange w:id="622" w:author="Silvia Lucía López Alvarado" w:date="2020-09-10T19:47:00Z">
                  <w:rPr>
                    <w:rFonts w:ascii="Times New Roman" w:hAnsi="Times New Roman"/>
                    <w:sz w:val="16"/>
                    <w:szCs w:val="16"/>
                    <w:lang w:eastAsia="es-ES_tradnl"/>
                  </w:rPr>
                </w:rPrChange>
              </w:rPr>
            </w:pPr>
            <w:r w:rsidRPr="00E123A5">
              <w:rPr>
                <w:sz w:val="16"/>
                <w:szCs w:val="16"/>
                <w:lang w:val="en-US"/>
                <w:rPrChange w:id="623" w:author="Silvia Lucía López Alvarado" w:date="2020-09-10T19:47:00Z">
                  <w:rPr>
                    <w:sz w:val="16"/>
                    <w:szCs w:val="16"/>
                  </w:rPr>
                </w:rPrChange>
              </w:rPr>
              <w:t>Demographics; the Rathus Assertiveness Schedule</w:t>
            </w:r>
          </w:p>
        </w:tc>
        <w:tc>
          <w:tcPr>
            <w:tcW w:w="0" w:type="auto"/>
          </w:tcPr>
          <w:p w14:paraId="461D2E3D"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General Assertiveness; demographics</w:t>
            </w:r>
          </w:p>
          <w:p w14:paraId="6883C634" w14:textId="77777777" w:rsidR="00080C06" w:rsidRPr="00080C06" w:rsidRDefault="00080C06" w:rsidP="00080C06">
            <w:pPr>
              <w:rPr>
                <w:rFonts w:ascii="Times New Roman" w:hAnsi="Times New Roman"/>
                <w:sz w:val="16"/>
                <w:szCs w:val="16"/>
                <w:lang w:eastAsia="es-ES_tradnl"/>
              </w:rPr>
            </w:pPr>
          </w:p>
        </w:tc>
        <w:tc>
          <w:tcPr>
            <w:tcW w:w="0" w:type="auto"/>
          </w:tcPr>
          <w:p w14:paraId="2257B63F" w14:textId="77777777" w:rsidR="00080C06" w:rsidRPr="00E123A5" w:rsidRDefault="00080C06" w:rsidP="00080C06">
            <w:pPr>
              <w:rPr>
                <w:rFonts w:ascii="Times New Roman" w:hAnsi="Times New Roman"/>
                <w:sz w:val="16"/>
                <w:szCs w:val="16"/>
                <w:lang w:val="en-US" w:eastAsia="es-ES_tradnl"/>
                <w:rPrChange w:id="624" w:author="Silvia Lucía López Alvarado" w:date="2020-09-10T19:47:00Z">
                  <w:rPr>
                    <w:rFonts w:ascii="Times New Roman" w:hAnsi="Times New Roman"/>
                    <w:sz w:val="16"/>
                    <w:szCs w:val="16"/>
                    <w:lang w:eastAsia="es-ES_tradnl"/>
                  </w:rPr>
                </w:rPrChange>
              </w:rPr>
            </w:pPr>
            <w:r w:rsidRPr="00E123A5">
              <w:rPr>
                <w:sz w:val="16"/>
                <w:szCs w:val="16"/>
                <w:lang w:val="en-US"/>
                <w:rPrChange w:id="625" w:author="Silvia Lucía López Alvarado" w:date="2020-09-10T19:47:00Z">
                  <w:rPr>
                    <w:sz w:val="16"/>
                    <w:szCs w:val="16"/>
                  </w:rPr>
                </w:rPrChange>
              </w:rPr>
              <w:t>Significant differences existed between levels of assertiveness and academic classification and ethnicity.</w:t>
            </w:r>
          </w:p>
        </w:tc>
      </w:tr>
      <w:tr w:rsidR="00080C06" w:rsidRPr="00190E61" w14:paraId="2EF05034" w14:textId="77777777" w:rsidTr="00080C06">
        <w:trPr>
          <w:cantSplit/>
          <w:trHeight w:val="1134"/>
        </w:trPr>
        <w:tc>
          <w:tcPr>
            <w:tcW w:w="0" w:type="auto"/>
          </w:tcPr>
          <w:p w14:paraId="42CFE0DF"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lastRenderedPageBreak/>
              <w:t>Sánchez-Bravo, C., Morales-Carmona, F., Carreño-Meléndez, J., &amp; Martínez-Ramírez, S. (2005).</w:t>
            </w:r>
          </w:p>
          <w:p w14:paraId="3BF2B15D" w14:textId="77777777" w:rsidR="00080C06" w:rsidRPr="00080C06" w:rsidRDefault="00080C06" w:rsidP="00080C06">
            <w:pPr>
              <w:rPr>
                <w:rFonts w:ascii="Times New Roman" w:hAnsi="Times New Roman"/>
                <w:sz w:val="16"/>
                <w:szCs w:val="16"/>
                <w:lang w:eastAsia="es-ES_tradnl"/>
              </w:rPr>
            </w:pPr>
          </w:p>
        </w:tc>
        <w:tc>
          <w:tcPr>
            <w:tcW w:w="0" w:type="auto"/>
          </w:tcPr>
          <w:p w14:paraId="688B1B45"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200 female adults</w:t>
            </w:r>
          </w:p>
        </w:tc>
        <w:tc>
          <w:tcPr>
            <w:tcW w:w="0" w:type="auto"/>
          </w:tcPr>
          <w:p w14:paraId="3BA201C7" w14:textId="77777777" w:rsidR="00080C06" w:rsidRPr="00E123A5" w:rsidRDefault="00080C06" w:rsidP="00080C06">
            <w:pPr>
              <w:rPr>
                <w:rFonts w:ascii="Times New Roman" w:hAnsi="Times New Roman"/>
                <w:sz w:val="16"/>
                <w:szCs w:val="16"/>
                <w:lang w:val="en-US" w:eastAsia="es-ES_tradnl"/>
                <w:rPrChange w:id="626" w:author="Silvia Lucía López Alvarado" w:date="2020-09-10T19:47:00Z">
                  <w:rPr>
                    <w:rFonts w:ascii="Times New Roman" w:hAnsi="Times New Roman"/>
                    <w:sz w:val="16"/>
                    <w:szCs w:val="16"/>
                    <w:lang w:eastAsia="es-ES_tradnl"/>
                  </w:rPr>
                </w:rPrChange>
              </w:rPr>
            </w:pPr>
            <w:r w:rsidRPr="00E123A5">
              <w:rPr>
                <w:sz w:val="16"/>
                <w:szCs w:val="16"/>
                <w:lang w:val="en-US"/>
                <w:rPrChange w:id="627" w:author="Silvia Lucía López Alvarado" w:date="2020-09-10T19:47:00Z">
                  <w:rPr>
                    <w:sz w:val="16"/>
                    <w:szCs w:val="16"/>
                  </w:rPr>
                </w:rPrChange>
              </w:rPr>
              <w:t>Female Sexuality clinical history; masculinity-femininity inventory; multidimensional scale of Assertiveness</w:t>
            </w:r>
          </w:p>
        </w:tc>
        <w:tc>
          <w:tcPr>
            <w:tcW w:w="0" w:type="auto"/>
          </w:tcPr>
          <w:p w14:paraId="512B15B8"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exual functioning; assertiveness</w:t>
            </w:r>
          </w:p>
        </w:tc>
        <w:tc>
          <w:tcPr>
            <w:tcW w:w="0" w:type="auto"/>
          </w:tcPr>
          <w:p w14:paraId="7CED194B" w14:textId="77777777" w:rsidR="00080C06" w:rsidRPr="00E123A5" w:rsidRDefault="00080C06" w:rsidP="00080C06">
            <w:pPr>
              <w:rPr>
                <w:rFonts w:ascii="Times New Roman" w:hAnsi="Times New Roman"/>
                <w:sz w:val="16"/>
                <w:szCs w:val="16"/>
                <w:lang w:val="en-US" w:eastAsia="es-ES_tradnl"/>
                <w:rPrChange w:id="628" w:author="Silvia Lucía López Alvarado" w:date="2020-09-10T19:47:00Z">
                  <w:rPr>
                    <w:rFonts w:ascii="Times New Roman" w:hAnsi="Times New Roman"/>
                    <w:sz w:val="16"/>
                    <w:szCs w:val="16"/>
                    <w:lang w:eastAsia="es-ES_tradnl"/>
                  </w:rPr>
                </w:rPrChange>
              </w:rPr>
            </w:pPr>
            <w:r w:rsidRPr="00E123A5">
              <w:rPr>
                <w:sz w:val="16"/>
                <w:szCs w:val="16"/>
                <w:lang w:val="en-US"/>
                <w:rPrChange w:id="629" w:author="Silvia Lucía López Alvarado" w:date="2020-09-10T19:47:00Z">
                  <w:rPr>
                    <w:sz w:val="16"/>
                    <w:szCs w:val="16"/>
                  </w:rPr>
                </w:rPrChange>
              </w:rPr>
              <w:t>Gender role, submission, indirect assertiveness and low levels of assertiveness are directly associated to unsatisfactory sexual functioning.</w:t>
            </w:r>
          </w:p>
        </w:tc>
      </w:tr>
      <w:tr w:rsidR="00080C06" w:rsidRPr="00190E61" w14:paraId="4845ADA4" w14:textId="77777777" w:rsidTr="00080C06">
        <w:trPr>
          <w:cantSplit/>
          <w:trHeight w:val="1134"/>
        </w:trPr>
        <w:tc>
          <w:tcPr>
            <w:tcW w:w="0" w:type="auto"/>
          </w:tcPr>
          <w:p w14:paraId="54419B6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ntos-Iglesias, P., &amp; Sierra, J. C. (2010).</w:t>
            </w:r>
          </w:p>
        </w:tc>
        <w:tc>
          <w:tcPr>
            <w:tcW w:w="0" w:type="auto"/>
          </w:tcPr>
          <w:p w14:paraId="73F3A751"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76 articles</w:t>
            </w:r>
          </w:p>
        </w:tc>
        <w:tc>
          <w:tcPr>
            <w:tcW w:w="0" w:type="auto"/>
          </w:tcPr>
          <w:p w14:paraId="6566B3A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Literature review</w:t>
            </w:r>
          </w:p>
        </w:tc>
        <w:tc>
          <w:tcPr>
            <w:tcW w:w="0" w:type="auto"/>
          </w:tcPr>
          <w:p w14:paraId="3006F6CB"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w:t>
            </w:r>
          </w:p>
        </w:tc>
        <w:tc>
          <w:tcPr>
            <w:tcW w:w="0" w:type="auto"/>
          </w:tcPr>
          <w:p w14:paraId="16369D85" w14:textId="77777777" w:rsidR="00080C06" w:rsidRPr="00E123A5" w:rsidRDefault="00080C06" w:rsidP="00080C06">
            <w:pPr>
              <w:rPr>
                <w:rFonts w:ascii="Times New Roman" w:hAnsi="Times New Roman"/>
                <w:sz w:val="16"/>
                <w:szCs w:val="16"/>
                <w:lang w:val="en-US" w:eastAsia="es-ES_tradnl"/>
                <w:rPrChange w:id="630" w:author="Silvia Lucía López Alvarado" w:date="2020-09-10T19:47:00Z">
                  <w:rPr>
                    <w:rFonts w:ascii="Times New Roman" w:hAnsi="Times New Roman"/>
                    <w:sz w:val="16"/>
                    <w:szCs w:val="16"/>
                    <w:lang w:eastAsia="es-ES_tradnl"/>
                  </w:rPr>
                </w:rPrChange>
              </w:rPr>
            </w:pPr>
            <w:r w:rsidRPr="00E123A5">
              <w:rPr>
                <w:sz w:val="16"/>
                <w:szCs w:val="16"/>
                <w:lang w:val="en-US"/>
                <w:rPrChange w:id="631" w:author="Silvia Lucía López Alvarado" w:date="2020-09-10T19:47:00Z">
                  <w:rPr>
                    <w:sz w:val="16"/>
                    <w:szCs w:val="16"/>
                  </w:rPr>
                </w:rPrChange>
              </w:rPr>
              <w:t>SA is a positively related to sexual functioning, is a protective factor for sexual abuse and victimization experiences and for engaging in risky sexual encounters.</w:t>
            </w:r>
          </w:p>
        </w:tc>
      </w:tr>
      <w:tr w:rsidR="00080C06" w:rsidRPr="00190E61" w14:paraId="2EE64C81" w14:textId="77777777" w:rsidTr="00080C06">
        <w:trPr>
          <w:cantSplit/>
          <w:trHeight w:val="1134"/>
        </w:trPr>
        <w:tc>
          <w:tcPr>
            <w:tcW w:w="0" w:type="auto"/>
          </w:tcPr>
          <w:p w14:paraId="34233A81"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ntos-Iglesias, P., &amp; Sierra, J. C. (2012).</w:t>
            </w:r>
          </w:p>
        </w:tc>
        <w:tc>
          <w:tcPr>
            <w:tcW w:w="0" w:type="auto"/>
          </w:tcPr>
          <w:p w14:paraId="46883D1B"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402 college women</w:t>
            </w:r>
          </w:p>
        </w:tc>
        <w:tc>
          <w:tcPr>
            <w:tcW w:w="0" w:type="auto"/>
          </w:tcPr>
          <w:p w14:paraId="739D1144" w14:textId="77777777" w:rsidR="00080C06" w:rsidRPr="00E123A5" w:rsidRDefault="00080C06" w:rsidP="00080C06">
            <w:pPr>
              <w:rPr>
                <w:rFonts w:ascii="Times New Roman" w:hAnsi="Times New Roman"/>
                <w:sz w:val="16"/>
                <w:szCs w:val="16"/>
                <w:lang w:val="en-US" w:eastAsia="es-ES_tradnl"/>
                <w:rPrChange w:id="632" w:author="Silvia Lucía López Alvarado" w:date="2020-09-10T19:47:00Z">
                  <w:rPr>
                    <w:rFonts w:ascii="Times New Roman" w:hAnsi="Times New Roman"/>
                    <w:sz w:val="16"/>
                    <w:szCs w:val="16"/>
                    <w:lang w:eastAsia="es-ES_tradnl"/>
                  </w:rPr>
                </w:rPrChange>
              </w:rPr>
            </w:pPr>
            <w:r w:rsidRPr="00E123A5">
              <w:rPr>
                <w:sz w:val="16"/>
                <w:szCs w:val="16"/>
                <w:lang w:val="en-US"/>
                <w:rPrChange w:id="633" w:author="Silvia Lucía López Alvarado" w:date="2020-09-10T19:47:00Z">
                  <w:rPr>
                    <w:sz w:val="16"/>
                    <w:szCs w:val="16"/>
                  </w:rPr>
                </w:rPrChange>
              </w:rPr>
              <w:t>Demographics; Refusal sub-scale of the Sexual Assertiveness Scale (SAS; Morokoff, et al., 1997); items regarding sexual experiences, substance use prior to sex; the Sexual victimization subscale of the Juvenile Victimization Questionnaire (Pereda, Gallardo-Pujol, &amp; Forero, 2008); The Sexual Experiences Survey (SES; Koss &amp; Oros, 1982).</w:t>
            </w:r>
          </w:p>
          <w:p w14:paraId="6BAC6373" w14:textId="77777777" w:rsidR="00080C06" w:rsidRPr="00E123A5" w:rsidRDefault="00080C06" w:rsidP="00080C06">
            <w:pPr>
              <w:rPr>
                <w:rFonts w:ascii="Times New Roman" w:hAnsi="Times New Roman"/>
                <w:sz w:val="16"/>
                <w:szCs w:val="16"/>
                <w:lang w:val="en-US" w:eastAsia="es-ES_tradnl"/>
                <w:rPrChange w:id="634" w:author="Silvia Lucía López Alvarado" w:date="2020-09-10T19:47:00Z">
                  <w:rPr>
                    <w:rFonts w:ascii="Times New Roman" w:hAnsi="Times New Roman"/>
                    <w:sz w:val="16"/>
                    <w:szCs w:val="16"/>
                    <w:lang w:eastAsia="es-ES_tradnl"/>
                  </w:rPr>
                </w:rPrChange>
              </w:rPr>
            </w:pPr>
          </w:p>
        </w:tc>
        <w:tc>
          <w:tcPr>
            <w:tcW w:w="0" w:type="auto"/>
          </w:tcPr>
          <w:p w14:paraId="4F701575"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 sexual victimization</w:t>
            </w:r>
          </w:p>
        </w:tc>
        <w:tc>
          <w:tcPr>
            <w:tcW w:w="0" w:type="auto"/>
          </w:tcPr>
          <w:p w14:paraId="19F40BE3" w14:textId="77777777" w:rsidR="00080C06" w:rsidRPr="00E123A5" w:rsidRDefault="00080C06" w:rsidP="00080C06">
            <w:pPr>
              <w:rPr>
                <w:rFonts w:ascii="Times New Roman" w:hAnsi="Times New Roman"/>
                <w:sz w:val="16"/>
                <w:szCs w:val="16"/>
                <w:lang w:val="en-US" w:eastAsia="es-ES_tradnl"/>
                <w:rPrChange w:id="635" w:author="Silvia Lucía López Alvarado" w:date="2020-09-10T19:47:00Z">
                  <w:rPr>
                    <w:rFonts w:ascii="Times New Roman" w:hAnsi="Times New Roman"/>
                    <w:sz w:val="16"/>
                    <w:szCs w:val="16"/>
                    <w:lang w:eastAsia="es-ES_tradnl"/>
                  </w:rPr>
                </w:rPrChange>
              </w:rPr>
            </w:pPr>
            <w:r w:rsidRPr="00E123A5">
              <w:rPr>
                <w:sz w:val="16"/>
                <w:szCs w:val="16"/>
                <w:lang w:val="en-US"/>
                <w:rPrChange w:id="636" w:author="Silvia Lucía López Alvarado" w:date="2020-09-10T19:47:00Z">
                  <w:rPr>
                    <w:sz w:val="16"/>
                    <w:szCs w:val="16"/>
                  </w:rPr>
                </w:rPrChange>
              </w:rPr>
              <w:t>Victims of child sexual abuse scored lower levels of SA and higher number of partners.</w:t>
            </w:r>
          </w:p>
          <w:p w14:paraId="4278C9E6" w14:textId="77777777" w:rsidR="00080C06" w:rsidRPr="00E123A5" w:rsidRDefault="00080C06" w:rsidP="00080C06">
            <w:pPr>
              <w:rPr>
                <w:rFonts w:ascii="Times New Roman" w:hAnsi="Times New Roman"/>
                <w:sz w:val="16"/>
                <w:szCs w:val="16"/>
                <w:lang w:val="en-US" w:eastAsia="es-ES_tradnl"/>
                <w:rPrChange w:id="637" w:author="Silvia Lucía López Alvarado" w:date="2020-09-10T19:47:00Z">
                  <w:rPr>
                    <w:rFonts w:ascii="Times New Roman" w:hAnsi="Times New Roman"/>
                    <w:sz w:val="16"/>
                    <w:szCs w:val="16"/>
                    <w:lang w:eastAsia="es-ES_tradnl"/>
                  </w:rPr>
                </w:rPrChange>
              </w:rPr>
            </w:pPr>
            <w:r w:rsidRPr="00E123A5">
              <w:rPr>
                <w:sz w:val="16"/>
                <w:szCs w:val="16"/>
                <w:lang w:val="en-US"/>
                <w:rPrChange w:id="638" w:author="Silvia Lucía López Alvarado" w:date="2020-09-10T19:47:00Z">
                  <w:rPr>
                    <w:sz w:val="16"/>
                    <w:szCs w:val="16"/>
                  </w:rPr>
                </w:rPrChange>
              </w:rPr>
              <w:t>Around 30% of women engaged in undesired sexual contact and 4% were victims of rape</w:t>
            </w:r>
          </w:p>
        </w:tc>
      </w:tr>
      <w:tr w:rsidR="00080C06" w:rsidRPr="00190E61" w14:paraId="612FAEE1" w14:textId="77777777" w:rsidTr="00080C06">
        <w:trPr>
          <w:cantSplit/>
          <w:trHeight w:val="1134"/>
        </w:trPr>
        <w:tc>
          <w:tcPr>
            <w:tcW w:w="0" w:type="auto"/>
          </w:tcPr>
          <w:p w14:paraId="5411C36F"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ntos-Iglesias, P., Sierra, J. C., &amp; Vallejo-Medina, P. (2013).</w:t>
            </w:r>
          </w:p>
        </w:tc>
        <w:tc>
          <w:tcPr>
            <w:tcW w:w="0" w:type="auto"/>
          </w:tcPr>
          <w:p w14:paraId="4883599B" w14:textId="77777777" w:rsidR="00080C06" w:rsidRPr="00E123A5" w:rsidRDefault="00080C06" w:rsidP="00080C06">
            <w:pPr>
              <w:rPr>
                <w:rFonts w:ascii="Times New Roman" w:hAnsi="Times New Roman"/>
                <w:sz w:val="16"/>
                <w:szCs w:val="16"/>
                <w:lang w:val="en-US" w:eastAsia="es-ES_tradnl"/>
                <w:rPrChange w:id="639" w:author="Silvia Lucía López Alvarado" w:date="2020-09-10T19:47:00Z">
                  <w:rPr>
                    <w:rFonts w:ascii="Times New Roman" w:hAnsi="Times New Roman"/>
                    <w:sz w:val="16"/>
                    <w:szCs w:val="16"/>
                    <w:lang w:eastAsia="es-ES_tradnl"/>
                  </w:rPr>
                </w:rPrChange>
              </w:rPr>
            </w:pPr>
            <w:r w:rsidRPr="00E123A5">
              <w:rPr>
                <w:sz w:val="16"/>
                <w:szCs w:val="16"/>
                <w:lang w:val="en-US"/>
                <w:rPrChange w:id="640" w:author="Silvia Lucía López Alvarado" w:date="2020-09-10T19:47:00Z">
                  <w:rPr>
                    <w:sz w:val="16"/>
                    <w:szCs w:val="16"/>
                  </w:rPr>
                </w:rPrChange>
              </w:rPr>
              <w:t>1619 men and 1755 women aged 18-87 years</w:t>
            </w:r>
          </w:p>
        </w:tc>
        <w:tc>
          <w:tcPr>
            <w:tcW w:w="0" w:type="auto"/>
          </w:tcPr>
          <w:p w14:paraId="721178CE" w14:textId="77777777" w:rsidR="00080C06" w:rsidRPr="00E123A5" w:rsidRDefault="00080C06" w:rsidP="00080C06">
            <w:pPr>
              <w:rPr>
                <w:rFonts w:ascii="Times New Roman" w:hAnsi="Times New Roman"/>
                <w:sz w:val="16"/>
                <w:szCs w:val="16"/>
                <w:lang w:val="en-US" w:eastAsia="es-ES_tradnl"/>
                <w:rPrChange w:id="641" w:author="Silvia Lucía López Alvarado" w:date="2020-09-10T19:19:00Z">
                  <w:rPr>
                    <w:rFonts w:ascii="Times New Roman" w:hAnsi="Times New Roman"/>
                    <w:sz w:val="16"/>
                    <w:szCs w:val="16"/>
                    <w:lang w:eastAsia="es-ES_tradnl"/>
                  </w:rPr>
                </w:rPrChange>
              </w:rPr>
            </w:pPr>
            <w:r w:rsidRPr="00E123A5">
              <w:rPr>
                <w:sz w:val="16"/>
                <w:szCs w:val="16"/>
                <w:lang w:val="en-US"/>
                <w:rPrChange w:id="642" w:author="Silvia Lucía López Alvarado" w:date="2020-09-10T19:19:00Z">
                  <w:rPr>
                    <w:sz w:val="16"/>
                    <w:szCs w:val="16"/>
                  </w:rPr>
                </w:rPrChange>
              </w:rPr>
              <w:t>Demographics; Hurlbert Index of Sexual Assertiveness (HISA; Hurlbert, 1991); Sexual Opinion Survey (SOS; Fisher, Byrne,White,&amp; Kelley, 1988); Hurlbert Index of Sexual Fantasy (Hurlbert &amp; Apt, 1993); Sexual Desire Inventory (Spector, Carey, &amp; Steinberg, 1996); Index of Spouse Abuse (Hudson &amp; McIntosh, 1981).</w:t>
            </w:r>
          </w:p>
          <w:p w14:paraId="23546D73" w14:textId="77777777" w:rsidR="00080C06" w:rsidRPr="00E123A5" w:rsidRDefault="00080C06" w:rsidP="00080C06">
            <w:pPr>
              <w:rPr>
                <w:rFonts w:ascii="Times New Roman" w:hAnsi="Times New Roman"/>
                <w:sz w:val="16"/>
                <w:szCs w:val="16"/>
                <w:lang w:val="en-US" w:eastAsia="es-ES_tradnl"/>
                <w:rPrChange w:id="643" w:author="Silvia Lucía López Alvarado" w:date="2020-09-10T19:19:00Z">
                  <w:rPr>
                    <w:rFonts w:ascii="Times New Roman" w:hAnsi="Times New Roman"/>
                    <w:sz w:val="16"/>
                    <w:szCs w:val="16"/>
                    <w:lang w:eastAsia="es-ES_tradnl"/>
                  </w:rPr>
                </w:rPrChange>
              </w:rPr>
            </w:pPr>
          </w:p>
        </w:tc>
        <w:tc>
          <w:tcPr>
            <w:tcW w:w="0" w:type="auto"/>
          </w:tcPr>
          <w:p w14:paraId="78F79CEE" w14:textId="77777777" w:rsidR="00080C06" w:rsidRPr="00E123A5" w:rsidRDefault="00080C06" w:rsidP="00080C06">
            <w:pPr>
              <w:rPr>
                <w:rFonts w:ascii="Times New Roman" w:hAnsi="Times New Roman"/>
                <w:sz w:val="16"/>
                <w:szCs w:val="16"/>
                <w:lang w:val="en-US" w:eastAsia="es-ES_tradnl"/>
                <w:rPrChange w:id="644" w:author="Silvia Lucía López Alvarado" w:date="2020-09-10T19:46:00Z">
                  <w:rPr>
                    <w:rFonts w:ascii="Times New Roman" w:hAnsi="Times New Roman"/>
                    <w:sz w:val="16"/>
                    <w:szCs w:val="16"/>
                    <w:lang w:eastAsia="es-ES_tradnl"/>
                  </w:rPr>
                </w:rPrChange>
              </w:rPr>
            </w:pPr>
            <w:r w:rsidRPr="00E123A5">
              <w:rPr>
                <w:sz w:val="16"/>
                <w:szCs w:val="16"/>
                <w:lang w:val="en-US"/>
                <w:rPrChange w:id="645" w:author="Silvia Lucía López Alvarado" w:date="2020-09-10T19:46:00Z">
                  <w:rPr>
                    <w:sz w:val="16"/>
                    <w:szCs w:val="16"/>
                  </w:rPr>
                </w:rPrChange>
              </w:rPr>
              <w:t>SA, sexual attitudes, sexual functioning; attitudes towards sex fantasies; dyadic desire</w:t>
            </w:r>
          </w:p>
        </w:tc>
        <w:tc>
          <w:tcPr>
            <w:tcW w:w="0" w:type="auto"/>
          </w:tcPr>
          <w:p w14:paraId="4E4C5397" w14:textId="77777777" w:rsidR="00080C06" w:rsidRPr="00E123A5" w:rsidRDefault="00080C06" w:rsidP="00080C06">
            <w:pPr>
              <w:rPr>
                <w:rFonts w:ascii="Times New Roman" w:hAnsi="Times New Roman"/>
                <w:sz w:val="16"/>
                <w:szCs w:val="16"/>
                <w:lang w:val="en-US" w:eastAsia="es-ES_tradnl"/>
                <w:rPrChange w:id="646" w:author="Silvia Lucía López Alvarado" w:date="2020-09-10T19:19:00Z">
                  <w:rPr>
                    <w:rFonts w:ascii="Times New Roman" w:hAnsi="Times New Roman"/>
                    <w:sz w:val="16"/>
                    <w:szCs w:val="16"/>
                    <w:lang w:eastAsia="es-ES_tradnl"/>
                  </w:rPr>
                </w:rPrChange>
              </w:rPr>
            </w:pPr>
            <w:r w:rsidRPr="00E123A5">
              <w:rPr>
                <w:sz w:val="16"/>
                <w:szCs w:val="16"/>
                <w:lang w:val="en-US"/>
                <w:rPrChange w:id="647" w:author="Silvia Lucía López Alvarado" w:date="2020-09-10T19:19:00Z">
                  <w:rPr>
                    <w:sz w:val="16"/>
                    <w:szCs w:val="16"/>
                  </w:rPr>
                </w:rPrChange>
              </w:rPr>
              <w:t>Higher levels of SA was predicted by lower frequency of partner abuse, positive attitudes towards fantasies and erotophilia, higher sexual arousal and higher dyadic desire.</w:t>
            </w:r>
          </w:p>
        </w:tc>
      </w:tr>
      <w:tr w:rsidR="00080C06" w:rsidRPr="00190E61" w14:paraId="57E4DE17" w14:textId="77777777" w:rsidTr="00080C06">
        <w:trPr>
          <w:cantSplit/>
          <w:trHeight w:val="1134"/>
        </w:trPr>
        <w:tc>
          <w:tcPr>
            <w:tcW w:w="0" w:type="auto"/>
          </w:tcPr>
          <w:p w14:paraId="7D54E492"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ntos-Iglesias, P., Vallejo-Medina, P., &amp; Sierra, J. C. (2013).</w:t>
            </w:r>
          </w:p>
        </w:tc>
        <w:tc>
          <w:tcPr>
            <w:tcW w:w="0" w:type="auto"/>
          </w:tcPr>
          <w:p w14:paraId="3CD1B864"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1600 women and 1598 men</w:t>
            </w:r>
          </w:p>
        </w:tc>
        <w:tc>
          <w:tcPr>
            <w:tcW w:w="0" w:type="auto"/>
          </w:tcPr>
          <w:p w14:paraId="549B97D6" w14:textId="77777777" w:rsidR="00080C06" w:rsidRPr="00E123A5" w:rsidRDefault="00080C06" w:rsidP="00080C06">
            <w:pPr>
              <w:rPr>
                <w:rFonts w:ascii="Times New Roman" w:hAnsi="Times New Roman"/>
                <w:sz w:val="16"/>
                <w:szCs w:val="16"/>
                <w:lang w:val="en-US" w:eastAsia="es-ES_tradnl"/>
                <w:rPrChange w:id="648" w:author="Silvia Lucía López Alvarado" w:date="2020-09-10T19:47:00Z">
                  <w:rPr>
                    <w:rFonts w:ascii="Times New Roman" w:hAnsi="Times New Roman"/>
                    <w:sz w:val="16"/>
                    <w:szCs w:val="16"/>
                    <w:lang w:eastAsia="es-ES_tradnl"/>
                  </w:rPr>
                </w:rPrChange>
              </w:rPr>
            </w:pPr>
            <w:r w:rsidRPr="00E123A5">
              <w:rPr>
                <w:sz w:val="16"/>
                <w:szCs w:val="16"/>
                <w:lang w:val="en-US"/>
                <w:rPrChange w:id="649" w:author="Silvia Lucía López Alvarado" w:date="2020-09-10T19:47:00Z">
                  <w:rPr>
                    <w:sz w:val="16"/>
                    <w:szCs w:val="16"/>
                  </w:rPr>
                </w:rPrChange>
              </w:rPr>
              <w:t>Hurlbert Index of Sexual Assertiveness (HISA; Hurlbert, 1991)</w:t>
            </w:r>
          </w:p>
        </w:tc>
        <w:tc>
          <w:tcPr>
            <w:tcW w:w="0" w:type="auto"/>
          </w:tcPr>
          <w:p w14:paraId="701CDFD4"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w:t>
            </w:r>
          </w:p>
        </w:tc>
        <w:tc>
          <w:tcPr>
            <w:tcW w:w="0" w:type="auto"/>
          </w:tcPr>
          <w:p w14:paraId="1EC3C838" w14:textId="77777777" w:rsidR="00080C06" w:rsidRPr="00E123A5" w:rsidRDefault="00080C06" w:rsidP="00080C06">
            <w:pPr>
              <w:rPr>
                <w:rFonts w:ascii="Times New Roman" w:hAnsi="Times New Roman"/>
                <w:sz w:val="16"/>
                <w:szCs w:val="16"/>
                <w:lang w:val="en-US" w:eastAsia="es-ES_tradnl"/>
                <w:rPrChange w:id="650" w:author="Silvia Lucía López Alvarado" w:date="2020-09-10T19:47:00Z">
                  <w:rPr>
                    <w:rFonts w:ascii="Times New Roman" w:hAnsi="Times New Roman"/>
                    <w:sz w:val="16"/>
                    <w:szCs w:val="16"/>
                    <w:lang w:eastAsia="es-ES_tradnl"/>
                  </w:rPr>
                </w:rPrChange>
              </w:rPr>
            </w:pPr>
            <w:r w:rsidRPr="00E123A5">
              <w:rPr>
                <w:sz w:val="16"/>
                <w:szCs w:val="16"/>
                <w:lang w:val="en-US"/>
                <w:rPrChange w:id="651" w:author="Silvia Lucía López Alvarado" w:date="2020-09-10T19:47:00Z">
                  <w:rPr>
                    <w:sz w:val="16"/>
                    <w:szCs w:val="16"/>
                  </w:rPr>
                </w:rPrChange>
              </w:rPr>
              <w:t>Measurement invariance and differential item functioning of the Spanish version of the HISA showed weak measurement invariance. The HISA is not recommended to compare levels of SA between sexes.</w:t>
            </w:r>
          </w:p>
        </w:tc>
      </w:tr>
      <w:tr w:rsidR="00080C06" w:rsidRPr="00190E61" w14:paraId="1E78DAC3" w14:textId="77777777" w:rsidTr="00080C06">
        <w:trPr>
          <w:cantSplit/>
          <w:trHeight w:val="1134"/>
        </w:trPr>
        <w:tc>
          <w:tcPr>
            <w:tcW w:w="0" w:type="auto"/>
          </w:tcPr>
          <w:p w14:paraId="0228F8B8" w14:textId="77777777" w:rsidR="00080C06" w:rsidRPr="00E123A5" w:rsidRDefault="00080C06" w:rsidP="00080C06">
            <w:pPr>
              <w:rPr>
                <w:rFonts w:ascii="Times New Roman" w:hAnsi="Times New Roman"/>
                <w:sz w:val="16"/>
                <w:szCs w:val="16"/>
                <w:lang w:val="en-US" w:eastAsia="es-ES_tradnl"/>
                <w:rPrChange w:id="652" w:author="Silvia Lucía López Alvarado" w:date="2020-09-10T19:47:00Z">
                  <w:rPr>
                    <w:rFonts w:ascii="Times New Roman" w:hAnsi="Times New Roman"/>
                    <w:sz w:val="16"/>
                    <w:szCs w:val="16"/>
                    <w:lang w:eastAsia="es-ES_tradnl"/>
                  </w:rPr>
                </w:rPrChange>
              </w:rPr>
            </w:pPr>
            <w:r w:rsidRPr="00E123A5">
              <w:rPr>
                <w:sz w:val="16"/>
                <w:szCs w:val="16"/>
                <w:lang w:val="en-US"/>
                <w:rPrChange w:id="653" w:author="Silvia Lucía López Alvarado" w:date="2020-09-10T19:47:00Z">
                  <w:rPr>
                    <w:sz w:val="16"/>
                    <w:szCs w:val="16"/>
                  </w:rPr>
                </w:rPrChange>
              </w:rPr>
              <w:t>Sastre, F., Rosa, M. D. L., Ibanez, G. E., Whitt, E., Martin, S. S., &amp; O’Connell, D. J. (2015).</w:t>
            </w:r>
          </w:p>
          <w:p w14:paraId="78DA4E95" w14:textId="77777777" w:rsidR="00080C06" w:rsidRPr="00E123A5" w:rsidRDefault="00080C06" w:rsidP="00080C06">
            <w:pPr>
              <w:rPr>
                <w:rFonts w:ascii="Times New Roman" w:hAnsi="Times New Roman"/>
                <w:sz w:val="16"/>
                <w:szCs w:val="16"/>
                <w:lang w:val="en-US" w:eastAsia="es-ES_tradnl"/>
                <w:rPrChange w:id="654" w:author="Silvia Lucía López Alvarado" w:date="2020-09-10T19:47:00Z">
                  <w:rPr>
                    <w:rFonts w:ascii="Times New Roman" w:hAnsi="Times New Roman"/>
                    <w:sz w:val="16"/>
                    <w:szCs w:val="16"/>
                    <w:lang w:eastAsia="es-ES_tradnl"/>
                  </w:rPr>
                </w:rPrChange>
              </w:rPr>
            </w:pPr>
          </w:p>
        </w:tc>
        <w:tc>
          <w:tcPr>
            <w:tcW w:w="0" w:type="auto"/>
          </w:tcPr>
          <w:p w14:paraId="6A059C9F" w14:textId="77777777" w:rsidR="00080C06" w:rsidRPr="00E123A5" w:rsidRDefault="00080C06" w:rsidP="00080C06">
            <w:pPr>
              <w:rPr>
                <w:rFonts w:ascii="Times New Roman" w:hAnsi="Times New Roman"/>
                <w:sz w:val="16"/>
                <w:szCs w:val="16"/>
                <w:lang w:val="en-US" w:eastAsia="es-ES_tradnl"/>
                <w:rPrChange w:id="655" w:author="Silvia Lucía López Alvarado" w:date="2020-09-10T19:47:00Z">
                  <w:rPr>
                    <w:rFonts w:ascii="Times New Roman" w:hAnsi="Times New Roman"/>
                    <w:sz w:val="16"/>
                    <w:szCs w:val="16"/>
                    <w:lang w:eastAsia="es-ES_tradnl"/>
                  </w:rPr>
                </w:rPrChange>
              </w:rPr>
            </w:pPr>
            <w:r w:rsidRPr="00E123A5">
              <w:rPr>
                <w:sz w:val="16"/>
                <w:szCs w:val="16"/>
                <w:lang w:val="en-US"/>
                <w:rPrChange w:id="656" w:author="Silvia Lucía López Alvarado" w:date="2020-09-10T19:47:00Z">
                  <w:rPr>
                    <w:sz w:val="16"/>
                    <w:szCs w:val="16"/>
                  </w:rPr>
                </w:rPrChange>
              </w:rPr>
              <w:t>67 young Latino men and women</w:t>
            </w:r>
          </w:p>
        </w:tc>
        <w:tc>
          <w:tcPr>
            <w:tcW w:w="0" w:type="auto"/>
          </w:tcPr>
          <w:p w14:paraId="74565F4B"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Focus groups</w:t>
            </w:r>
          </w:p>
        </w:tc>
        <w:tc>
          <w:tcPr>
            <w:tcW w:w="0" w:type="auto"/>
          </w:tcPr>
          <w:p w14:paraId="3092B0CA" w14:textId="77777777" w:rsidR="00080C06" w:rsidRPr="00E123A5" w:rsidRDefault="00080C06" w:rsidP="00080C06">
            <w:pPr>
              <w:rPr>
                <w:rFonts w:ascii="Times New Roman" w:hAnsi="Times New Roman"/>
                <w:sz w:val="16"/>
                <w:szCs w:val="16"/>
                <w:lang w:val="en-US" w:eastAsia="es-ES_tradnl"/>
                <w:rPrChange w:id="657" w:author="Silvia Lucía López Alvarado" w:date="2020-09-10T19:47:00Z">
                  <w:rPr>
                    <w:rFonts w:ascii="Times New Roman" w:hAnsi="Times New Roman"/>
                    <w:sz w:val="16"/>
                    <w:szCs w:val="16"/>
                    <w:lang w:eastAsia="es-ES_tradnl"/>
                  </w:rPr>
                </w:rPrChange>
              </w:rPr>
            </w:pPr>
            <w:r w:rsidRPr="00E123A5">
              <w:rPr>
                <w:i/>
                <w:sz w:val="16"/>
                <w:szCs w:val="16"/>
                <w:lang w:val="en-US"/>
                <w:rPrChange w:id="658" w:author="Silvia Lucía López Alvarado" w:date="2020-09-10T19:47:00Z">
                  <w:rPr>
                    <w:i/>
                    <w:sz w:val="16"/>
                    <w:szCs w:val="16"/>
                  </w:rPr>
                </w:rPrChange>
              </w:rPr>
              <w:t>Machismo</w:t>
            </w:r>
            <w:r w:rsidRPr="00E123A5">
              <w:rPr>
                <w:sz w:val="16"/>
                <w:szCs w:val="16"/>
                <w:lang w:val="en-US"/>
                <w:rPrChange w:id="659" w:author="Silvia Lucía López Alvarado" w:date="2020-09-10T19:47:00Z">
                  <w:rPr>
                    <w:sz w:val="16"/>
                    <w:szCs w:val="16"/>
                  </w:rPr>
                </w:rPrChange>
              </w:rPr>
              <w:t xml:space="preserve">, </w:t>
            </w:r>
            <w:r w:rsidRPr="00E123A5">
              <w:rPr>
                <w:i/>
                <w:sz w:val="16"/>
                <w:szCs w:val="16"/>
                <w:lang w:val="en-US"/>
                <w:rPrChange w:id="660" w:author="Silvia Lucía López Alvarado" w:date="2020-09-10T19:47:00Z">
                  <w:rPr>
                    <w:i/>
                    <w:sz w:val="16"/>
                    <w:szCs w:val="16"/>
                  </w:rPr>
                </w:rPrChange>
              </w:rPr>
              <w:t>marianismo</w:t>
            </w:r>
            <w:r w:rsidRPr="00E123A5">
              <w:rPr>
                <w:sz w:val="16"/>
                <w:szCs w:val="16"/>
                <w:lang w:val="en-US"/>
                <w:rPrChange w:id="661" w:author="Silvia Lucía López Alvarado" w:date="2020-09-10T19:47:00Z">
                  <w:rPr>
                    <w:sz w:val="16"/>
                    <w:szCs w:val="16"/>
                  </w:rPr>
                </w:rPrChange>
              </w:rPr>
              <w:t>, and condom negotiation SA</w:t>
            </w:r>
          </w:p>
        </w:tc>
        <w:tc>
          <w:tcPr>
            <w:tcW w:w="0" w:type="auto"/>
          </w:tcPr>
          <w:p w14:paraId="069508A2" w14:textId="77777777" w:rsidR="00080C06" w:rsidRPr="00E123A5" w:rsidRDefault="00080C06" w:rsidP="00080C06">
            <w:pPr>
              <w:rPr>
                <w:rFonts w:ascii="Times New Roman" w:hAnsi="Times New Roman"/>
                <w:sz w:val="16"/>
                <w:szCs w:val="16"/>
                <w:lang w:val="en-US" w:eastAsia="es-ES_tradnl"/>
                <w:rPrChange w:id="662" w:author="Silvia Lucía López Alvarado" w:date="2020-09-10T19:47:00Z">
                  <w:rPr>
                    <w:rFonts w:ascii="Times New Roman" w:hAnsi="Times New Roman"/>
                    <w:sz w:val="16"/>
                    <w:szCs w:val="16"/>
                    <w:lang w:eastAsia="es-ES_tradnl"/>
                  </w:rPr>
                </w:rPrChange>
              </w:rPr>
            </w:pPr>
            <w:r w:rsidRPr="00E123A5">
              <w:rPr>
                <w:sz w:val="16"/>
                <w:szCs w:val="16"/>
                <w:lang w:val="en-US"/>
                <w:rPrChange w:id="663" w:author="Silvia Lucía López Alvarado" w:date="2020-09-10T19:47:00Z">
                  <w:rPr>
                    <w:sz w:val="16"/>
                    <w:szCs w:val="16"/>
                  </w:rPr>
                </w:rPrChange>
              </w:rPr>
              <w:t xml:space="preserve">Condom use negotiation is influenced by attitudes and behaviors that counter traditional gender roles towards sex and expected sexual behaviors informed by </w:t>
            </w:r>
            <w:r w:rsidRPr="00E123A5">
              <w:rPr>
                <w:i/>
                <w:sz w:val="16"/>
                <w:szCs w:val="16"/>
                <w:lang w:val="en-US"/>
                <w:rPrChange w:id="664" w:author="Silvia Lucía López Alvarado" w:date="2020-09-10T19:47:00Z">
                  <w:rPr>
                    <w:i/>
                    <w:sz w:val="16"/>
                    <w:szCs w:val="16"/>
                  </w:rPr>
                </w:rPrChange>
              </w:rPr>
              <w:t>machismo</w:t>
            </w:r>
            <w:r w:rsidRPr="00E123A5">
              <w:rPr>
                <w:sz w:val="16"/>
                <w:szCs w:val="16"/>
                <w:lang w:val="en-US"/>
                <w:rPrChange w:id="665" w:author="Silvia Lucía López Alvarado" w:date="2020-09-10T19:47:00Z">
                  <w:rPr>
                    <w:sz w:val="16"/>
                    <w:szCs w:val="16"/>
                  </w:rPr>
                </w:rPrChange>
              </w:rPr>
              <w:t xml:space="preserve"> and </w:t>
            </w:r>
            <w:r w:rsidRPr="00E123A5">
              <w:rPr>
                <w:i/>
                <w:sz w:val="16"/>
                <w:szCs w:val="16"/>
                <w:lang w:val="en-US"/>
                <w:rPrChange w:id="666" w:author="Silvia Lucía López Alvarado" w:date="2020-09-10T19:47:00Z">
                  <w:rPr>
                    <w:i/>
                    <w:sz w:val="16"/>
                    <w:szCs w:val="16"/>
                  </w:rPr>
                </w:rPrChange>
              </w:rPr>
              <w:t>marianismo</w:t>
            </w:r>
            <w:r w:rsidRPr="00E123A5">
              <w:rPr>
                <w:sz w:val="16"/>
                <w:szCs w:val="16"/>
                <w:lang w:val="en-US"/>
                <w:rPrChange w:id="667" w:author="Silvia Lucía López Alvarado" w:date="2020-09-10T19:47:00Z">
                  <w:rPr>
                    <w:sz w:val="16"/>
                    <w:szCs w:val="16"/>
                  </w:rPr>
                </w:rPrChange>
              </w:rPr>
              <w:t>.</w:t>
            </w:r>
          </w:p>
        </w:tc>
      </w:tr>
      <w:tr w:rsidR="00080C06" w:rsidRPr="00190E61" w14:paraId="47BD5F37" w14:textId="77777777" w:rsidTr="00080C06">
        <w:trPr>
          <w:cantSplit/>
          <w:trHeight w:val="1134"/>
        </w:trPr>
        <w:tc>
          <w:tcPr>
            <w:tcW w:w="0" w:type="auto"/>
          </w:tcPr>
          <w:p w14:paraId="1D6D2F40" w14:textId="77777777" w:rsidR="00080C06" w:rsidRPr="00E123A5" w:rsidRDefault="00080C06" w:rsidP="00080C06">
            <w:pPr>
              <w:rPr>
                <w:rFonts w:ascii="Times New Roman" w:hAnsi="Times New Roman"/>
                <w:sz w:val="16"/>
                <w:szCs w:val="16"/>
                <w:lang w:val="en-US" w:eastAsia="es-ES_tradnl"/>
                <w:rPrChange w:id="668" w:author="Silvia Lucía López Alvarado" w:date="2020-09-10T19:47:00Z">
                  <w:rPr>
                    <w:rFonts w:ascii="Times New Roman" w:hAnsi="Times New Roman"/>
                    <w:sz w:val="16"/>
                    <w:szCs w:val="16"/>
                    <w:lang w:eastAsia="es-ES_tradnl"/>
                  </w:rPr>
                </w:rPrChange>
              </w:rPr>
            </w:pPr>
            <w:r w:rsidRPr="00E123A5">
              <w:rPr>
                <w:sz w:val="16"/>
                <w:szCs w:val="16"/>
                <w:lang w:val="en-US"/>
                <w:rPrChange w:id="669" w:author="Silvia Lucía López Alvarado" w:date="2020-09-10T19:47:00Z">
                  <w:rPr>
                    <w:sz w:val="16"/>
                    <w:szCs w:val="16"/>
                  </w:rPr>
                </w:rPrChange>
              </w:rPr>
              <w:t>Schry, A. R., &amp; White, S. W. (2013).</w:t>
            </w:r>
          </w:p>
        </w:tc>
        <w:tc>
          <w:tcPr>
            <w:tcW w:w="0" w:type="auto"/>
          </w:tcPr>
          <w:p w14:paraId="00BA7DE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672 college women</w:t>
            </w:r>
          </w:p>
        </w:tc>
        <w:tc>
          <w:tcPr>
            <w:tcW w:w="0" w:type="auto"/>
          </w:tcPr>
          <w:p w14:paraId="0D7BA2C4" w14:textId="77777777" w:rsidR="00080C06" w:rsidRPr="00E123A5" w:rsidRDefault="00080C06" w:rsidP="00080C06">
            <w:pPr>
              <w:rPr>
                <w:rFonts w:ascii="Times New Roman" w:hAnsi="Times New Roman"/>
                <w:sz w:val="16"/>
                <w:szCs w:val="16"/>
                <w:lang w:val="en-US" w:eastAsia="es-ES_tradnl"/>
                <w:rPrChange w:id="670" w:author="Silvia Lucía López Alvarado" w:date="2020-09-10T19:47:00Z">
                  <w:rPr>
                    <w:rFonts w:ascii="Times New Roman" w:hAnsi="Times New Roman"/>
                    <w:sz w:val="16"/>
                    <w:szCs w:val="16"/>
                    <w:lang w:eastAsia="es-ES_tradnl"/>
                  </w:rPr>
                </w:rPrChange>
              </w:rPr>
            </w:pPr>
            <w:r w:rsidRPr="00E123A5">
              <w:rPr>
                <w:sz w:val="16"/>
                <w:szCs w:val="16"/>
                <w:lang w:val="en-US"/>
                <w:rPrChange w:id="671" w:author="Silvia Lucía López Alvarado" w:date="2020-09-10T19:47:00Z">
                  <w:rPr>
                    <w:sz w:val="16"/>
                    <w:szCs w:val="16"/>
                  </w:rPr>
                </w:rPrChange>
              </w:rPr>
              <w:t>The Social Interaction Anxiety Scale (SIAS; Mattick &amp; Clarke, 1998); The Sexual Experiences Survey–Short Form Victimization (SES-SFV; Koss et al., 2007); Refusal subscale of the Sexual Assertiveness Scale (SAS; Morokoff et al., 1997); one item assessing childhood victimization experiences.</w:t>
            </w:r>
          </w:p>
          <w:p w14:paraId="5B1FE902" w14:textId="77777777" w:rsidR="00080C06" w:rsidRPr="00E123A5" w:rsidRDefault="00080C06" w:rsidP="00080C06">
            <w:pPr>
              <w:rPr>
                <w:rFonts w:ascii="Times New Roman" w:hAnsi="Times New Roman"/>
                <w:sz w:val="16"/>
                <w:szCs w:val="16"/>
                <w:lang w:val="en-US" w:eastAsia="es-ES_tradnl"/>
                <w:rPrChange w:id="672" w:author="Silvia Lucía López Alvarado" w:date="2020-09-10T19:47:00Z">
                  <w:rPr>
                    <w:rFonts w:ascii="Times New Roman" w:hAnsi="Times New Roman"/>
                    <w:sz w:val="16"/>
                    <w:szCs w:val="16"/>
                    <w:lang w:eastAsia="es-ES_tradnl"/>
                  </w:rPr>
                </w:rPrChange>
              </w:rPr>
            </w:pPr>
          </w:p>
        </w:tc>
        <w:tc>
          <w:tcPr>
            <w:tcW w:w="0" w:type="auto"/>
          </w:tcPr>
          <w:p w14:paraId="723AD2B8" w14:textId="77777777" w:rsidR="00080C06" w:rsidRPr="00E123A5" w:rsidRDefault="00080C06" w:rsidP="00080C06">
            <w:pPr>
              <w:rPr>
                <w:rFonts w:ascii="Times New Roman" w:hAnsi="Times New Roman"/>
                <w:i/>
                <w:sz w:val="16"/>
                <w:szCs w:val="16"/>
                <w:lang w:val="en-US" w:eastAsia="es-ES_tradnl"/>
                <w:rPrChange w:id="673" w:author="Silvia Lucía López Alvarado" w:date="2020-09-10T19:47:00Z">
                  <w:rPr>
                    <w:rFonts w:ascii="Times New Roman" w:hAnsi="Times New Roman"/>
                    <w:i/>
                    <w:sz w:val="16"/>
                    <w:szCs w:val="16"/>
                    <w:lang w:eastAsia="es-ES_tradnl"/>
                  </w:rPr>
                </w:rPrChange>
              </w:rPr>
            </w:pPr>
            <w:r w:rsidRPr="00E123A5">
              <w:rPr>
                <w:sz w:val="16"/>
                <w:szCs w:val="16"/>
                <w:lang w:val="en-US"/>
                <w:rPrChange w:id="674" w:author="Silvia Lucía López Alvarado" w:date="2020-09-10T19:47:00Z">
                  <w:rPr>
                    <w:sz w:val="16"/>
                    <w:szCs w:val="16"/>
                  </w:rPr>
                </w:rPrChange>
              </w:rPr>
              <w:t>Social interaction anxiety, SA and sexual victimization</w:t>
            </w:r>
          </w:p>
        </w:tc>
        <w:tc>
          <w:tcPr>
            <w:tcW w:w="0" w:type="auto"/>
          </w:tcPr>
          <w:p w14:paraId="55B2CF09" w14:textId="77777777" w:rsidR="00080C06" w:rsidRPr="00E123A5" w:rsidRDefault="00080C06" w:rsidP="00080C06">
            <w:pPr>
              <w:rPr>
                <w:rFonts w:ascii="Times New Roman" w:hAnsi="Times New Roman"/>
                <w:sz w:val="16"/>
                <w:szCs w:val="16"/>
                <w:lang w:val="en-US" w:eastAsia="es-ES_tradnl"/>
                <w:rPrChange w:id="675" w:author="Silvia Lucía López Alvarado" w:date="2020-09-10T19:47:00Z">
                  <w:rPr>
                    <w:rFonts w:ascii="Times New Roman" w:hAnsi="Times New Roman"/>
                    <w:sz w:val="16"/>
                    <w:szCs w:val="16"/>
                    <w:lang w:eastAsia="es-ES_tradnl"/>
                  </w:rPr>
                </w:rPrChange>
              </w:rPr>
            </w:pPr>
            <w:r w:rsidRPr="00E123A5">
              <w:rPr>
                <w:sz w:val="16"/>
                <w:szCs w:val="16"/>
                <w:lang w:val="en-US"/>
                <w:rPrChange w:id="676" w:author="Silvia Lucía López Alvarado" w:date="2020-09-10T19:47:00Z">
                  <w:rPr>
                    <w:sz w:val="16"/>
                    <w:szCs w:val="16"/>
                  </w:rPr>
                </w:rPrChange>
              </w:rPr>
              <w:t>Social interaction anxiety was found to be related to likelihood of experiencing coerced sexual intercourse and decreased refusal SA</w:t>
            </w:r>
          </w:p>
        </w:tc>
      </w:tr>
      <w:tr w:rsidR="00080C06" w:rsidRPr="00190E61" w14:paraId="316292B7" w14:textId="77777777" w:rsidTr="00080C06">
        <w:trPr>
          <w:cantSplit/>
          <w:trHeight w:val="1134"/>
        </w:trPr>
        <w:tc>
          <w:tcPr>
            <w:tcW w:w="0" w:type="auto"/>
          </w:tcPr>
          <w:p w14:paraId="46FA9DBE"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lastRenderedPageBreak/>
              <w:t>Shulman, S., &amp; Connolly, J. (2013).</w:t>
            </w:r>
          </w:p>
        </w:tc>
        <w:tc>
          <w:tcPr>
            <w:tcW w:w="0" w:type="auto"/>
          </w:tcPr>
          <w:p w14:paraId="178256EC"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Articles </w:t>
            </w:r>
          </w:p>
        </w:tc>
        <w:tc>
          <w:tcPr>
            <w:tcW w:w="0" w:type="auto"/>
          </w:tcPr>
          <w:p w14:paraId="7E4D477D"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Literature review</w:t>
            </w:r>
          </w:p>
        </w:tc>
        <w:tc>
          <w:tcPr>
            <w:tcW w:w="0" w:type="auto"/>
          </w:tcPr>
          <w:p w14:paraId="75BC899B"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Emerging adulthood</w:t>
            </w:r>
          </w:p>
        </w:tc>
        <w:tc>
          <w:tcPr>
            <w:tcW w:w="0" w:type="auto"/>
          </w:tcPr>
          <w:p w14:paraId="5CF8019C" w14:textId="77777777" w:rsidR="00080C06" w:rsidRPr="00E123A5" w:rsidRDefault="00080C06" w:rsidP="00080C06">
            <w:pPr>
              <w:rPr>
                <w:rFonts w:ascii="Times New Roman" w:hAnsi="Times New Roman"/>
                <w:sz w:val="16"/>
                <w:szCs w:val="16"/>
                <w:lang w:val="en-US" w:eastAsia="es-ES_tradnl"/>
                <w:rPrChange w:id="677" w:author="Silvia Lucía López Alvarado" w:date="2020-09-10T19:47:00Z">
                  <w:rPr>
                    <w:rFonts w:ascii="Times New Roman" w:hAnsi="Times New Roman"/>
                    <w:sz w:val="16"/>
                    <w:szCs w:val="16"/>
                    <w:lang w:eastAsia="es-ES_tradnl"/>
                  </w:rPr>
                </w:rPrChange>
              </w:rPr>
            </w:pPr>
            <w:r w:rsidRPr="00E123A5">
              <w:rPr>
                <w:sz w:val="16"/>
                <w:szCs w:val="16"/>
                <w:lang w:val="en-US"/>
                <w:rPrChange w:id="678" w:author="Silvia Lucía López Alvarado" w:date="2020-09-10T19:47:00Z">
                  <w:rPr>
                    <w:sz w:val="16"/>
                    <w:szCs w:val="16"/>
                  </w:rPr>
                </w:rPrChange>
              </w:rPr>
              <w:t>It is proposed a transitional emerging adult romantic stage in which individuals need to coordinate life plans to each other, integrate career paths and life plans. Resolution of this state leads a possibility of long-term commitment to a life partner.</w:t>
            </w:r>
          </w:p>
        </w:tc>
      </w:tr>
      <w:tr w:rsidR="00080C06" w:rsidRPr="00190E61" w14:paraId="34C4595D" w14:textId="77777777" w:rsidTr="00080C06">
        <w:trPr>
          <w:cantSplit/>
          <w:trHeight w:val="1134"/>
        </w:trPr>
        <w:tc>
          <w:tcPr>
            <w:tcW w:w="0" w:type="auto"/>
          </w:tcPr>
          <w:p w14:paraId="2DA3568A" w14:textId="77777777" w:rsidR="00080C06" w:rsidRPr="00E123A5" w:rsidRDefault="00080C06" w:rsidP="00080C06">
            <w:pPr>
              <w:rPr>
                <w:rFonts w:ascii="Times New Roman" w:hAnsi="Times New Roman"/>
                <w:sz w:val="16"/>
                <w:szCs w:val="16"/>
                <w:lang w:val="en-US" w:eastAsia="es-ES_tradnl"/>
                <w:rPrChange w:id="679" w:author="Silvia Lucía López Alvarado" w:date="2020-09-10T19:47:00Z">
                  <w:rPr>
                    <w:rFonts w:ascii="Times New Roman" w:hAnsi="Times New Roman"/>
                    <w:sz w:val="16"/>
                    <w:szCs w:val="16"/>
                    <w:lang w:eastAsia="es-ES_tradnl"/>
                  </w:rPr>
                </w:rPrChange>
              </w:rPr>
            </w:pPr>
            <w:r w:rsidRPr="00E123A5">
              <w:rPr>
                <w:sz w:val="16"/>
                <w:szCs w:val="16"/>
                <w:lang w:val="en-US"/>
                <w:rPrChange w:id="680" w:author="Silvia Lucía López Alvarado" w:date="2020-09-10T19:47:00Z">
                  <w:rPr>
                    <w:sz w:val="16"/>
                    <w:szCs w:val="16"/>
                  </w:rPr>
                </w:rPrChange>
              </w:rPr>
              <w:t>Tolman, D. L., Davis, B. R., &amp; Bowman, C. P. (2016).</w:t>
            </w:r>
          </w:p>
        </w:tc>
        <w:tc>
          <w:tcPr>
            <w:tcW w:w="0" w:type="auto"/>
          </w:tcPr>
          <w:p w14:paraId="6E3BC0B9" w14:textId="77777777" w:rsidR="00080C06" w:rsidRPr="00E123A5" w:rsidRDefault="00080C06" w:rsidP="00080C06">
            <w:pPr>
              <w:rPr>
                <w:rFonts w:ascii="Times New Roman" w:hAnsi="Times New Roman"/>
                <w:sz w:val="16"/>
                <w:szCs w:val="16"/>
                <w:lang w:val="en-US" w:eastAsia="es-ES_tradnl"/>
                <w:rPrChange w:id="681" w:author="Silvia Lucía López Alvarado" w:date="2020-09-10T19:47:00Z">
                  <w:rPr>
                    <w:rFonts w:ascii="Times New Roman" w:hAnsi="Times New Roman"/>
                    <w:sz w:val="16"/>
                    <w:szCs w:val="16"/>
                    <w:lang w:eastAsia="es-ES_tradnl"/>
                  </w:rPr>
                </w:rPrChange>
              </w:rPr>
            </w:pPr>
            <w:r w:rsidRPr="00E123A5">
              <w:rPr>
                <w:sz w:val="16"/>
                <w:szCs w:val="16"/>
                <w:lang w:val="en-US"/>
                <w:rPrChange w:id="682" w:author="Silvia Lucía López Alvarado" w:date="2020-09-10T19:47:00Z">
                  <w:rPr>
                    <w:sz w:val="16"/>
                    <w:szCs w:val="16"/>
                  </w:rPr>
                </w:rPrChange>
              </w:rPr>
              <w:t>Study 1: 250 male and female adolescents.</w:t>
            </w:r>
          </w:p>
          <w:p w14:paraId="055D7C3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tudy 2: 53 female adolescents</w:t>
            </w:r>
          </w:p>
        </w:tc>
        <w:tc>
          <w:tcPr>
            <w:tcW w:w="0" w:type="auto"/>
          </w:tcPr>
          <w:p w14:paraId="6E71DE07" w14:textId="77777777" w:rsidR="00080C06" w:rsidRPr="00E123A5" w:rsidRDefault="00080C06" w:rsidP="00080C06">
            <w:pPr>
              <w:rPr>
                <w:rFonts w:ascii="Times New Roman" w:hAnsi="Times New Roman"/>
                <w:sz w:val="16"/>
                <w:szCs w:val="16"/>
                <w:lang w:val="en-US" w:eastAsia="es-ES_tradnl"/>
                <w:rPrChange w:id="683" w:author="Silvia Lucía López Alvarado" w:date="2020-09-10T19:47:00Z">
                  <w:rPr>
                    <w:rFonts w:ascii="Times New Roman" w:hAnsi="Times New Roman"/>
                    <w:sz w:val="16"/>
                    <w:szCs w:val="16"/>
                    <w:lang w:eastAsia="es-ES_tradnl"/>
                  </w:rPr>
                </w:rPrChange>
              </w:rPr>
            </w:pPr>
            <w:r w:rsidRPr="00E123A5">
              <w:rPr>
                <w:sz w:val="16"/>
                <w:szCs w:val="16"/>
                <w:lang w:val="en-US"/>
                <w:rPrChange w:id="684" w:author="Silvia Lucía López Alvarado" w:date="2020-09-10T19:47:00Z">
                  <w:rPr>
                    <w:sz w:val="16"/>
                    <w:szCs w:val="16"/>
                  </w:rPr>
                </w:rPrChange>
              </w:rPr>
              <w:t xml:space="preserve">Study 1: The Adolescent Femininity Ideology Scale (AFIS; Tolman, Impett, Tracy, &amp; Michael, 2006; Tolman &amp; Porche, 2000); The Adolescent Masculinity Ideology in Relationships Scale (AMIRS; Chu et al., 2005); items about convention in heterosexual relationships and regarding boy´s endorsement of male coercion. </w:t>
            </w:r>
          </w:p>
          <w:p w14:paraId="215FB346"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Study 2: interviews. </w:t>
            </w:r>
          </w:p>
          <w:p w14:paraId="6F6D3A4D" w14:textId="77777777" w:rsidR="00080C06" w:rsidRPr="00080C06" w:rsidRDefault="00080C06" w:rsidP="00080C06">
            <w:pPr>
              <w:rPr>
                <w:rFonts w:ascii="Times New Roman" w:hAnsi="Times New Roman"/>
                <w:sz w:val="16"/>
                <w:szCs w:val="16"/>
                <w:lang w:eastAsia="es-ES_tradnl"/>
              </w:rPr>
            </w:pPr>
          </w:p>
        </w:tc>
        <w:tc>
          <w:tcPr>
            <w:tcW w:w="0" w:type="auto"/>
          </w:tcPr>
          <w:p w14:paraId="4C628CD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Femininity and masculinity ideologies</w:t>
            </w:r>
          </w:p>
        </w:tc>
        <w:tc>
          <w:tcPr>
            <w:tcW w:w="0" w:type="auto"/>
          </w:tcPr>
          <w:p w14:paraId="7BC0F6AE" w14:textId="77777777" w:rsidR="00080C06" w:rsidRPr="00E123A5" w:rsidRDefault="00080C06" w:rsidP="00080C06">
            <w:pPr>
              <w:rPr>
                <w:rFonts w:ascii="Times New Roman" w:hAnsi="Times New Roman"/>
                <w:sz w:val="16"/>
                <w:szCs w:val="16"/>
                <w:lang w:val="en-US" w:eastAsia="es-ES_tradnl"/>
                <w:rPrChange w:id="685" w:author="Silvia Lucía López Alvarado" w:date="2020-09-10T19:47:00Z">
                  <w:rPr>
                    <w:rFonts w:ascii="Times New Roman" w:hAnsi="Times New Roman"/>
                    <w:sz w:val="16"/>
                    <w:szCs w:val="16"/>
                    <w:lang w:eastAsia="es-ES_tradnl"/>
                  </w:rPr>
                </w:rPrChange>
              </w:rPr>
            </w:pPr>
            <w:r w:rsidRPr="00E123A5">
              <w:rPr>
                <w:sz w:val="16"/>
                <w:szCs w:val="16"/>
                <w:lang w:val="en-US"/>
                <w:rPrChange w:id="686" w:author="Silvia Lucía López Alvarado" w:date="2020-09-10T19:47:00Z">
                  <w:rPr>
                    <w:sz w:val="16"/>
                    <w:szCs w:val="16"/>
                  </w:rPr>
                </w:rPrChange>
              </w:rPr>
              <w:t>Gender ideologies constitute a key structure of institutionalized heterosexuality which leads to a gendered hierarchy in relationships for boys and girls. This hierarchy between boys and girls seems to reinforce gender inequalities.</w:t>
            </w:r>
          </w:p>
        </w:tc>
      </w:tr>
      <w:tr w:rsidR="00080C06" w:rsidRPr="00190E61" w14:paraId="7A023F13" w14:textId="77777777" w:rsidTr="00080C06">
        <w:trPr>
          <w:cantSplit/>
          <w:trHeight w:val="1134"/>
        </w:trPr>
        <w:tc>
          <w:tcPr>
            <w:tcW w:w="0" w:type="auto"/>
          </w:tcPr>
          <w:p w14:paraId="6BA50AD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Torres-Obregon, R., Onofre-Rodríguez, D. J., Sierra, J. C., Benavides-Torres, R. A., &amp; Garza-Elizondo, M. E. (2017).</w:t>
            </w:r>
          </w:p>
          <w:p w14:paraId="359DD3F1" w14:textId="77777777" w:rsidR="00080C06" w:rsidRPr="00080C06" w:rsidRDefault="00080C06" w:rsidP="00080C06">
            <w:pPr>
              <w:rPr>
                <w:rFonts w:ascii="Times New Roman" w:hAnsi="Times New Roman"/>
                <w:sz w:val="16"/>
                <w:szCs w:val="16"/>
                <w:lang w:eastAsia="es-ES_tradnl"/>
              </w:rPr>
            </w:pPr>
          </w:p>
        </w:tc>
        <w:tc>
          <w:tcPr>
            <w:tcW w:w="0" w:type="auto"/>
          </w:tcPr>
          <w:p w14:paraId="02D88585"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202 adult women aged 18-40 years</w:t>
            </w:r>
          </w:p>
        </w:tc>
        <w:tc>
          <w:tcPr>
            <w:tcW w:w="0" w:type="auto"/>
          </w:tcPr>
          <w:p w14:paraId="4786DEF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exual Assertiveness Scale (SAS; Morokoff et al., 1997); Depression inventory (IDER; Spielberger, Buela-Casal y Agudelo, 2008)</w:t>
            </w:r>
          </w:p>
        </w:tc>
        <w:tc>
          <w:tcPr>
            <w:tcW w:w="0" w:type="auto"/>
          </w:tcPr>
          <w:p w14:paraId="1C2369B2"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 Depression</w:t>
            </w:r>
          </w:p>
        </w:tc>
        <w:tc>
          <w:tcPr>
            <w:tcW w:w="0" w:type="auto"/>
          </w:tcPr>
          <w:p w14:paraId="159A873E" w14:textId="77777777" w:rsidR="00080C06" w:rsidRPr="00E123A5" w:rsidRDefault="00080C06" w:rsidP="00080C06">
            <w:pPr>
              <w:rPr>
                <w:rFonts w:ascii="Times New Roman" w:hAnsi="Times New Roman"/>
                <w:sz w:val="16"/>
                <w:szCs w:val="16"/>
                <w:lang w:val="en-US" w:eastAsia="es-ES_tradnl"/>
                <w:rPrChange w:id="687" w:author="Silvia Lucía López Alvarado" w:date="2020-09-10T19:47:00Z">
                  <w:rPr>
                    <w:rFonts w:ascii="Times New Roman" w:hAnsi="Times New Roman"/>
                    <w:sz w:val="16"/>
                    <w:szCs w:val="16"/>
                    <w:lang w:eastAsia="es-ES_tradnl"/>
                  </w:rPr>
                </w:rPrChange>
              </w:rPr>
            </w:pPr>
            <w:r w:rsidRPr="00E123A5">
              <w:rPr>
                <w:sz w:val="16"/>
                <w:szCs w:val="16"/>
                <w:lang w:val="en-US"/>
                <w:rPrChange w:id="688" w:author="Silvia Lucía López Alvarado" w:date="2020-09-10T19:47:00Z">
                  <w:rPr>
                    <w:sz w:val="16"/>
                    <w:szCs w:val="16"/>
                  </w:rPr>
                </w:rPrChange>
              </w:rPr>
              <w:t xml:space="preserve">Factorial structure and validity of the SAS was tested and proved. </w:t>
            </w:r>
          </w:p>
          <w:p w14:paraId="64430420" w14:textId="77777777" w:rsidR="00080C06" w:rsidRPr="00E123A5" w:rsidRDefault="00080C06" w:rsidP="00080C06">
            <w:pPr>
              <w:rPr>
                <w:rFonts w:ascii="Times New Roman" w:hAnsi="Times New Roman"/>
                <w:sz w:val="16"/>
                <w:szCs w:val="16"/>
                <w:lang w:val="en-US" w:eastAsia="es-ES_tradnl"/>
                <w:rPrChange w:id="689" w:author="Silvia Lucía López Alvarado" w:date="2020-09-10T19:47:00Z">
                  <w:rPr>
                    <w:rFonts w:ascii="Times New Roman" w:hAnsi="Times New Roman"/>
                    <w:sz w:val="16"/>
                    <w:szCs w:val="16"/>
                    <w:lang w:eastAsia="es-ES_tradnl"/>
                  </w:rPr>
                </w:rPrChange>
              </w:rPr>
            </w:pPr>
            <w:r w:rsidRPr="00E123A5">
              <w:rPr>
                <w:sz w:val="16"/>
                <w:szCs w:val="16"/>
                <w:lang w:val="en-US"/>
                <w:rPrChange w:id="690" w:author="Silvia Lucía López Alvarado" w:date="2020-09-10T19:47:00Z">
                  <w:rPr>
                    <w:sz w:val="16"/>
                    <w:szCs w:val="16"/>
                  </w:rPr>
                </w:rPrChange>
              </w:rPr>
              <w:t>Depression was found to be associated with low levels of SA.</w:t>
            </w:r>
          </w:p>
        </w:tc>
      </w:tr>
      <w:tr w:rsidR="00080C06" w:rsidRPr="00190E61" w14:paraId="343C0268" w14:textId="77777777" w:rsidTr="00080C06">
        <w:trPr>
          <w:cantSplit/>
          <w:trHeight w:val="1134"/>
        </w:trPr>
        <w:tc>
          <w:tcPr>
            <w:tcW w:w="0" w:type="auto"/>
          </w:tcPr>
          <w:p w14:paraId="433ABAFB"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val="nl-BE" w:eastAsia="es-ES_tradnl"/>
              </w:rPr>
              <w:t>Vannier, S. A., &amp; O’Sullivan, L. F. (2011).</w:t>
            </w:r>
          </w:p>
        </w:tc>
        <w:tc>
          <w:tcPr>
            <w:tcW w:w="0" w:type="auto"/>
          </w:tcPr>
          <w:p w14:paraId="3F240B6C" w14:textId="77777777" w:rsidR="00080C06" w:rsidRPr="00E123A5" w:rsidRDefault="00080C06" w:rsidP="00080C06">
            <w:pPr>
              <w:rPr>
                <w:rFonts w:ascii="Times New Roman" w:hAnsi="Times New Roman"/>
                <w:sz w:val="16"/>
                <w:szCs w:val="16"/>
                <w:lang w:val="en-US" w:eastAsia="es-ES_tradnl"/>
                <w:rPrChange w:id="691" w:author="Silvia Lucía López Alvarado" w:date="2020-09-10T19:47:00Z">
                  <w:rPr>
                    <w:rFonts w:ascii="Times New Roman" w:hAnsi="Times New Roman"/>
                    <w:sz w:val="16"/>
                    <w:szCs w:val="16"/>
                    <w:lang w:eastAsia="es-ES_tradnl"/>
                  </w:rPr>
                </w:rPrChange>
              </w:rPr>
            </w:pPr>
            <w:r w:rsidRPr="00E123A5">
              <w:rPr>
                <w:sz w:val="16"/>
                <w:szCs w:val="16"/>
                <w:lang w:val="en-US"/>
                <w:rPrChange w:id="692" w:author="Silvia Lucía López Alvarado" w:date="2020-09-10T19:47:00Z">
                  <w:rPr>
                    <w:sz w:val="16"/>
                    <w:szCs w:val="16"/>
                  </w:rPr>
                </w:rPrChange>
              </w:rPr>
              <w:t>32 women and 31 men involved in committed relationships</w:t>
            </w:r>
          </w:p>
        </w:tc>
        <w:tc>
          <w:tcPr>
            <w:tcW w:w="0" w:type="auto"/>
          </w:tcPr>
          <w:p w14:paraId="64D6F8B6"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tructured daily diaries</w:t>
            </w:r>
          </w:p>
        </w:tc>
        <w:tc>
          <w:tcPr>
            <w:tcW w:w="0" w:type="auto"/>
          </w:tcPr>
          <w:p w14:paraId="26104D17" w14:textId="77777777" w:rsidR="00080C06" w:rsidRPr="00E123A5" w:rsidRDefault="00080C06" w:rsidP="00080C06">
            <w:pPr>
              <w:rPr>
                <w:rFonts w:ascii="Times New Roman" w:hAnsi="Times New Roman"/>
                <w:sz w:val="16"/>
                <w:szCs w:val="16"/>
                <w:lang w:val="en-US" w:eastAsia="es-ES_tradnl"/>
                <w:rPrChange w:id="693" w:author="Silvia Lucía López Alvarado" w:date="2020-09-10T19:47:00Z">
                  <w:rPr>
                    <w:rFonts w:ascii="Times New Roman" w:hAnsi="Times New Roman"/>
                    <w:sz w:val="16"/>
                    <w:szCs w:val="16"/>
                    <w:lang w:eastAsia="es-ES_tradnl"/>
                  </w:rPr>
                </w:rPrChange>
              </w:rPr>
            </w:pPr>
            <w:r w:rsidRPr="00E123A5">
              <w:rPr>
                <w:sz w:val="16"/>
                <w:szCs w:val="16"/>
                <w:lang w:val="en-US"/>
                <w:rPrChange w:id="694" w:author="Silvia Lucía López Alvarado" w:date="2020-09-10T19:47:00Z">
                  <w:rPr>
                    <w:sz w:val="16"/>
                    <w:szCs w:val="16"/>
                  </w:rPr>
                </w:rPrChange>
              </w:rPr>
              <w:t>Verbal and non-verbal ways of communication to initiate sex.</w:t>
            </w:r>
          </w:p>
        </w:tc>
        <w:tc>
          <w:tcPr>
            <w:tcW w:w="0" w:type="auto"/>
          </w:tcPr>
          <w:p w14:paraId="5A6A1F34" w14:textId="77777777" w:rsidR="00080C06" w:rsidRPr="00E123A5" w:rsidRDefault="00080C06" w:rsidP="00080C06">
            <w:pPr>
              <w:rPr>
                <w:rFonts w:ascii="Times New Roman" w:hAnsi="Times New Roman"/>
                <w:sz w:val="16"/>
                <w:szCs w:val="16"/>
                <w:lang w:val="en-US" w:eastAsia="es-ES_tradnl"/>
                <w:rPrChange w:id="695" w:author="Silvia Lucía López Alvarado" w:date="2020-09-10T19:19:00Z">
                  <w:rPr>
                    <w:rFonts w:ascii="Times New Roman" w:hAnsi="Times New Roman"/>
                    <w:sz w:val="16"/>
                    <w:szCs w:val="16"/>
                    <w:lang w:eastAsia="es-ES_tradnl"/>
                  </w:rPr>
                </w:rPrChange>
              </w:rPr>
            </w:pPr>
            <w:r w:rsidRPr="00E123A5">
              <w:rPr>
                <w:sz w:val="16"/>
                <w:szCs w:val="16"/>
                <w:lang w:val="en-US"/>
                <w:rPrChange w:id="696" w:author="Silvia Lucía López Alvarado" w:date="2020-09-10T19:19:00Z">
                  <w:rPr>
                    <w:sz w:val="16"/>
                    <w:szCs w:val="16"/>
                  </w:rPr>
                </w:rPrChange>
              </w:rPr>
              <w:t>Men´s and women´s behavior is shaped by traditional gender roles in which men initiate and women restrict sexual activity. Nonverbal messages were used both by men and women but the type of messages were different.</w:t>
            </w:r>
          </w:p>
        </w:tc>
      </w:tr>
      <w:tr w:rsidR="00080C06" w:rsidRPr="00080C06" w14:paraId="5D513106" w14:textId="77777777" w:rsidTr="00080C06">
        <w:trPr>
          <w:cantSplit/>
          <w:trHeight w:val="1134"/>
        </w:trPr>
        <w:tc>
          <w:tcPr>
            <w:tcW w:w="0" w:type="auto"/>
          </w:tcPr>
          <w:p w14:paraId="7D351490" w14:textId="77777777" w:rsidR="00080C06" w:rsidRPr="00080C06" w:rsidRDefault="00080C06" w:rsidP="00080C06">
            <w:pPr>
              <w:rPr>
                <w:rFonts w:ascii="Times New Roman" w:hAnsi="Times New Roman"/>
                <w:sz w:val="16"/>
                <w:szCs w:val="16"/>
                <w:lang w:val="nl-BE" w:eastAsia="es-ES_tradnl"/>
              </w:rPr>
            </w:pPr>
            <w:r w:rsidRPr="00080C06">
              <w:rPr>
                <w:rFonts w:ascii="Times New Roman" w:hAnsi="Times New Roman"/>
                <w:sz w:val="16"/>
                <w:szCs w:val="16"/>
                <w:lang w:eastAsia="es-ES_tradnl"/>
              </w:rPr>
              <w:t>Yoshioka, M. (2000).</w:t>
            </w:r>
          </w:p>
        </w:tc>
        <w:tc>
          <w:tcPr>
            <w:tcW w:w="0" w:type="auto"/>
          </w:tcPr>
          <w:p w14:paraId="7862CEC5" w14:textId="77777777" w:rsidR="00080C06" w:rsidRPr="00E123A5" w:rsidRDefault="00080C06" w:rsidP="00080C06">
            <w:pPr>
              <w:rPr>
                <w:rFonts w:ascii="Times New Roman" w:hAnsi="Times New Roman"/>
                <w:sz w:val="16"/>
                <w:szCs w:val="16"/>
                <w:lang w:val="en-US" w:eastAsia="es-ES_tradnl"/>
                <w:rPrChange w:id="697" w:author="Silvia Lucía López Alvarado" w:date="2020-09-10T19:47:00Z">
                  <w:rPr>
                    <w:rFonts w:ascii="Times New Roman" w:hAnsi="Times New Roman"/>
                    <w:sz w:val="16"/>
                    <w:szCs w:val="16"/>
                    <w:lang w:eastAsia="es-ES_tradnl"/>
                  </w:rPr>
                </w:rPrChange>
              </w:rPr>
            </w:pPr>
            <w:r w:rsidRPr="00E123A5">
              <w:rPr>
                <w:sz w:val="16"/>
                <w:szCs w:val="16"/>
                <w:lang w:val="en-US"/>
                <w:rPrChange w:id="698" w:author="Silvia Lucía López Alvarado" w:date="2020-09-10T19:47:00Z">
                  <w:rPr>
                    <w:sz w:val="16"/>
                    <w:szCs w:val="16"/>
                  </w:rPr>
                </w:rPrChange>
              </w:rPr>
              <w:t>115 women of three different countries</w:t>
            </w:r>
          </w:p>
        </w:tc>
        <w:tc>
          <w:tcPr>
            <w:tcW w:w="0" w:type="auto"/>
          </w:tcPr>
          <w:p w14:paraId="01A36284"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Role plays</w:t>
            </w:r>
          </w:p>
        </w:tc>
        <w:tc>
          <w:tcPr>
            <w:tcW w:w="0" w:type="auto"/>
          </w:tcPr>
          <w:p w14:paraId="74071AAC"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General Assertiveness</w:t>
            </w:r>
          </w:p>
        </w:tc>
        <w:tc>
          <w:tcPr>
            <w:tcW w:w="0" w:type="auto"/>
          </w:tcPr>
          <w:p w14:paraId="4F972595" w14:textId="77777777" w:rsidR="00080C06" w:rsidRPr="00080C06" w:rsidRDefault="00080C06" w:rsidP="00080C06">
            <w:pPr>
              <w:rPr>
                <w:rFonts w:ascii="Times New Roman" w:hAnsi="Times New Roman"/>
                <w:sz w:val="16"/>
                <w:szCs w:val="16"/>
                <w:lang w:eastAsia="es-ES_tradnl"/>
              </w:rPr>
            </w:pPr>
            <w:r w:rsidRPr="00E123A5">
              <w:rPr>
                <w:sz w:val="16"/>
                <w:szCs w:val="16"/>
                <w:lang w:val="en-US"/>
                <w:rPrChange w:id="699" w:author="Silvia Lucía López Alvarado" w:date="2020-09-10T19:47:00Z">
                  <w:rPr>
                    <w:sz w:val="16"/>
                    <w:szCs w:val="16"/>
                  </w:rPr>
                </w:rPrChange>
              </w:rPr>
              <w:t xml:space="preserve">There are substantial differences in terms of what constitutes passive, assertive and aggressive responses. </w:t>
            </w:r>
            <w:r w:rsidRPr="00080C06">
              <w:rPr>
                <w:rFonts w:ascii="Times New Roman" w:hAnsi="Times New Roman"/>
                <w:sz w:val="16"/>
                <w:szCs w:val="16"/>
                <w:lang w:eastAsia="es-ES_tradnl"/>
              </w:rPr>
              <w:t xml:space="preserve">There are differences in perceptions of assertiveness among cultures. </w:t>
            </w:r>
          </w:p>
          <w:p w14:paraId="74899620" w14:textId="77777777" w:rsidR="00080C06" w:rsidRPr="00080C06" w:rsidRDefault="00080C06" w:rsidP="00080C06">
            <w:pPr>
              <w:rPr>
                <w:rFonts w:ascii="Times New Roman" w:hAnsi="Times New Roman"/>
                <w:sz w:val="16"/>
                <w:szCs w:val="16"/>
                <w:lang w:eastAsia="es-ES_tradnl"/>
              </w:rPr>
            </w:pPr>
          </w:p>
        </w:tc>
      </w:tr>
      <w:tr w:rsidR="00080C06" w:rsidRPr="00190E61" w14:paraId="7C0F0AE5" w14:textId="77777777" w:rsidTr="00080C06">
        <w:trPr>
          <w:cantSplit/>
          <w:trHeight w:val="1134"/>
        </w:trPr>
        <w:tc>
          <w:tcPr>
            <w:tcW w:w="0" w:type="auto"/>
          </w:tcPr>
          <w:p w14:paraId="0ED2A67F" w14:textId="77777777" w:rsidR="00080C06" w:rsidRPr="00E123A5" w:rsidRDefault="00080C06" w:rsidP="00080C06">
            <w:pPr>
              <w:rPr>
                <w:rFonts w:ascii="Times New Roman" w:hAnsi="Times New Roman"/>
                <w:sz w:val="16"/>
                <w:szCs w:val="16"/>
                <w:lang w:val="en-US" w:eastAsia="es-ES_tradnl"/>
                <w:rPrChange w:id="700" w:author="Silvia Lucía López Alvarado" w:date="2020-09-10T19:47:00Z">
                  <w:rPr>
                    <w:rFonts w:ascii="Times New Roman" w:hAnsi="Times New Roman"/>
                    <w:sz w:val="16"/>
                    <w:szCs w:val="16"/>
                    <w:lang w:eastAsia="es-ES_tradnl"/>
                  </w:rPr>
                </w:rPrChange>
              </w:rPr>
            </w:pPr>
            <w:r w:rsidRPr="00E123A5">
              <w:rPr>
                <w:sz w:val="16"/>
                <w:szCs w:val="16"/>
                <w:lang w:val="en-US"/>
                <w:rPrChange w:id="701" w:author="Silvia Lucía López Alvarado" w:date="2020-09-10T19:47:00Z">
                  <w:rPr>
                    <w:sz w:val="16"/>
                    <w:szCs w:val="16"/>
                  </w:rPr>
                </w:rPrChange>
              </w:rPr>
              <w:t>Zerubavel, N., &amp; Messman-Moore, T. L. (2013).</w:t>
            </w:r>
          </w:p>
        </w:tc>
        <w:tc>
          <w:tcPr>
            <w:tcW w:w="0" w:type="auto"/>
          </w:tcPr>
          <w:p w14:paraId="424A1E85"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499 college women</w:t>
            </w:r>
          </w:p>
        </w:tc>
        <w:tc>
          <w:tcPr>
            <w:tcW w:w="0" w:type="auto"/>
          </w:tcPr>
          <w:p w14:paraId="308199A0" w14:textId="77777777" w:rsidR="00080C06" w:rsidRPr="00E123A5" w:rsidRDefault="00080C06" w:rsidP="00080C06">
            <w:pPr>
              <w:rPr>
                <w:rFonts w:ascii="Times New Roman" w:hAnsi="Times New Roman"/>
                <w:sz w:val="16"/>
                <w:szCs w:val="16"/>
                <w:lang w:val="en-US" w:eastAsia="es-ES_tradnl"/>
                <w:rPrChange w:id="702" w:author="Silvia Lucía López Alvarado" w:date="2020-09-10T19:47:00Z">
                  <w:rPr>
                    <w:rFonts w:ascii="Times New Roman" w:hAnsi="Times New Roman"/>
                    <w:sz w:val="16"/>
                    <w:szCs w:val="16"/>
                    <w:lang w:eastAsia="es-ES_tradnl"/>
                  </w:rPr>
                </w:rPrChange>
              </w:rPr>
            </w:pPr>
            <w:r w:rsidRPr="00E123A5">
              <w:rPr>
                <w:sz w:val="16"/>
                <w:szCs w:val="16"/>
                <w:lang w:val="en-US"/>
                <w:rPrChange w:id="703" w:author="Silvia Lucía López Alvarado" w:date="2020-09-10T19:47:00Z">
                  <w:rPr>
                    <w:sz w:val="16"/>
                    <w:szCs w:val="16"/>
                  </w:rPr>
                </w:rPrChange>
              </w:rPr>
              <w:t>Sexual Assertiveness Questionnaire (SAQ; Messman-Moore et al., 2007); Sexual Self-Esteem Inventory for Women Short Form (SSEI-W-S; Zeanah &amp; Schwarz, 1996); Difficulties in Emotion Regulation Scale (DERS; Gratz &amp; Roemer, 2004); Sexual Experiences Survey (SES; Koss et al., 1987).</w:t>
            </w:r>
          </w:p>
        </w:tc>
        <w:tc>
          <w:tcPr>
            <w:tcW w:w="0" w:type="auto"/>
          </w:tcPr>
          <w:p w14:paraId="76EF69A3" w14:textId="77777777" w:rsidR="00080C06" w:rsidRPr="00E123A5" w:rsidRDefault="00080C06" w:rsidP="00080C06">
            <w:pPr>
              <w:rPr>
                <w:rFonts w:ascii="Times New Roman" w:hAnsi="Times New Roman"/>
                <w:sz w:val="16"/>
                <w:szCs w:val="16"/>
                <w:lang w:val="en-US" w:eastAsia="es-ES_tradnl"/>
                <w:rPrChange w:id="704" w:author="Silvia Lucía López Alvarado" w:date="2020-09-10T19:47:00Z">
                  <w:rPr>
                    <w:rFonts w:ascii="Times New Roman" w:hAnsi="Times New Roman"/>
                    <w:sz w:val="16"/>
                    <w:szCs w:val="16"/>
                    <w:lang w:eastAsia="es-ES_tradnl"/>
                  </w:rPr>
                </w:rPrChange>
              </w:rPr>
            </w:pPr>
            <w:r w:rsidRPr="00E123A5">
              <w:rPr>
                <w:sz w:val="16"/>
                <w:szCs w:val="16"/>
                <w:lang w:val="en-US"/>
                <w:rPrChange w:id="705" w:author="Silvia Lucía López Alvarado" w:date="2020-09-10T19:47:00Z">
                  <w:rPr>
                    <w:sz w:val="16"/>
                    <w:szCs w:val="16"/>
                  </w:rPr>
                </w:rPrChange>
              </w:rPr>
              <w:t xml:space="preserve">SA; Cognitive emotion dysregulation; fear of powerlesness </w:t>
            </w:r>
          </w:p>
        </w:tc>
        <w:tc>
          <w:tcPr>
            <w:tcW w:w="0" w:type="auto"/>
          </w:tcPr>
          <w:p w14:paraId="59B47C3D" w14:textId="77777777" w:rsidR="00080C06" w:rsidRPr="00E123A5" w:rsidRDefault="00080C06" w:rsidP="00080C06">
            <w:pPr>
              <w:rPr>
                <w:rFonts w:ascii="Times New Roman" w:hAnsi="Times New Roman"/>
                <w:sz w:val="16"/>
                <w:szCs w:val="16"/>
                <w:lang w:val="en-US" w:eastAsia="es-ES_tradnl"/>
                <w:rPrChange w:id="706" w:author="Silvia Lucía López Alvarado" w:date="2020-09-10T19:47:00Z">
                  <w:rPr>
                    <w:rFonts w:ascii="Times New Roman" w:hAnsi="Times New Roman"/>
                    <w:sz w:val="16"/>
                    <w:szCs w:val="16"/>
                    <w:lang w:eastAsia="es-ES_tradnl"/>
                  </w:rPr>
                </w:rPrChange>
              </w:rPr>
            </w:pPr>
            <w:r w:rsidRPr="00E123A5">
              <w:rPr>
                <w:sz w:val="16"/>
                <w:szCs w:val="16"/>
                <w:lang w:val="en-US"/>
                <w:rPrChange w:id="707" w:author="Silvia Lucía López Alvarado" w:date="2020-09-10T19:47:00Z">
                  <w:rPr>
                    <w:sz w:val="16"/>
                    <w:szCs w:val="16"/>
                  </w:rPr>
                </w:rPrChange>
              </w:rPr>
              <w:t>Sexually victimized women had greater problems with SA, fear of powerlessness and cognitive emotion dysregulation compared to non-victims.</w:t>
            </w:r>
          </w:p>
        </w:tc>
      </w:tr>
    </w:tbl>
    <w:p w14:paraId="6821F21E" w14:textId="77777777" w:rsidR="00080C06" w:rsidRPr="00E123A5" w:rsidRDefault="00080C06" w:rsidP="00080C06">
      <w:pPr>
        <w:autoSpaceDE w:val="0"/>
        <w:autoSpaceDN w:val="0"/>
        <w:adjustRightInd w:val="0"/>
        <w:jc w:val="both"/>
        <w:rPr>
          <w:rFonts w:ascii="Arial" w:hAnsi="Arial" w:cs="Arial"/>
          <w:color w:val="000000"/>
          <w:sz w:val="16"/>
          <w:szCs w:val="16"/>
          <w:lang w:val="en-US" w:eastAsia="es-ES"/>
          <w:rPrChange w:id="708" w:author="Silvia Lucía López Alvarado" w:date="2020-09-10T19:47:00Z">
            <w:rPr>
              <w:rFonts w:ascii="Arial" w:hAnsi="Arial" w:cs="Arial"/>
              <w:color w:val="000000"/>
              <w:sz w:val="16"/>
              <w:szCs w:val="16"/>
              <w:lang w:eastAsia="es-ES"/>
            </w:rPr>
          </w:rPrChange>
        </w:rPr>
      </w:pPr>
    </w:p>
    <w:p w14:paraId="447B0AED" w14:textId="77777777" w:rsidR="00080C06" w:rsidRPr="00080C06" w:rsidRDefault="00080C06">
      <w:pPr>
        <w:pStyle w:val="Body"/>
        <w:shd w:val="clear" w:color="auto" w:fill="FFFFFF"/>
        <w:jc w:val="right"/>
        <w:rPr>
          <w:lang w:val="en-US"/>
        </w:rPr>
      </w:pPr>
    </w:p>
    <w:sectPr w:rsidR="00080C06" w:rsidRPr="00080C06">
      <w:headerReference w:type="even" r:id="rId19"/>
      <w:headerReference w:type="default" r:id="rId20"/>
      <w:footerReference w:type="even" r:id="rId21"/>
      <w:footerReference w:type="default" r:id="rId22"/>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685EC4" w14:textId="77777777" w:rsidR="00CC2CBD" w:rsidRDefault="00CC2CBD">
      <w:r>
        <w:separator/>
      </w:r>
    </w:p>
  </w:endnote>
  <w:endnote w:type="continuationSeparator" w:id="0">
    <w:p w14:paraId="5BCEB637" w14:textId="77777777" w:rsidR="00CC2CBD" w:rsidRDefault="00CC2C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auto"/>
    <w:pitch w:val="variable"/>
    <w:sig w:usb0="00000003"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CC176E" w14:textId="77777777" w:rsidR="00E123A5" w:rsidRDefault="00E123A5">
    <w:pPr>
      <w:pStyle w:val="Piedepgina"/>
      <w:tabs>
        <w:tab w:val="clear" w:pos="9360"/>
        <w:tab w:val="right" w:pos="9340"/>
      </w:tabs>
      <w:ind w:left="3960" w:firstLine="3960"/>
    </w:pPr>
    <w:r>
      <w:rPr>
        <w:rFonts w:ascii="Times" w:hAnsi="Times"/>
        <w:sz w:val="16"/>
        <w:szCs w:val="16"/>
      </w:rPr>
      <w:t xml:space="preserve">ARTICLE | </w:t>
    </w:r>
    <w:r>
      <w:rPr>
        <w:rFonts w:ascii="Times" w:eastAsia="Times" w:hAnsi="Times" w:cs="Times"/>
        <w:sz w:val="16"/>
        <w:szCs w:val="16"/>
      </w:rPr>
      <w:fldChar w:fldCharType="begin"/>
    </w:r>
    <w:r>
      <w:rPr>
        <w:rFonts w:ascii="Times" w:eastAsia="Times" w:hAnsi="Times" w:cs="Times"/>
        <w:sz w:val="16"/>
        <w:szCs w:val="16"/>
      </w:rPr>
      <w:instrText xml:space="preserve"> PAGE </w:instrText>
    </w:r>
    <w:r>
      <w:rPr>
        <w:rFonts w:ascii="Times" w:eastAsia="Times" w:hAnsi="Times" w:cs="Times"/>
        <w:sz w:val="16"/>
        <w:szCs w:val="16"/>
      </w:rPr>
      <w:fldChar w:fldCharType="separate"/>
    </w:r>
    <w:r w:rsidR="00190E61">
      <w:rPr>
        <w:rFonts w:ascii="Times" w:eastAsia="Times" w:hAnsi="Times" w:cs="Times"/>
        <w:noProof/>
        <w:sz w:val="16"/>
        <w:szCs w:val="16"/>
      </w:rPr>
      <w:t>20</w:t>
    </w:r>
    <w:r>
      <w:rPr>
        <w:rFonts w:ascii="Times" w:eastAsia="Times" w:hAnsi="Times" w:cs="Times"/>
        <w:sz w:val="16"/>
        <w:szCs w:val="1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0C8CC4" w14:textId="77777777" w:rsidR="00E123A5" w:rsidRDefault="00E123A5">
    <w:pPr>
      <w:pStyle w:val="Piedepgina"/>
      <w:tabs>
        <w:tab w:val="clear" w:pos="9360"/>
        <w:tab w:val="right" w:pos="9340"/>
      </w:tabs>
    </w:pPr>
    <w:r>
      <w:rPr>
        <w:rFonts w:ascii="Times" w:hAnsi="Times"/>
        <w:sz w:val="16"/>
        <w:szCs w:val="16"/>
      </w:rPr>
      <w:t xml:space="preserve">ARTICLE | </w:t>
    </w:r>
    <w:r>
      <w:rPr>
        <w:rFonts w:ascii="Times" w:eastAsia="Times" w:hAnsi="Times" w:cs="Times"/>
        <w:sz w:val="16"/>
        <w:szCs w:val="16"/>
      </w:rPr>
      <w:fldChar w:fldCharType="begin"/>
    </w:r>
    <w:r>
      <w:rPr>
        <w:rFonts w:ascii="Times" w:eastAsia="Times" w:hAnsi="Times" w:cs="Times"/>
        <w:sz w:val="16"/>
        <w:szCs w:val="16"/>
      </w:rPr>
      <w:instrText xml:space="preserve"> PAGE </w:instrText>
    </w:r>
    <w:r>
      <w:rPr>
        <w:rFonts w:ascii="Times" w:eastAsia="Times" w:hAnsi="Times" w:cs="Times"/>
        <w:sz w:val="16"/>
        <w:szCs w:val="16"/>
      </w:rPr>
      <w:fldChar w:fldCharType="separate"/>
    </w:r>
    <w:r w:rsidR="00190E61">
      <w:rPr>
        <w:rFonts w:ascii="Times" w:eastAsia="Times" w:hAnsi="Times" w:cs="Times"/>
        <w:noProof/>
        <w:sz w:val="16"/>
        <w:szCs w:val="16"/>
      </w:rPr>
      <w:t>1</w:t>
    </w:r>
    <w:r>
      <w:rPr>
        <w:rFonts w:ascii="Times" w:eastAsia="Times" w:hAnsi="Times" w:cs="Times"/>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E90616" w14:textId="77777777" w:rsidR="00CC2CBD" w:rsidRDefault="00CC2CBD">
      <w:r>
        <w:separator/>
      </w:r>
    </w:p>
  </w:footnote>
  <w:footnote w:type="continuationSeparator" w:id="0">
    <w:p w14:paraId="73E754E0" w14:textId="77777777" w:rsidR="00CC2CBD" w:rsidRDefault="00CC2CBD">
      <w:r>
        <w:continuationSeparator/>
      </w:r>
    </w:p>
  </w:footnote>
  <w:footnote w:type="continuationNotice" w:id="1">
    <w:p w14:paraId="5AF657FA" w14:textId="77777777" w:rsidR="00CC2CBD" w:rsidRDefault="00CC2CBD"/>
  </w:footnote>
  <w:footnote w:id="2">
    <w:p w14:paraId="345F163A" w14:textId="032977E5" w:rsidR="00E123A5" w:rsidRDefault="00E123A5">
      <w:pPr>
        <w:pStyle w:val="Body"/>
        <w:rPr>
          <w:ins w:id="1" w:author="Silvia Lucía López Alvarado" w:date="2020-09-10T19:55:00Z"/>
          <w:rStyle w:val="Hipervnculo"/>
          <w:rFonts w:ascii="Times" w:hAnsi="Times"/>
          <w:sz w:val="16"/>
          <w:szCs w:val="16"/>
          <w:lang w:val="en-US"/>
        </w:rPr>
      </w:pPr>
      <w:r>
        <w:rPr>
          <w:b/>
          <w:bCs/>
          <w:color w:val="222222"/>
          <w:sz w:val="28"/>
          <w:szCs w:val="28"/>
          <w:u w:color="222222"/>
          <w:vertAlign w:val="superscript"/>
        </w:rPr>
        <w:footnoteRef/>
      </w:r>
      <w:r>
        <w:rPr>
          <w:rFonts w:ascii="Times" w:hAnsi="Times"/>
          <w:sz w:val="16"/>
          <w:szCs w:val="16"/>
          <w:lang w:val="en-US"/>
        </w:rPr>
        <w:t xml:space="preserve"> Correspondence about this article should be </w:t>
      </w:r>
      <w:del w:id="2" w:author="Silvia Lucía López Alvarado" w:date="2020-09-10T19:55:00Z">
        <w:r w:rsidDel="00E123A5">
          <w:rPr>
            <w:rFonts w:ascii="Times" w:hAnsi="Times"/>
            <w:sz w:val="16"/>
            <w:szCs w:val="16"/>
            <w:lang w:val="en-US"/>
          </w:rPr>
          <w:delText>addresed</w:delText>
        </w:r>
      </w:del>
      <w:ins w:id="3" w:author="Silvia Lucía López Alvarado" w:date="2020-09-10T19:55:00Z">
        <w:r>
          <w:rPr>
            <w:rFonts w:ascii="Times" w:hAnsi="Times"/>
            <w:sz w:val="16"/>
            <w:szCs w:val="16"/>
            <w:lang w:val="en-US"/>
          </w:rPr>
          <w:t>addressed</w:t>
        </w:r>
      </w:ins>
      <w:r>
        <w:rPr>
          <w:rFonts w:ascii="Times" w:hAnsi="Times"/>
          <w:sz w:val="16"/>
          <w:szCs w:val="16"/>
          <w:lang w:val="en-US"/>
        </w:rPr>
        <w:t xml:space="preserve"> to </w:t>
      </w:r>
      <w:r w:rsidRPr="00696E07">
        <w:rPr>
          <w:rFonts w:ascii="Times" w:hAnsi="Times"/>
          <w:b/>
          <w:bCs/>
          <w:sz w:val="16"/>
          <w:szCs w:val="16"/>
          <w:lang w:val="en-US"/>
        </w:rPr>
        <w:t>Silvia Lucía López Alvarado</w:t>
      </w:r>
      <w:r>
        <w:rPr>
          <w:rFonts w:ascii="Times" w:hAnsi="Times"/>
          <w:sz w:val="16"/>
          <w:szCs w:val="16"/>
          <w:lang w:val="en-US"/>
        </w:rPr>
        <w:t xml:space="preserve">: </w:t>
      </w:r>
      <w:r>
        <w:fldChar w:fldCharType="begin"/>
      </w:r>
      <w:r w:rsidRPr="00E123A5">
        <w:rPr>
          <w:lang w:val="en-US"/>
          <w:rPrChange w:id="4" w:author="Silvia Lucía López Alvarado" w:date="2020-09-10T19:47:00Z">
            <w:rPr/>
          </w:rPrChange>
        </w:rPr>
        <w:instrText xml:space="preserve"> HYPERLINK "mailto:silvia.lopez@ucuenca.edu.ec?subject=RIP/IJP:%20Development%20of%20sexual%20assertiveness%20and%20its%20function%20for%20human%20sexuality:%20a%20literature%20review" </w:instrText>
      </w:r>
      <w:r>
        <w:fldChar w:fldCharType="separate"/>
      </w:r>
      <w:r w:rsidRPr="006874B7">
        <w:rPr>
          <w:rStyle w:val="Hipervnculo"/>
          <w:rFonts w:ascii="Times" w:hAnsi="Times"/>
          <w:sz w:val="16"/>
          <w:szCs w:val="16"/>
          <w:lang w:val="en-US"/>
        </w:rPr>
        <w:t>silvia.lopez@ucuenca.edu.ec</w:t>
      </w:r>
      <w:r>
        <w:rPr>
          <w:rStyle w:val="Hipervnculo"/>
          <w:rFonts w:ascii="Times" w:hAnsi="Times"/>
          <w:sz w:val="16"/>
          <w:szCs w:val="16"/>
          <w:lang w:val="en-US"/>
        </w:rPr>
        <w:fldChar w:fldCharType="end"/>
      </w:r>
    </w:p>
    <w:p w14:paraId="68E93301" w14:textId="3FB45B44" w:rsidR="00E123A5" w:rsidRDefault="00557411">
      <w:pPr>
        <w:pStyle w:val="Body"/>
        <w:rPr>
          <w:ins w:id="5" w:author="Silvia Lucía López Alvarado" w:date="2020-09-10T20:09:00Z"/>
          <w:rFonts w:ascii="Times" w:hAnsi="Times"/>
          <w:sz w:val="16"/>
          <w:szCs w:val="16"/>
          <w:lang w:val="en-US"/>
        </w:rPr>
      </w:pPr>
      <w:ins w:id="6" w:author="Silvia Lucía López Alvarado" w:date="2020-09-10T20:09:00Z">
        <w:r w:rsidRPr="00557411">
          <w:rPr>
            <w:b/>
            <w:bCs/>
            <w:color w:val="222222"/>
            <w:sz w:val="28"/>
            <w:szCs w:val="28"/>
            <w:u w:color="222222"/>
            <w:vertAlign w:val="superscript"/>
            <w:lang w:val="en-US"/>
            <w:rPrChange w:id="7" w:author="Silvia Lucía López Alvarado" w:date="2020-09-10T20:09:00Z">
              <w:rPr>
                <w:b/>
                <w:bCs/>
                <w:color w:val="222222"/>
                <w:sz w:val="28"/>
                <w:szCs w:val="28"/>
                <w:u w:color="222222"/>
                <w:vertAlign w:val="superscript"/>
              </w:rPr>
            </w:rPrChange>
          </w:rPr>
          <w:t>2</w:t>
        </w:r>
        <w:r>
          <w:rPr>
            <w:rFonts w:ascii="Times" w:hAnsi="Times"/>
            <w:sz w:val="16"/>
            <w:szCs w:val="16"/>
            <w:lang w:val="en-US"/>
          </w:rPr>
          <w:t xml:space="preserve"> </w:t>
        </w:r>
      </w:ins>
      <w:ins w:id="8" w:author="Silvia Lucía López Alvarado" w:date="2020-09-10T20:08:00Z">
        <w:r w:rsidRPr="00557411">
          <w:rPr>
            <w:rFonts w:ascii="Times" w:hAnsi="Times"/>
            <w:sz w:val="16"/>
            <w:szCs w:val="16"/>
            <w:lang w:val="en-US"/>
          </w:rPr>
          <w:t>Acknowledgments: The funding that enabled this study was supported by the Institutional University Cooperation Programme (IUC) between the University of Cuenca (Ecuador) and the Flemish Universities through funding by the Flemish Interuniversity Council (VLIR-UOS), and also by the National Secretariat of Higher Education, Science, Technology and Innovation of Ecuador (Senescyt).</w:t>
        </w:r>
      </w:ins>
    </w:p>
    <w:p w14:paraId="051E1E44" w14:textId="1382ECD4" w:rsidR="00557411" w:rsidRDefault="00557411">
      <w:pPr>
        <w:pStyle w:val="Body"/>
        <w:rPr>
          <w:ins w:id="9" w:author="Silvia Lucía López Alvarado" w:date="2020-09-11T13:09:00Z"/>
          <w:rFonts w:ascii="Times" w:hAnsi="Times"/>
          <w:sz w:val="16"/>
          <w:szCs w:val="16"/>
          <w:lang w:val="en-US"/>
        </w:rPr>
      </w:pPr>
      <w:ins w:id="10" w:author="Silvia Lucía López Alvarado" w:date="2020-09-10T20:09:00Z">
        <w:r w:rsidRPr="00557411">
          <w:rPr>
            <w:b/>
            <w:bCs/>
            <w:color w:val="222222"/>
            <w:sz w:val="28"/>
            <w:szCs w:val="28"/>
            <w:u w:color="222222"/>
            <w:vertAlign w:val="superscript"/>
            <w:lang w:val="en-US"/>
            <w:rPrChange w:id="11" w:author="Silvia Lucía López Alvarado" w:date="2020-09-10T20:10:00Z">
              <w:rPr>
                <w:b/>
                <w:bCs/>
                <w:color w:val="222222"/>
                <w:sz w:val="28"/>
                <w:szCs w:val="28"/>
                <w:u w:color="222222"/>
                <w:vertAlign w:val="superscript"/>
              </w:rPr>
            </w:rPrChange>
          </w:rPr>
          <w:t xml:space="preserve">3 </w:t>
        </w:r>
        <w:r>
          <w:rPr>
            <w:rFonts w:ascii="Times" w:hAnsi="Times"/>
            <w:sz w:val="16"/>
            <w:szCs w:val="16"/>
            <w:lang w:val="en-US"/>
          </w:rPr>
          <w:t xml:space="preserve">a. </w:t>
        </w:r>
      </w:ins>
      <w:ins w:id="12" w:author="Silvia Lucía López Alvarado" w:date="2020-09-10T20:10:00Z">
        <w:r>
          <w:rPr>
            <w:rFonts w:ascii="Times" w:hAnsi="Times"/>
            <w:sz w:val="16"/>
            <w:szCs w:val="16"/>
            <w:lang w:val="en-US"/>
          </w:rPr>
          <w:t>F</w:t>
        </w:r>
        <w:r w:rsidR="00F50E14">
          <w:rPr>
            <w:rFonts w:ascii="Times" w:hAnsi="Times"/>
            <w:sz w:val="16"/>
            <w:szCs w:val="16"/>
            <w:lang w:val="en-US"/>
          </w:rPr>
          <w:t>aculty of</w:t>
        </w:r>
        <w:r>
          <w:rPr>
            <w:rFonts w:ascii="Times" w:hAnsi="Times"/>
            <w:sz w:val="16"/>
            <w:szCs w:val="16"/>
            <w:lang w:val="en-US"/>
          </w:rPr>
          <w:t xml:space="preserve"> Psychology; Faculty </w:t>
        </w:r>
      </w:ins>
      <w:ins w:id="13" w:author="Silvia Lucía López Alvarado" w:date="2020-09-11T13:13:00Z">
        <w:r w:rsidR="00F50E14">
          <w:rPr>
            <w:rFonts w:ascii="Times" w:hAnsi="Times"/>
            <w:sz w:val="16"/>
            <w:szCs w:val="16"/>
            <w:lang w:val="en-US"/>
          </w:rPr>
          <w:t>of Philosophy</w:t>
        </w:r>
      </w:ins>
      <w:ins w:id="14" w:author="Silvia Lucía López Alvarado" w:date="2020-09-11T13:08:00Z">
        <w:r w:rsidR="00F50E14">
          <w:rPr>
            <w:rFonts w:ascii="Times" w:hAnsi="Times"/>
            <w:sz w:val="16"/>
            <w:szCs w:val="16"/>
            <w:lang w:val="en-US"/>
          </w:rPr>
          <w:t>, Letters and Educational Sciences,</w:t>
        </w:r>
      </w:ins>
    </w:p>
    <w:p w14:paraId="5C5EAA06" w14:textId="6D87C3DA" w:rsidR="00F50E14" w:rsidRDefault="00F50E14" w:rsidP="00F50E14">
      <w:pPr>
        <w:pStyle w:val="Body"/>
        <w:rPr>
          <w:ins w:id="15" w:author="Silvia Lucía López Alvarado" w:date="2020-09-11T13:10:00Z"/>
          <w:rFonts w:ascii="Times" w:hAnsi="Times"/>
          <w:sz w:val="16"/>
          <w:szCs w:val="16"/>
          <w:lang w:val="en-US"/>
        </w:rPr>
      </w:pPr>
      <w:ins w:id="16" w:author="Silvia Lucía López Alvarado" w:date="2020-09-11T13:09:00Z">
        <w:r>
          <w:rPr>
            <w:rFonts w:ascii="Times" w:hAnsi="Times"/>
            <w:sz w:val="16"/>
            <w:szCs w:val="16"/>
            <w:lang w:val="en-US"/>
          </w:rPr>
          <w:t xml:space="preserve">b.  </w:t>
        </w:r>
      </w:ins>
      <w:ins w:id="17" w:author="Silvia Lucía López Alvarado" w:date="2020-09-11T13:10:00Z">
        <w:r w:rsidRPr="00F50E14">
          <w:rPr>
            <w:rFonts w:ascii="Times" w:hAnsi="Times"/>
            <w:sz w:val="16"/>
            <w:szCs w:val="16"/>
            <w:lang w:val="en-US"/>
          </w:rPr>
          <w:t>Institute for Family and Sexuality Studi</w:t>
        </w:r>
        <w:r>
          <w:rPr>
            <w:rFonts w:ascii="Times" w:hAnsi="Times"/>
            <w:sz w:val="16"/>
            <w:szCs w:val="16"/>
            <w:lang w:val="en-US"/>
          </w:rPr>
          <w:t xml:space="preserve">es, Department of Neurosciences; </w:t>
        </w:r>
        <w:r w:rsidRPr="00F50E14">
          <w:rPr>
            <w:rFonts w:ascii="Times" w:hAnsi="Times"/>
            <w:sz w:val="16"/>
            <w:szCs w:val="16"/>
            <w:lang w:val="en-US"/>
          </w:rPr>
          <w:t>CeKSS - Center for Clinical Sexology and Se</w:t>
        </w:r>
        <w:r>
          <w:rPr>
            <w:rFonts w:ascii="Times" w:hAnsi="Times"/>
            <w:sz w:val="16"/>
            <w:szCs w:val="16"/>
            <w:lang w:val="en-US"/>
          </w:rPr>
          <w:t>x Therapy, UPC</w:t>
        </w:r>
      </w:ins>
      <w:ins w:id="18" w:author="Reviewer" w:date="2020-09-12T22:27:00Z">
        <w:r w:rsidR="0075585A">
          <w:rPr>
            <w:rFonts w:ascii="Times" w:hAnsi="Times"/>
            <w:sz w:val="16"/>
            <w:szCs w:val="16"/>
            <w:lang w:val="en-US"/>
          </w:rPr>
          <w:t xml:space="preserve"> KU Leuven</w:t>
        </w:r>
      </w:ins>
    </w:p>
    <w:p w14:paraId="4CB4664C" w14:textId="31084698" w:rsidR="00F50E14" w:rsidRPr="006874B7" w:rsidRDefault="00F50E14" w:rsidP="00F50E14">
      <w:pPr>
        <w:pStyle w:val="Body"/>
        <w:rPr>
          <w:rFonts w:ascii="Times" w:hAnsi="Times"/>
          <w:sz w:val="16"/>
          <w:szCs w:val="16"/>
          <w:lang w:val="en-US"/>
        </w:rPr>
      </w:pPr>
      <w:proofErr w:type="gramStart"/>
      <w:ins w:id="19" w:author="Silvia Lucía López Alvarado" w:date="2020-09-11T13:10:00Z">
        <w:r>
          <w:rPr>
            <w:rFonts w:ascii="Times" w:hAnsi="Times"/>
            <w:sz w:val="16"/>
            <w:szCs w:val="16"/>
            <w:lang w:val="en-US"/>
          </w:rPr>
          <w:t xml:space="preserve">c. </w:t>
        </w:r>
      </w:ins>
      <w:ins w:id="20" w:author="Silvia Lucía López Alvarado" w:date="2020-09-11T13:12:00Z">
        <w:r w:rsidRPr="00F50E14">
          <w:rPr>
            <w:rFonts w:ascii="Times" w:hAnsi="Times"/>
            <w:sz w:val="16"/>
            <w:szCs w:val="16"/>
            <w:lang w:val="en-US"/>
          </w:rPr>
          <w:t>Department</w:t>
        </w:r>
        <w:proofErr w:type="gramEnd"/>
        <w:r w:rsidRPr="00F50E14">
          <w:rPr>
            <w:rFonts w:ascii="Times" w:hAnsi="Times"/>
            <w:sz w:val="16"/>
            <w:szCs w:val="16"/>
            <w:lang w:val="en-US"/>
          </w:rPr>
          <w:t xml:space="preserve"> of Psychiatry, Ghent University Hospital</w:t>
        </w:r>
        <w:r>
          <w:rPr>
            <w:rFonts w:ascii="Times" w:hAnsi="Times"/>
            <w:sz w:val="16"/>
            <w:szCs w:val="16"/>
            <w:lang w:val="en-US"/>
          </w:rPr>
          <w:t>.</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0C4816" w14:textId="26593135" w:rsidR="00E123A5" w:rsidRPr="00611DDB" w:rsidRDefault="00E123A5">
    <w:pPr>
      <w:pStyle w:val="Encabezado"/>
      <w:tabs>
        <w:tab w:val="clear" w:pos="9360"/>
        <w:tab w:val="right" w:pos="9340"/>
      </w:tabs>
      <w:jc w:val="center"/>
      <w:rPr>
        <w:sz w:val="20"/>
        <w:szCs w:val="20"/>
        <w:lang w:val="es-AR"/>
        <w:rPrChange w:id="709" w:author="Silvia Lucía López Alvarado" w:date="2020-09-11T13:19:00Z">
          <w:rPr>
            <w:lang w:val="es-AR"/>
          </w:rPr>
        </w:rPrChange>
      </w:rPr>
    </w:pPr>
    <w:del w:id="710" w:author="Silvia Lucía López Alvarado" w:date="2020-09-11T13:20:00Z">
      <w:r w:rsidDel="00611DDB">
        <w:rPr>
          <w:rFonts w:ascii="Times" w:hAnsi="Times"/>
          <w:smallCaps/>
          <w:sz w:val="20"/>
          <w:szCs w:val="20"/>
          <w:lang w:val="es-ES_tradnl"/>
        </w:rPr>
        <w:delText>del Valle, Andrés, Urquijo, Yerro, López Morales, &amp; Canet Juric</w:delText>
      </w:r>
    </w:del>
    <w:ins w:id="711" w:author="Silvia Lucía López Alvarado" w:date="2020-09-11T13:14:00Z">
      <w:r w:rsidR="00611DDB">
        <w:rPr>
          <w:rFonts w:ascii="Times" w:hAnsi="Times"/>
          <w:smallCaps/>
          <w:sz w:val="20"/>
          <w:szCs w:val="20"/>
          <w:lang w:val="es-ES_tradnl"/>
        </w:rPr>
        <w:t>L</w:t>
      </w:r>
    </w:ins>
    <w:ins w:id="712" w:author="Silvia Lucía López Alvarado" w:date="2020-09-11T13:20:00Z">
      <w:r w:rsidR="00611DDB">
        <w:rPr>
          <w:rFonts w:ascii="Times" w:hAnsi="Times"/>
          <w:smallCaps/>
          <w:sz w:val="20"/>
          <w:szCs w:val="20"/>
          <w:lang w:val="es-ES_tradnl"/>
        </w:rPr>
        <w:t>ÓPEZ-ALVARADO,</w:t>
      </w:r>
    </w:ins>
    <w:ins w:id="713" w:author="Silvia Lucía López Alvarado" w:date="2020-09-11T13:19:00Z">
      <w:r w:rsidR="00611DDB">
        <w:rPr>
          <w:rFonts w:ascii="Times" w:hAnsi="Times"/>
          <w:smallCaps/>
          <w:sz w:val="20"/>
          <w:szCs w:val="20"/>
          <w:lang w:val="es-ES_tradnl"/>
        </w:rPr>
        <w:t xml:space="preserve"> </w:t>
      </w:r>
      <w:r w:rsidR="00611DDB" w:rsidRPr="00611DDB">
        <w:rPr>
          <w:rFonts w:ascii="Times" w:hAnsi="Times"/>
          <w:smallCaps/>
          <w:sz w:val="20"/>
          <w:szCs w:val="20"/>
          <w:lang w:val="es-ES_tradnl"/>
        </w:rPr>
        <w:t>VAN PARYS, JERVES, ENZLIN</w:t>
      </w:r>
    </w:ins>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45FFAE" w14:textId="77777777" w:rsidR="00E123A5" w:rsidRDefault="00E123A5">
    <w:pPr>
      <w:pStyle w:val="Encabezado"/>
      <w:tabs>
        <w:tab w:val="clear" w:pos="9360"/>
        <w:tab w:val="right" w:pos="9340"/>
      </w:tabs>
      <w:jc w:val="right"/>
      <w:rPr>
        <w:rFonts w:ascii="Times" w:eastAsia="Times" w:hAnsi="Times" w:cs="Times"/>
        <w:i/>
        <w:iCs/>
        <w:sz w:val="18"/>
        <w:szCs w:val="18"/>
        <w:lang w:val="es-ES_tradnl"/>
      </w:rPr>
    </w:pPr>
    <w:r>
      <w:rPr>
        <w:noProof/>
        <w:lang w:val="es-EC" w:eastAsia="es-EC"/>
      </w:rPr>
      <w:drawing>
        <wp:anchor distT="152400" distB="152400" distL="152400" distR="152400" simplePos="0" relativeHeight="251658240" behindDoc="1" locked="0" layoutInCell="1" allowOverlap="1" wp14:anchorId="684BDBCB" wp14:editId="413BF627">
          <wp:simplePos x="0" y="0"/>
          <wp:positionH relativeFrom="page">
            <wp:posOffset>822780</wp:posOffset>
          </wp:positionH>
          <wp:positionV relativeFrom="page">
            <wp:posOffset>203662</wp:posOffset>
          </wp:positionV>
          <wp:extent cx="681164" cy="628074"/>
          <wp:effectExtent l="0" t="0" r="0" b="0"/>
          <wp:wrapNone/>
          <wp:docPr id="1073741825" name="officeArt object" descr="Imagem 2"/>
          <wp:cNvGraphicFramePr/>
          <a:graphic xmlns:a="http://schemas.openxmlformats.org/drawingml/2006/main">
            <a:graphicData uri="http://schemas.openxmlformats.org/drawingml/2006/picture">
              <pic:pic xmlns:pic="http://schemas.openxmlformats.org/drawingml/2006/picture">
                <pic:nvPicPr>
                  <pic:cNvPr id="1073741825" name="Imagem 2" descr="Imagem 2"/>
                  <pic:cNvPicPr>
                    <a:picLocks noChangeAspect="1"/>
                  </pic:cNvPicPr>
                </pic:nvPicPr>
                <pic:blipFill>
                  <a:blip r:embed="rId1"/>
                  <a:srcRect l="18661"/>
                  <a:stretch>
                    <a:fillRect/>
                  </a:stretch>
                </pic:blipFill>
                <pic:spPr>
                  <a:xfrm>
                    <a:off x="0" y="0"/>
                    <a:ext cx="681164" cy="628074"/>
                  </a:xfrm>
                  <a:prstGeom prst="rect">
                    <a:avLst/>
                  </a:prstGeom>
                  <a:ln w="12700" cap="flat">
                    <a:noFill/>
                    <a:miter lim="400000"/>
                  </a:ln>
                  <a:effectLst/>
                </pic:spPr>
              </pic:pic>
            </a:graphicData>
          </a:graphic>
        </wp:anchor>
      </w:drawing>
    </w:r>
    <w:r>
      <w:rPr>
        <w:rFonts w:ascii="Times" w:hAnsi="Times"/>
        <w:b/>
        <w:bCs/>
        <w:i/>
        <w:iCs/>
        <w:sz w:val="18"/>
        <w:szCs w:val="18"/>
        <w:lang w:val="es-ES_tradnl"/>
      </w:rPr>
      <w:t>Revista Interamericana de Psicología/Interamerican Journal of Psychology</w:t>
    </w:r>
  </w:p>
  <w:p w14:paraId="156E7933" w14:textId="07DAF3A6" w:rsidR="00E123A5" w:rsidRDefault="00E123A5">
    <w:pPr>
      <w:pStyle w:val="Encabezado"/>
      <w:tabs>
        <w:tab w:val="clear" w:pos="9360"/>
        <w:tab w:val="right" w:pos="9340"/>
      </w:tabs>
      <w:jc w:val="right"/>
    </w:pPr>
    <w:r>
      <w:rPr>
        <w:rFonts w:ascii="Times" w:hAnsi="Times"/>
        <w:i/>
        <w:iCs/>
        <w:sz w:val="18"/>
        <w:szCs w:val="18"/>
        <w:lang w:val="es-ES_tradnl"/>
      </w:rPr>
      <w:t xml:space="preserve">2020, Vol., 54, No. 2, e948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C3E54CE"/>
    <w:lvl w:ilvl="0">
      <w:start w:val="1"/>
      <w:numFmt w:val="decimal"/>
      <w:lvlText w:val="%1."/>
      <w:lvlJc w:val="left"/>
      <w:pPr>
        <w:tabs>
          <w:tab w:val="num" w:pos="1492"/>
        </w:tabs>
        <w:ind w:left="1492" w:hanging="360"/>
      </w:pPr>
    </w:lvl>
  </w:abstractNum>
  <w:abstractNum w:abstractNumId="1">
    <w:nsid w:val="FFFFFF7D"/>
    <w:multiLevelType w:val="singleLevel"/>
    <w:tmpl w:val="DE641DB2"/>
    <w:lvl w:ilvl="0">
      <w:start w:val="1"/>
      <w:numFmt w:val="decimal"/>
      <w:lvlText w:val="%1."/>
      <w:lvlJc w:val="left"/>
      <w:pPr>
        <w:tabs>
          <w:tab w:val="num" w:pos="1209"/>
        </w:tabs>
        <w:ind w:left="1209" w:hanging="360"/>
      </w:pPr>
    </w:lvl>
  </w:abstractNum>
  <w:abstractNum w:abstractNumId="2">
    <w:nsid w:val="FFFFFF7E"/>
    <w:multiLevelType w:val="singleLevel"/>
    <w:tmpl w:val="985C6C1C"/>
    <w:lvl w:ilvl="0">
      <w:start w:val="1"/>
      <w:numFmt w:val="decimal"/>
      <w:lvlText w:val="%1."/>
      <w:lvlJc w:val="left"/>
      <w:pPr>
        <w:tabs>
          <w:tab w:val="num" w:pos="926"/>
        </w:tabs>
        <w:ind w:left="926" w:hanging="360"/>
      </w:pPr>
    </w:lvl>
  </w:abstractNum>
  <w:abstractNum w:abstractNumId="3">
    <w:nsid w:val="FFFFFF7F"/>
    <w:multiLevelType w:val="singleLevel"/>
    <w:tmpl w:val="D9DC7E5E"/>
    <w:lvl w:ilvl="0">
      <w:start w:val="1"/>
      <w:numFmt w:val="decimal"/>
      <w:lvlText w:val="%1."/>
      <w:lvlJc w:val="left"/>
      <w:pPr>
        <w:tabs>
          <w:tab w:val="num" w:pos="643"/>
        </w:tabs>
        <w:ind w:left="643" w:hanging="360"/>
      </w:pPr>
    </w:lvl>
  </w:abstractNum>
  <w:abstractNum w:abstractNumId="4">
    <w:nsid w:val="FFFFFF80"/>
    <w:multiLevelType w:val="singleLevel"/>
    <w:tmpl w:val="BCD85530"/>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8B92F01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F2568B7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8D2A86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7116E2C8"/>
    <w:lvl w:ilvl="0">
      <w:start w:val="1"/>
      <w:numFmt w:val="decimal"/>
      <w:lvlText w:val="%1."/>
      <w:lvlJc w:val="left"/>
      <w:pPr>
        <w:tabs>
          <w:tab w:val="num" w:pos="360"/>
        </w:tabs>
        <w:ind w:left="360" w:hanging="360"/>
      </w:pPr>
    </w:lvl>
  </w:abstractNum>
  <w:abstractNum w:abstractNumId="9">
    <w:nsid w:val="FFFFFF89"/>
    <w:multiLevelType w:val="singleLevel"/>
    <w:tmpl w:val="4566EB16"/>
    <w:lvl w:ilvl="0">
      <w:start w:val="1"/>
      <w:numFmt w:val="bullet"/>
      <w:lvlText w:val=""/>
      <w:lvlJc w:val="left"/>
      <w:pPr>
        <w:tabs>
          <w:tab w:val="num" w:pos="360"/>
        </w:tabs>
        <w:ind w:left="360" w:hanging="360"/>
      </w:pPr>
      <w:rPr>
        <w:rFonts w:ascii="Symbol" w:hAnsi="Symbol" w:hint="default"/>
      </w:rPr>
    </w:lvl>
  </w:abstractNum>
  <w:abstractNum w:abstractNumId="10">
    <w:nsid w:val="07F911B6"/>
    <w:multiLevelType w:val="hybridMultilevel"/>
    <w:tmpl w:val="7D5A4F0A"/>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24DA7103"/>
    <w:multiLevelType w:val="hybridMultilevel"/>
    <w:tmpl w:val="97343BD4"/>
    <w:lvl w:ilvl="0" w:tplc="A4EEB816">
      <w:start w:val="1"/>
      <w:numFmt w:val="lowerLetter"/>
      <w:lvlText w:val="%1."/>
      <w:lvlJc w:val="left"/>
      <w:pPr>
        <w:ind w:left="1068" w:hanging="360"/>
      </w:pPr>
      <w:rPr>
        <w:rFonts w:hint="default"/>
        <w:b w:val="0"/>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2">
    <w:nsid w:val="2C113585"/>
    <w:multiLevelType w:val="hybridMultilevel"/>
    <w:tmpl w:val="DE923666"/>
    <w:lvl w:ilvl="0" w:tplc="4F56F760">
      <w:start w:val="1"/>
      <w:numFmt w:val="lowerLetter"/>
      <w:lvlText w:val="%1."/>
      <w:lvlJc w:val="left"/>
      <w:pPr>
        <w:ind w:left="720" w:hanging="360"/>
      </w:pPr>
      <w:rPr>
        <w:rFonts w:hint="default"/>
        <w:b w:val="0"/>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30446090"/>
    <w:multiLevelType w:val="hybridMultilevel"/>
    <w:tmpl w:val="6016BA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4641593"/>
    <w:multiLevelType w:val="hybridMultilevel"/>
    <w:tmpl w:val="977E3CC6"/>
    <w:lvl w:ilvl="0" w:tplc="F78C3A28">
      <w:start w:val="1"/>
      <w:numFmt w:val="lowerLetter"/>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5D277C2"/>
    <w:multiLevelType w:val="hybridMultilevel"/>
    <w:tmpl w:val="A17815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5F357A0"/>
    <w:multiLevelType w:val="hybridMultilevel"/>
    <w:tmpl w:val="BF629FA4"/>
    <w:lvl w:ilvl="0" w:tplc="0F745712">
      <w:start w:val="1"/>
      <w:numFmt w:val="decimal"/>
      <w:lvlText w:val="%1."/>
      <w:lvlJc w:val="left"/>
      <w:pPr>
        <w:ind w:left="720" w:hanging="360"/>
      </w:pPr>
      <w:rPr>
        <w:rFonts w:hint="default"/>
        <w:b/>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nsid w:val="436F2BED"/>
    <w:multiLevelType w:val="hybridMultilevel"/>
    <w:tmpl w:val="B67AE222"/>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nsid w:val="48D72236"/>
    <w:multiLevelType w:val="hybridMultilevel"/>
    <w:tmpl w:val="EAD8211A"/>
    <w:lvl w:ilvl="0" w:tplc="504A7A82">
      <w:start w:val="1"/>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509241BE"/>
    <w:multiLevelType w:val="multilevel"/>
    <w:tmpl w:val="974CA464"/>
    <w:lvl w:ilvl="0">
      <w:start w:val="3"/>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55596D19"/>
    <w:multiLevelType w:val="multilevel"/>
    <w:tmpl w:val="491629C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72E1710A"/>
    <w:multiLevelType w:val="hybridMultilevel"/>
    <w:tmpl w:val="25C44592"/>
    <w:lvl w:ilvl="0" w:tplc="684C8CA2">
      <w:start w:val="1"/>
      <w:numFmt w:val="decimal"/>
      <w:lvlText w:val="%1."/>
      <w:lvlJc w:val="left"/>
      <w:pPr>
        <w:ind w:left="720" w:hanging="360"/>
      </w:pPr>
      <w:rPr>
        <w:rFonts w:eastAsia="Times New Roman" w:hint="default"/>
        <w:b/>
        <w:color w:val="00000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20"/>
  </w:num>
  <w:num w:numId="2">
    <w:abstractNumId w:val="15"/>
  </w:num>
  <w:num w:numId="3">
    <w:abstractNumId w:val="13"/>
  </w:num>
  <w:num w:numId="4">
    <w:abstractNumId w:val="14"/>
  </w:num>
  <w:num w:numId="5">
    <w:abstractNumId w:val="18"/>
  </w:num>
  <w:num w:numId="6">
    <w:abstractNumId w:val="11"/>
  </w:num>
  <w:num w:numId="7">
    <w:abstractNumId w:val="12"/>
  </w:num>
  <w:num w:numId="8">
    <w:abstractNumId w:val="10"/>
  </w:num>
  <w:num w:numId="9">
    <w:abstractNumId w:val="17"/>
  </w:num>
  <w:num w:numId="10">
    <w:abstractNumId w:val="19"/>
  </w:num>
  <w:num w:numId="11">
    <w:abstractNumId w:val="21"/>
  </w:num>
  <w:num w:numId="12">
    <w:abstractNumId w:val="16"/>
  </w:num>
  <w:num w:numId="13">
    <w:abstractNumId w:val="4"/>
  </w:num>
  <w:num w:numId="14">
    <w:abstractNumId w:val="5"/>
  </w:num>
  <w:num w:numId="15">
    <w:abstractNumId w:val="6"/>
  </w:num>
  <w:num w:numId="16">
    <w:abstractNumId w:val="7"/>
  </w:num>
  <w:num w:numId="17">
    <w:abstractNumId w:val="9"/>
  </w:num>
  <w:num w:numId="18">
    <w:abstractNumId w:val="0"/>
  </w:num>
  <w:num w:numId="19">
    <w:abstractNumId w:val="1"/>
  </w:num>
  <w:num w:numId="20">
    <w:abstractNumId w:val="2"/>
  </w:num>
  <w:num w:numId="21">
    <w:abstractNumId w:val="3"/>
  </w:num>
  <w:num w:numId="22">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ilvia Lucía López Alvarado">
    <w15:presenceInfo w15:providerId="Windows Live" w15:userId="6fb960961ef16caf"/>
  </w15:person>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evenAndOddHeaders/>
  <w:characterSpacingControl w:val="doNotCompres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1A76"/>
    <w:rsid w:val="00067983"/>
    <w:rsid w:val="00080C06"/>
    <w:rsid w:val="00086231"/>
    <w:rsid w:val="00190E61"/>
    <w:rsid w:val="001D2E3A"/>
    <w:rsid w:val="001F4ABD"/>
    <w:rsid w:val="002B5CD2"/>
    <w:rsid w:val="00387F77"/>
    <w:rsid w:val="003E5C25"/>
    <w:rsid w:val="004335CD"/>
    <w:rsid w:val="004C7482"/>
    <w:rsid w:val="004E5CE2"/>
    <w:rsid w:val="004F1A76"/>
    <w:rsid w:val="004F5BC0"/>
    <w:rsid w:val="00557411"/>
    <w:rsid w:val="00604B1E"/>
    <w:rsid w:val="00611DDB"/>
    <w:rsid w:val="006874B7"/>
    <w:rsid w:val="00696E07"/>
    <w:rsid w:val="0075585A"/>
    <w:rsid w:val="00861A71"/>
    <w:rsid w:val="008F559A"/>
    <w:rsid w:val="008F68F7"/>
    <w:rsid w:val="00956813"/>
    <w:rsid w:val="009B48A7"/>
    <w:rsid w:val="009C315B"/>
    <w:rsid w:val="00A447B5"/>
    <w:rsid w:val="00AB12A4"/>
    <w:rsid w:val="00AE57B8"/>
    <w:rsid w:val="00B07E0B"/>
    <w:rsid w:val="00CC2CBD"/>
    <w:rsid w:val="00D57041"/>
    <w:rsid w:val="00E123A5"/>
    <w:rsid w:val="00F214B5"/>
    <w:rsid w:val="00F50E14"/>
    <w:rsid w:val="00FB6406"/>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E74513"/>
  <w15:docId w15:val="{D7A0EF66-3DA9-BE48-B6BF-013A7B664A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s-AR" w:eastAsia="es-ES_tradnl"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6E07"/>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uiPriority w:val="99"/>
    <w:rPr>
      <w:u w:val="single"/>
    </w:rPr>
  </w:style>
  <w:style w:type="table" w:customStyle="1" w:styleId="TableNormal1">
    <w:name w:val="Table Normal1"/>
    <w:tblPr>
      <w:tblInd w:w="0" w:type="dxa"/>
      <w:tblCellMar>
        <w:top w:w="0" w:type="dxa"/>
        <w:left w:w="0" w:type="dxa"/>
        <w:bottom w:w="0" w:type="dxa"/>
        <w:right w:w="0" w:type="dxa"/>
      </w:tblCellMar>
    </w:tblPr>
  </w:style>
  <w:style w:type="paragraph" w:styleId="Encabezado">
    <w:name w:val="header"/>
    <w:link w:val="EncabezadoCar"/>
    <w:uiPriority w:val="99"/>
    <w:pPr>
      <w:tabs>
        <w:tab w:val="center" w:pos="4680"/>
        <w:tab w:val="right" w:pos="9360"/>
      </w:tabs>
    </w:pPr>
    <w:rPr>
      <w:rFonts w:ascii="Calibri" w:eastAsia="Calibri" w:hAnsi="Calibri" w:cs="Calibri"/>
      <w:color w:val="000000"/>
      <w:sz w:val="24"/>
      <w:szCs w:val="24"/>
      <w:u w:color="000000"/>
      <w:lang w:val="en-US"/>
    </w:rPr>
  </w:style>
  <w:style w:type="paragraph" w:styleId="Piedepgina">
    <w:name w:val="footer"/>
    <w:link w:val="PiedepginaCar"/>
    <w:uiPriority w:val="99"/>
    <w:pPr>
      <w:tabs>
        <w:tab w:val="center" w:pos="4680"/>
        <w:tab w:val="right" w:pos="9360"/>
      </w:tabs>
    </w:pPr>
    <w:rPr>
      <w:rFonts w:ascii="Calibri" w:eastAsia="Calibri" w:hAnsi="Calibri" w:cs="Calibri"/>
      <w:color w:val="000000"/>
      <w:sz w:val="24"/>
      <w:szCs w:val="24"/>
      <w:u w:color="000000"/>
      <w:lang w:val="en-US"/>
    </w:rPr>
  </w:style>
  <w:style w:type="character" w:styleId="Nmerodepgina">
    <w:name w:val="page number"/>
  </w:style>
  <w:style w:type="paragraph" w:customStyle="1" w:styleId="Titulodeartculo">
    <w:name w:val="Titulo de artículo"/>
    <w:pPr>
      <w:jc w:val="center"/>
      <w:outlineLvl w:val="0"/>
    </w:pPr>
    <w:rPr>
      <w:rFonts w:cs="Arial Unicode MS"/>
      <w:b/>
      <w:bCs/>
      <w:color w:val="000000"/>
      <w:sz w:val="36"/>
      <w:szCs w:val="36"/>
      <w:u w:color="000000"/>
      <w:lang w:val="en-US"/>
    </w:rPr>
  </w:style>
  <w:style w:type="paragraph" w:customStyle="1" w:styleId="Body">
    <w:name w:val="Body"/>
    <w:rPr>
      <w:rFonts w:eastAsia="Times New Roman"/>
      <w:color w:val="000000"/>
      <w:sz w:val="24"/>
      <w:szCs w:val="24"/>
      <w:u w:color="000000"/>
      <w14:textOutline w14:w="0" w14:cap="flat" w14:cmpd="sng" w14:algn="ctr">
        <w14:noFill/>
        <w14:prstDash w14:val="solid"/>
        <w14:bevel/>
      </w14:textOutline>
    </w:rPr>
  </w:style>
  <w:style w:type="character" w:customStyle="1" w:styleId="Link">
    <w:name w:val="Link"/>
    <w:rPr>
      <w:outline w:val="0"/>
      <w:color w:val="0000FF"/>
      <w:u w:val="single" w:color="0000FF"/>
    </w:rPr>
  </w:style>
  <w:style w:type="character" w:customStyle="1" w:styleId="Hyperlink0">
    <w:name w:val="Hyperlink.0"/>
    <w:basedOn w:val="Link"/>
    <w:rPr>
      <w:rFonts w:ascii="Times" w:eastAsia="Times" w:hAnsi="Times" w:cs="Times"/>
      <w:outline w:val="0"/>
      <w:color w:val="0000FF"/>
      <w:sz w:val="16"/>
      <w:szCs w:val="16"/>
      <w:u w:val="single" w:color="0000FF"/>
      <w:lang w:val="en-US"/>
    </w:rPr>
  </w:style>
  <w:style w:type="paragraph" w:styleId="Textonotapie">
    <w:name w:val="footnote text"/>
    <w:link w:val="TextonotapieCar"/>
    <w:uiPriority w:val="99"/>
    <w:rPr>
      <w:rFonts w:eastAsia="Times New Roman"/>
      <w:color w:val="000000"/>
      <w:u w:color="000000"/>
      <w:lang w:val="es-ES_tradnl"/>
    </w:rPr>
  </w:style>
  <w:style w:type="character" w:styleId="Refdenotaalpie">
    <w:name w:val="footnote reference"/>
    <w:uiPriority w:val="99"/>
    <w:rPr>
      <w:vertAlign w:val="superscript"/>
      <w:lang w:val="es-ES_tradnl"/>
    </w:rPr>
  </w:style>
  <w:style w:type="paragraph" w:customStyle="1" w:styleId="TtuloResumen">
    <w:name w:val="Título Resumen"/>
    <w:pPr>
      <w:spacing w:after="120"/>
      <w:jc w:val="center"/>
      <w:outlineLvl w:val="0"/>
    </w:pPr>
    <w:rPr>
      <w:rFonts w:cs="Arial Unicode MS"/>
      <w:b/>
      <w:bCs/>
      <w:smallCaps/>
      <w:color w:val="000000"/>
      <w:u w:color="000000"/>
      <w:lang w:val="pt-PT"/>
    </w:rPr>
  </w:style>
  <w:style w:type="paragraph" w:customStyle="1" w:styleId="Ttuloprincipiodeartculo">
    <w:name w:val="Título principio de artículo"/>
    <w:pPr>
      <w:jc w:val="center"/>
      <w:outlineLvl w:val="0"/>
    </w:pPr>
    <w:rPr>
      <w:rFonts w:eastAsia="Times New Roman"/>
      <w:color w:val="000000"/>
      <w:sz w:val="24"/>
      <w:szCs w:val="24"/>
      <w:u w:color="000000"/>
      <w:lang w:val="pt-PT"/>
    </w:rPr>
  </w:style>
  <w:style w:type="paragraph" w:customStyle="1" w:styleId="Ttulosinternos">
    <w:name w:val="Títulos internos"/>
    <w:pPr>
      <w:spacing w:before="100" w:after="100"/>
      <w:jc w:val="center"/>
      <w:outlineLvl w:val="0"/>
    </w:pPr>
    <w:rPr>
      <w:rFonts w:cs="Arial Unicode MS"/>
      <w:b/>
      <w:bCs/>
      <w:color w:val="000000"/>
      <w:sz w:val="24"/>
      <w:szCs w:val="24"/>
      <w:u w:color="000000"/>
      <w:lang w:val="en-US"/>
    </w:rPr>
  </w:style>
  <w:style w:type="paragraph" w:customStyle="1" w:styleId="Prrafocomn">
    <w:name w:val="Párrafo común"/>
    <w:pPr>
      <w:spacing w:line="360" w:lineRule="auto"/>
      <w:ind w:firstLine="708"/>
      <w:jc w:val="both"/>
    </w:pPr>
    <w:rPr>
      <w:rFonts w:cs="Arial Unicode MS"/>
      <w:color w:val="000000"/>
      <w:sz w:val="24"/>
      <w:szCs w:val="24"/>
      <w:u w:color="000000"/>
      <w:lang w:val="en-US"/>
    </w:rPr>
  </w:style>
  <w:style w:type="paragraph" w:customStyle="1" w:styleId="SubtituloInterno">
    <w:name w:val="Subtitulo Interno"/>
    <w:pPr>
      <w:spacing w:before="100" w:after="100" w:line="360" w:lineRule="auto"/>
      <w:jc w:val="both"/>
      <w:outlineLvl w:val="1"/>
    </w:pPr>
    <w:rPr>
      <w:rFonts w:cs="Arial Unicode MS"/>
      <w:b/>
      <w:bCs/>
      <w:i/>
      <w:iCs/>
      <w:color w:val="000000"/>
      <w:sz w:val="24"/>
      <w:szCs w:val="24"/>
      <w:u w:color="000000"/>
      <w:lang w:val="en-US"/>
    </w:rPr>
  </w:style>
  <w:style w:type="character" w:customStyle="1" w:styleId="Hyperlink1">
    <w:name w:val="Hyperlink.1"/>
    <w:basedOn w:val="Link"/>
    <w:rPr>
      <w:outline w:val="0"/>
      <w:color w:val="0000FF"/>
      <w:u w:val="single" w:color="0000FF"/>
      <w:lang w:val="en-US"/>
    </w:rPr>
  </w:style>
  <w:style w:type="character" w:customStyle="1" w:styleId="Hyperlink2">
    <w:name w:val="Hyperlink.2"/>
    <w:basedOn w:val="Link"/>
    <w:rPr>
      <w:outline w:val="0"/>
      <w:color w:val="0000FF"/>
      <w:u w:val="single" w:color="0000FF"/>
      <w:lang w:val="pt-PT"/>
    </w:rPr>
  </w:style>
  <w:style w:type="character" w:customStyle="1" w:styleId="Hyperlink3">
    <w:name w:val="Hyperlink.3"/>
    <w:basedOn w:val="Link"/>
    <w:rPr>
      <w:outline w:val="0"/>
      <w:color w:val="0000FF"/>
      <w:u w:val="single" w:color="0000FF"/>
      <w:lang w:val="es-ES_tradnl"/>
    </w:rPr>
  </w:style>
  <w:style w:type="paragraph" w:styleId="Textodeglobo">
    <w:name w:val="Balloon Text"/>
    <w:basedOn w:val="Normal"/>
    <w:link w:val="TextodegloboCar"/>
    <w:uiPriority w:val="99"/>
    <w:semiHidden/>
    <w:unhideWhenUsed/>
    <w:rsid w:val="008F68F7"/>
    <w:pPr>
      <w:pBdr>
        <w:top w:val="nil"/>
        <w:left w:val="nil"/>
        <w:bottom w:val="nil"/>
        <w:right w:val="nil"/>
        <w:between w:val="nil"/>
        <w:bar w:val="nil"/>
      </w:pBdr>
    </w:pPr>
    <w:rPr>
      <w:rFonts w:eastAsia="Arial Unicode MS"/>
      <w:sz w:val="18"/>
      <w:szCs w:val="18"/>
      <w:bdr w:val="nil"/>
      <w:lang w:val="en-US" w:eastAsia="en-US"/>
    </w:rPr>
  </w:style>
  <w:style w:type="character" w:customStyle="1" w:styleId="TextodegloboCar">
    <w:name w:val="Texto de globo Car"/>
    <w:basedOn w:val="Fuentedeprrafopredeter"/>
    <w:link w:val="Textodeglobo"/>
    <w:uiPriority w:val="99"/>
    <w:semiHidden/>
    <w:rsid w:val="008F68F7"/>
    <w:rPr>
      <w:sz w:val="18"/>
      <w:szCs w:val="18"/>
      <w:lang w:val="en-US" w:eastAsia="en-US"/>
    </w:rPr>
  </w:style>
  <w:style w:type="paragraph" w:styleId="Prrafodelista">
    <w:name w:val="List Paragraph"/>
    <w:basedOn w:val="Normal"/>
    <w:uiPriority w:val="34"/>
    <w:qFormat/>
    <w:rsid w:val="00080C06"/>
    <w:pPr>
      <w:autoSpaceDE w:val="0"/>
      <w:autoSpaceDN w:val="0"/>
      <w:adjustRightInd w:val="0"/>
      <w:spacing w:line="360" w:lineRule="auto"/>
      <w:ind w:left="720"/>
      <w:contextualSpacing/>
      <w:jc w:val="both"/>
    </w:pPr>
    <w:rPr>
      <w:rFonts w:ascii="Arial" w:hAnsi="Arial" w:cs="Arial"/>
      <w:color w:val="000000"/>
      <w:lang w:val="en-GB" w:eastAsia="es-ES"/>
    </w:rPr>
  </w:style>
  <w:style w:type="character" w:styleId="Refdecomentario">
    <w:name w:val="annotation reference"/>
    <w:uiPriority w:val="99"/>
    <w:semiHidden/>
    <w:unhideWhenUsed/>
    <w:rsid w:val="00080C06"/>
    <w:rPr>
      <w:sz w:val="16"/>
      <w:szCs w:val="16"/>
    </w:rPr>
  </w:style>
  <w:style w:type="paragraph" w:styleId="Textocomentario">
    <w:name w:val="annotation text"/>
    <w:basedOn w:val="Normal"/>
    <w:link w:val="TextocomentarioCar"/>
    <w:uiPriority w:val="99"/>
    <w:unhideWhenUsed/>
    <w:rsid w:val="00080C06"/>
    <w:pPr>
      <w:autoSpaceDE w:val="0"/>
      <w:autoSpaceDN w:val="0"/>
      <w:adjustRightInd w:val="0"/>
      <w:spacing w:line="360" w:lineRule="auto"/>
      <w:jc w:val="both"/>
    </w:pPr>
    <w:rPr>
      <w:rFonts w:ascii="Arial" w:hAnsi="Arial" w:cs="Arial"/>
      <w:color w:val="000000"/>
      <w:sz w:val="20"/>
      <w:szCs w:val="20"/>
      <w:lang w:val="en-GB" w:eastAsia="es-ES"/>
    </w:rPr>
  </w:style>
  <w:style w:type="character" w:customStyle="1" w:styleId="TextocomentarioCar">
    <w:name w:val="Texto comentario Car"/>
    <w:basedOn w:val="Fuentedeprrafopredeter"/>
    <w:link w:val="Textocomentario"/>
    <w:uiPriority w:val="99"/>
    <w:rsid w:val="00080C06"/>
    <w:rPr>
      <w:rFonts w:ascii="Arial" w:eastAsia="Times New Roman" w:hAnsi="Arial" w:cs="Arial"/>
      <w:color w:val="000000"/>
      <w:bdr w:val="none" w:sz="0" w:space="0" w:color="auto"/>
      <w:lang w:val="en-GB" w:eastAsia="es-ES"/>
    </w:rPr>
  </w:style>
  <w:style w:type="paragraph" w:styleId="Bibliografa">
    <w:name w:val="Bibliography"/>
    <w:basedOn w:val="Normal"/>
    <w:next w:val="Normal"/>
    <w:uiPriority w:val="37"/>
    <w:unhideWhenUsed/>
    <w:rsid w:val="00080C06"/>
    <w:pPr>
      <w:autoSpaceDE w:val="0"/>
      <w:autoSpaceDN w:val="0"/>
      <w:adjustRightInd w:val="0"/>
      <w:spacing w:line="480" w:lineRule="auto"/>
      <w:ind w:left="720" w:hanging="720"/>
      <w:jc w:val="both"/>
    </w:pPr>
    <w:rPr>
      <w:rFonts w:ascii="Arial" w:hAnsi="Arial" w:cs="Arial"/>
      <w:color w:val="000000"/>
      <w:lang w:val="en-GB" w:eastAsia="es-ES"/>
    </w:rPr>
  </w:style>
  <w:style w:type="paragraph" w:styleId="Asuntodelcomentario">
    <w:name w:val="annotation subject"/>
    <w:basedOn w:val="Textocomentario"/>
    <w:next w:val="Textocomentario"/>
    <w:link w:val="AsuntodelcomentarioCar"/>
    <w:uiPriority w:val="99"/>
    <w:semiHidden/>
    <w:unhideWhenUsed/>
    <w:rsid w:val="00080C06"/>
    <w:pPr>
      <w:spacing w:line="240" w:lineRule="auto"/>
    </w:pPr>
    <w:rPr>
      <w:b/>
      <w:bCs/>
    </w:rPr>
  </w:style>
  <w:style w:type="character" w:customStyle="1" w:styleId="AsuntodelcomentarioCar">
    <w:name w:val="Asunto del comentario Car"/>
    <w:basedOn w:val="TextocomentarioCar"/>
    <w:link w:val="Asuntodelcomentario"/>
    <w:uiPriority w:val="99"/>
    <w:semiHidden/>
    <w:rsid w:val="00080C06"/>
    <w:rPr>
      <w:rFonts w:ascii="Arial" w:eastAsia="Times New Roman" w:hAnsi="Arial" w:cs="Arial"/>
      <w:b/>
      <w:bCs/>
      <w:color w:val="000000"/>
      <w:bdr w:val="none" w:sz="0" w:space="0" w:color="auto"/>
      <w:lang w:val="en-GB" w:eastAsia="es-ES"/>
    </w:rPr>
  </w:style>
  <w:style w:type="character" w:customStyle="1" w:styleId="EncabezadoCar">
    <w:name w:val="Encabezado Car"/>
    <w:basedOn w:val="Fuentedeprrafopredeter"/>
    <w:link w:val="Encabezado"/>
    <w:uiPriority w:val="99"/>
    <w:rsid w:val="00080C06"/>
    <w:rPr>
      <w:rFonts w:ascii="Calibri" w:eastAsia="Calibri" w:hAnsi="Calibri" w:cs="Calibri"/>
      <w:color w:val="000000"/>
      <w:sz w:val="24"/>
      <w:szCs w:val="24"/>
      <w:u w:color="000000"/>
      <w:lang w:val="en-US"/>
    </w:rPr>
  </w:style>
  <w:style w:type="character" w:customStyle="1" w:styleId="PiedepginaCar">
    <w:name w:val="Pie de página Car"/>
    <w:basedOn w:val="Fuentedeprrafopredeter"/>
    <w:link w:val="Piedepgina"/>
    <w:uiPriority w:val="99"/>
    <w:rsid w:val="00080C06"/>
    <w:rPr>
      <w:rFonts w:ascii="Calibri" w:eastAsia="Calibri" w:hAnsi="Calibri" w:cs="Calibri"/>
      <w:color w:val="000000"/>
      <w:sz w:val="24"/>
      <w:szCs w:val="24"/>
      <w:u w:color="000000"/>
      <w:lang w:val="en-US"/>
    </w:rPr>
  </w:style>
  <w:style w:type="character" w:customStyle="1" w:styleId="TextonotapieCar">
    <w:name w:val="Texto nota pie Car"/>
    <w:basedOn w:val="Fuentedeprrafopredeter"/>
    <w:link w:val="Textonotapie"/>
    <w:uiPriority w:val="99"/>
    <w:rsid w:val="00080C06"/>
    <w:rPr>
      <w:rFonts w:eastAsia="Times New Roman"/>
      <w:color w:val="000000"/>
      <w:u w:color="000000"/>
      <w:lang w:val="es-ES_tradnl"/>
    </w:rPr>
  </w:style>
  <w:style w:type="table" w:styleId="Tablaconcuadrcula">
    <w:name w:val="Table Grid"/>
    <w:basedOn w:val="Tablanormal"/>
    <w:uiPriority w:val="39"/>
    <w:rsid w:val="00080C06"/>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val="es-EC"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n">
    <w:name w:val="Revision"/>
    <w:hidden/>
    <w:uiPriority w:val="99"/>
    <w:semiHidden/>
    <w:rsid w:val="00080C06"/>
    <w:pPr>
      <w:pBdr>
        <w:top w:val="none" w:sz="0" w:space="0" w:color="auto"/>
        <w:left w:val="none" w:sz="0" w:space="0" w:color="auto"/>
        <w:bottom w:val="none" w:sz="0" w:space="0" w:color="auto"/>
        <w:right w:val="none" w:sz="0" w:space="0" w:color="auto"/>
        <w:between w:val="none" w:sz="0" w:space="0" w:color="auto"/>
        <w:bar w:val="none" w:sz="0" w:color="auto"/>
      </w:pBdr>
    </w:pPr>
    <w:rPr>
      <w:rFonts w:ascii="Arial" w:eastAsia="Times New Roman" w:hAnsi="Arial" w:cs="Arial"/>
      <w:color w:val="000000"/>
      <w:sz w:val="24"/>
      <w:szCs w:val="24"/>
      <w:bdr w:val="none" w:sz="0" w:space="0" w:color="auto"/>
      <w:lang w:val="en-US" w:eastAsia="es-ES"/>
    </w:rPr>
  </w:style>
  <w:style w:type="paragraph" w:customStyle="1" w:styleId="SubtituloInterno1">
    <w:name w:val="Subtitulo Interno 1"/>
    <w:basedOn w:val="SubtituloInterno"/>
    <w:link w:val="SubtituloInterno1Car"/>
    <w:qFormat/>
    <w:rsid w:val="00080C06"/>
    <w:pPr>
      <w:pBdr>
        <w:top w:val="none" w:sz="0" w:space="0" w:color="auto"/>
        <w:left w:val="none" w:sz="0" w:space="0" w:color="auto"/>
        <w:bottom w:val="none" w:sz="0" w:space="0" w:color="auto"/>
        <w:right w:val="none" w:sz="0" w:space="0" w:color="auto"/>
        <w:between w:val="none" w:sz="0" w:space="0" w:color="auto"/>
        <w:bar w:val="none" w:sz="0" w:color="auto"/>
      </w:pBdr>
      <w:spacing w:beforeAutospacing="1" w:afterAutospacing="1"/>
      <w:contextualSpacing/>
      <w:outlineLvl w:val="2"/>
    </w:pPr>
    <w:rPr>
      <w:rFonts w:eastAsia="Times New Roman" w:cs="Times New Roman"/>
      <w:b w:val="0"/>
      <w:bCs w:val="0"/>
      <w:iCs w:val="0"/>
      <w:color w:val="auto"/>
      <w:bdr w:val="none" w:sz="0" w:space="0" w:color="auto"/>
      <w:lang w:val="es-AR" w:eastAsia="en-US"/>
    </w:rPr>
  </w:style>
  <w:style w:type="character" w:customStyle="1" w:styleId="SubtituloInterno1Car">
    <w:name w:val="Subtitulo Interno 1 Car"/>
    <w:basedOn w:val="Fuentedeprrafopredeter"/>
    <w:link w:val="SubtituloInterno1"/>
    <w:rsid w:val="00080C06"/>
    <w:rPr>
      <w:rFonts w:eastAsia="Times New Roman"/>
      <w:i/>
      <w:sz w:val="24"/>
      <w:szCs w:val="24"/>
      <w:bdr w:val="none" w:sz="0" w:space="0" w:color="auto"/>
      <w:lang w:eastAsia="en-US"/>
    </w:rPr>
  </w:style>
  <w:style w:type="character" w:customStyle="1" w:styleId="UnresolvedMention1">
    <w:name w:val="Unresolved Mention1"/>
    <w:basedOn w:val="Fuentedeprrafopredeter"/>
    <w:uiPriority w:val="99"/>
    <w:semiHidden/>
    <w:unhideWhenUsed/>
    <w:rsid w:val="00080C06"/>
    <w:rPr>
      <w:color w:val="605E5C"/>
      <w:shd w:val="clear" w:color="auto" w:fill="E1DFDD"/>
    </w:rPr>
  </w:style>
  <w:style w:type="table" w:customStyle="1" w:styleId="Tablaconcuadrcula1">
    <w:name w:val="Tabla con cuadrícula1"/>
    <w:basedOn w:val="Tablanormal"/>
    <w:next w:val="Tablaconcuadrcula"/>
    <w:uiPriority w:val="39"/>
    <w:rsid w:val="00080C06"/>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s-EC"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4C7482"/>
    <w:rPr>
      <w:color w:val="FF00F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148799">
      <w:bodyDiv w:val="1"/>
      <w:marLeft w:val="0"/>
      <w:marRight w:val="0"/>
      <w:marTop w:val="0"/>
      <w:marBottom w:val="0"/>
      <w:divBdr>
        <w:top w:val="none" w:sz="0" w:space="0" w:color="auto"/>
        <w:left w:val="none" w:sz="0" w:space="0" w:color="auto"/>
        <w:bottom w:val="none" w:sz="0" w:space="0" w:color="auto"/>
        <w:right w:val="none" w:sz="0" w:space="0" w:color="auto"/>
      </w:divBdr>
    </w:div>
    <w:div w:id="400831722">
      <w:bodyDiv w:val="1"/>
      <w:marLeft w:val="0"/>
      <w:marRight w:val="0"/>
      <w:marTop w:val="0"/>
      <w:marBottom w:val="0"/>
      <w:divBdr>
        <w:top w:val="none" w:sz="0" w:space="0" w:color="auto"/>
        <w:left w:val="none" w:sz="0" w:space="0" w:color="auto"/>
        <w:bottom w:val="none" w:sz="0" w:space="0" w:color="auto"/>
        <w:right w:val="none" w:sz="0" w:space="0" w:color="auto"/>
      </w:divBdr>
    </w:div>
    <w:div w:id="407508856">
      <w:bodyDiv w:val="1"/>
      <w:marLeft w:val="0"/>
      <w:marRight w:val="0"/>
      <w:marTop w:val="0"/>
      <w:marBottom w:val="0"/>
      <w:divBdr>
        <w:top w:val="none" w:sz="0" w:space="0" w:color="auto"/>
        <w:left w:val="none" w:sz="0" w:space="0" w:color="auto"/>
        <w:bottom w:val="none" w:sz="0" w:space="0" w:color="auto"/>
        <w:right w:val="none" w:sz="0" w:space="0" w:color="auto"/>
      </w:divBdr>
    </w:div>
    <w:div w:id="468058905">
      <w:bodyDiv w:val="1"/>
      <w:marLeft w:val="0"/>
      <w:marRight w:val="0"/>
      <w:marTop w:val="0"/>
      <w:marBottom w:val="0"/>
      <w:divBdr>
        <w:top w:val="none" w:sz="0" w:space="0" w:color="auto"/>
        <w:left w:val="none" w:sz="0" w:space="0" w:color="auto"/>
        <w:bottom w:val="none" w:sz="0" w:space="0" w:color="auto"/>
        <w:right w:val="none" w:sz="0" w:space="0" w:color="auto"/>
      </w:divBdr>
    </w:div>
    <w:div w:id="506214825">
      <w:bodyDiv w:val="1"/>
      <w:marLeft w:val="0"/>
      <w:marRight w:val="0"/>
      <w:marTop w:val="0"/>
      <w:marBottom w:val="0"/>
      <w:divBdr>
        <w:top w:val="none" w:sz="0" w:space="0" w:color="auto"/>
        <w:left w:val="none" w:sz="0" w:space="0" w:color="auto"/>
        <w:bottom w:val="none" w:sz="0" w:space="0" w:color="auto"/>
        <w:right w:val="none" w:sz="0" w:space="0" w:color="auto"/>
      </w:divBdr>
    </w:div>
    <w:div w:id="1033187981">
      <w:bodyDiv w:val="1"/>
      <w:marLeft w:val="0"/>
      <w:marRight w:val="0"/>
      <w:marTop w:val="0"/>
      <w:marBottom w:val="0"/>
      <w:divBdr>
        <w:top w:val="none" w:sz="0" w:space="0" w:color="auto"/>
        <w:left w:val="none" w:sz="0" w:space="0" w:color="auto"/>
        <w:bottom w:val="none" w:sz="0" w:space="0" w:color="auto"/>
        <w:right w:val="none" w:sz="0" w:space="0" w:color="auto"/>
      </w:divBdr>
    </w:div>
    <w:div w:id="1283921960">
      <w:bodyDiv w:val="1"/>
      <w:marLeft w:val="0"/>
      <w:marRight w:val="0"/>
      <w:marTop w:val="0"/>
      <w:marBottom w:val="0"/>
      <w:divBdr>
        <w:top w:val="none" w:sz="0" w:space="0" w:color="auto"/>
        <w:left w:val="none" w:sz="0" w:space="0" w:color="auto"/>
        <w:bottom w:val="none" w:sz="0" w:space="0" w:color="auto"/>
        <w:right w:val="none" w:sz="0" w:space="0" w:color="auto"/>
      </w:divBdr>
    </w:div>
    <w:div w:id="1507357884">
      <w:bodyDiv w:val="1"/>
      <w:marLeft w:val="0"/>
      <w:marRight w:val="0"/>
      <w:marTop w:val="0"/>
      <w:marBottom w:val="0"/>
      <w:divBdr>
        <w:top w:val="none" w:sz="0" w:space="0" w:color="auto"/>
        <w:left w:val="none" w:sz="0" w:space="0" w:color="auto"/>
        <w:bottom w:val="none" w:sz="0" w:space="0" w:color="auto"/>
        <w:right w:val="none" w:sz="0" w:space="0" w:color="auto"/>
      </w:divBdr>
    </w:div>
    <w:div w:id="1517310732">
      <w:bodyDiv w:val="1"/>
      <w:marLeft w:val="0"/>
      <w:marRight w:val="0"/>
      <w:marTop w:val="0"/>
      <w:marBottom w:val="0"/>
      <w:divBdr>
        <w:top w:val="none" w:sz="0" w:space="0" w:color="auto"/>
        <w:left w:val="none" w:sz="0" w:space="0" w:color="auto"/>
        <w:bottom w:val="none" w:sz="0" w:space="0" w:color="auto"/>
        <w:right w:val="none" w:sz="0" w:space="0" w:color="auto"/>
      </w:divBdr>
    </w:div>
    <w:div w:id="20225077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doi.org/10.30849/ripijp.v54i2.948" TargetMode="External"/><Relationship Id="rId13" Type="http://schemas.openxmlformats.org/officeDocument/2006/relationships/hyperlink" Target="https://orcid.org/0000-0002-1254-0958" TargetMode="External"/><Relationship Id="rId18" Type="http://schemas.openxmlformats.org/officeDocument/2006/relationships/hyperlink" Target="https://doi.org/10.1177/0743558415587325"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rcid.org/0000-0001-9049-3934" TargetMode="External"/><Relationship Id="rId17" Type="http://schemas.openxmlformats.org/officeDocument/2006/relationships/hyperlink" Target="https://doi.org/10.1007/s10508-012-9998-3"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77/0886260512445383"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s://orcid.org/0000-0002-9402645X"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orcid.org/0000-0002-6641-5159" TargetMode="External"/><Relationship Id="rId22"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an06</b:Tag>
    <b:SourceType>BookSection</b:SourceType>
    <b:Guid>{4CEFD46B-0DD1-49EC-8630-F3BFCB7D3D78}</b:Guid>
    <b:Title>From "friends with benefits" to "going steady": new directions in understanding romance and sex in adolescence and emerging adulthood</b:Title>
    <b:Year>2006</b:Year>
    <b:Pages>241-256</b:Pages>
    <b:City>New York  London</b:City>
    <b:Publisher>Lawrence Erlbaum Associates</b:Publisher>
    <b:BookTitle>Romance and Sex in Adolescence and Emerging Adulthood, risks and opportunities</b:BookTitle>
    <b:Author>
      <b:Author>
        <b:NameList>
          <b:Person>
            <b:Last>Kan</b:Last>
            <b:Middle>L</b:Middle>
            <b:First>Marni</b:First>
          </b:Person>
          <b:Person>
            <b:Last>Cares</b:Last>
            <b:Middle>C</b:Middle>
            <b:First>Alison</b:First>
          </b:Person>
        </b:NameList>
      </b:Author>
      <b:BookAuthor>
        <b:NameList>
          <b:Person>
            <b:Last>Crouter</b:Last>
            <b:Middle>C</b:Middle>
            <b:First>Ann</b:First>
          </b:Person>
          <b:Person>
            <b:Last>Booth</b:Last>
            <b:First>Alan</b:First>
          </b:Person>
        </b:NameList>
      </b:BookAuthor>
    </b:Author>
    <b:RefOrder>1</b:RefOrder>
  </b:Source>
  <b:Source>
    <b:Tag>Ric02</b:Tag>
    <b:SourceType>JournalArticle</b:SourceType>
    <b:Guid>{0809D569-6AE2-424E-AF67-97D8C8E22DEF}</b:Guid>
    <b:Title>Is Lack of Sexual Assertiveness among Adolescent and Young Adult Women a Cause for Concern?</b:Title>
    <b:Year>2002</b:Year>
    <b:Pages>178-183</b:Pages>
    <b:JournalName>Perspectives on Sexual and Reproductive Health</b:JournalName>
    <b:Author>
      <b:Author>
        <b:NameList>
          <b:Person>
            <b:Last>Rickert</b:Last>
            <b:First>Vaughn</b:First>
          </b:Person>
          <b:Person>
            <b:Last>Sanghvi</b:Last>
            <b:First>Rupal</b:First>
          </b:Person>
          <b:Person>
            <b:Last>Wietmann</b:Last>
            <b:First>Constance</b:First>
          </b:Person>
        </b:NameList>
      </b:Author>
    </b:Author>
    <b:Volume>34</b:Volume>
    <b:Issue>4</b:Issue>
    <b:RefOrder>2</b:RefOrder>
  </b:Source>
  <b:Source>
    <b:Tag>Arc08</b:Tag>
    <b:SourceType>JournalArticle</b:SourceType>
    <b:Guid>{996E454A-CA04-4520-8414-6AA75BAD6B40}</b:Guid>
    <b:Title>Toward a Fuller Conception of Machismo: Development of a Traditional</b:Title>
    <b:Year>2008</b:Year>
    <b:Pages>19-33</b:Pages>
    <b:JournalName>Journal of Counseling Psychology</b:JournalName>
    <b:Author>
      <b:Author>
        <b:NameList>
          <b:Person>
            <b:Last>Arciniega</b:Last>
            <b:First>Miguel</b:First>
          </b:Person>
          <b:Person>
            <b:Last>Anderson</b:Last>
            <b:First>Thomas</b:First>
          </b:Person>
          <b:Person>
            <b:Last>Tovar-Blanc</b:Last>
            <b:First>Zoila</b:First>
          </b:Person>
          <b:Person>
            <b:Last>Terrence</b:Last>
            <b:First>Tracey</b:First>
          </b:Person>
        </b:NameList>
      </b:Author>
    </b:Author>
    <b:Volume>55</b:Volume>
    <b:Issue>1</b:Issue>
    <b:RefOrder>3</b:RefOrder>
  </b:Source>
</b:Sources>
</file>

<file path=customXml/itemProps1.xml><?xml version="1.0" encoding="utf-8"?>
<ds:datastoreItem xmlns:ds="http://schemas.openxmlformats.org/officeDocument/2006/customXml" ds:itemID="{9211551F-F787-46FF-88AB-3F40663791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54624</Words>
  <Characters>300433</Characters>
  <Application>Microsoft Office Word</Application>
  <DocSecurity>0</DocSecurity>
  <Lines>2503</Lines>
  <Paragraphs>7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43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lvia Lucía López Alvarado</dc:creator>
  <cp:lastModifiedBy>Silvia Lucía López Alvarado</cp:lastModifiedBy>
  <cp:revision>2</cp:revision>
  <dcterms:created xsi:type="dcterms:W3CDTF">2020-09-14T20:48:00Z</dcterms:created>
  <dcterms:modified xsi:type="dcterms:W3CDTF">2020-09-14T20:48:00Z</dcterms:modified>
</cp:coreProperties>
</file>